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DD8CFF" w14:textId="51EA22BA" w:rsidR="00733BD1" w:rsidRPr="00E90AB3" w:rsidRDefault="00D75F4E" w:rsidP="00BE5D59">
      <w:pPr>
        <w:pStyle w:val="Title"/>
        <w:spacing w:line="240" w:lineRule="auto"/>
      </w:pPr>
      <w:r>
        <w:t>Supporting</w:t>
      </w:r>
      <w:r w:rsidR="00DB229C">
        <w:t xml:space="preserve"> informed ch</w:t>
      </w:r>
      <w:bookmarkStart w:id="0" w:name="_GoBack"/>
      <w:bookmarkEnd w:id="0"/>
      <w:r w:rsidR="00DB229C">
        <w:t xml:space="preserve">oice </w:t>
      </w:r>
      <w:r w:rsidR="00BE5D59">
        <w:t xml:space="preserve">in </w:t>
      </w:r>
      <w:r w:rsidR="00733BD1">
        <w:t xml:space="preserve">acupuncture: </w:t>
      </w:r>
      <w:r w:rsidR="00DB229C">
        <w:t xml:space="preserve">effects of </w:t>
      </w:r>
      <w:r w:rsidR="00733BD1">
        <w:t xml:space="preserve">a </w:t>
      </w:r>
      <w:r w:rsidR="009E3A3C">
        <w:t xml:space="preserve">new </w:t>
      </w:r>
      <w:r w:rsidR="00C70D27">
        <w:t xml:space="preserve">person-, evidence-, and theory-based </w:t>
      </w:r>
      <w:r w:rsidR="009E3A3C">
        <w:t xml:space="preserve">website </w:t>
      </w:r>
      <w:r w:rsidR="00DB229C">
        <w:t>for patients with back pain</w:t>
      </w:r>
    </w:p>
    <w:p w14:paraId="37771ADB" w14:textId="77777777" w:rsidR="00081C48" w:rsidRDefault="00081C48" w:rsidP="000D2FB4">
      <w:pPr>
        <w:spacing w:line="240" w:lineRule="auto"/>
      </w:pPr>
    </w:p>
    <w:p w14:paraId="6F4E2616" w14:textId="5A80FD85" w:rsidR="00081C48" w:rsidRDefault="00081C48" w:rsidP="00EA74F2">
      <w:pPr>
        <w:spacing w:line="240" w:lineRule="auto"/>
      </w:pPr>
      <w:proofErr w:type="gramStart"/>
      <w:r>
        <w:t>Felicity L Bishop</w:t>
      </w:r>
      <w:r w:rsidR="00EA74F2" w:rsidRPr="00EA74F2">
        <w:t xml:space="preserve"> </w:t>
      </w:r>
      <w:r w:rsidR="00EA74F2" w:rsidRPr="00522C85">
        <w:t xml:space="preserve">MA MSc PhD </w:t>
      </w:r>
      <w:proofErr w:type="spellStart"/>
      <w:r w:rsidR="00EA74F2" w:rsidRPr="00522C85">
        <w:t>AFBPsS</w:t>
      </w:r>
      <w:proofErr w:type="spellEnd"/>
      <w:r w:rsidR="00EA74F2" w:rsidRPr="00522C85">
        <w:t xml:space="preserve"> </w:t>
      </w:r>
      <w:proofErr w:type="spellStart"/>
      <w:r w:rsidR="00EA74F2" w:rsidRPr="00522C85">
        <w:t>CPsychol</w:t>
      </w:r>
      <w:r>
        <w:t>,</w:t>
      </w:r>
      <w:r>
        <w:rPr>
          <w:vertAlign w:val="superscript"/>
        </w:rPr>
        <w:t>a</w:t>
      </w:r>
      <w:proofErr w:type="spellEnd"/>
      <w:r>
        <w:t xml:space="preserve">* </w:t>
      </w:r>
      <w:proofErr w:type="spellStart"/>
      <w:r>
        <w:t>Maddy</w:t>
      </w:r>
      <w:proofErr w:type="spellEnd"/>
      <w:r>
        <w:t xml:space="preserve"> Greville-Harris</w:t>
      </w:r>
      <w:r w:rsidR="00EA74F2" w:rsidRPr="00EA74F2">
        <w:t xml:space="preserve"> </w:t>
      </w:r>
      <w:r w:rsidR="00EA74F2" w:rsidRPr="00522C85">
        <w:t xml:space="preserve">MSc </w:t>
      </w:r>
      <w:proofErr w:type="spellStart"/>
      <w:r w:rsidR="00EA74F2" w:rsidRPr="00522C85">
        <w:t>PhD</w:t>
      </w:r>
      <w:r>
        <w:t>,</w:t>
      </w:r>
      <w:r>
        <w:rPr>
          <w:vertAlign w:val="superscript"/>
        </w:rPr>
        <w:t>a</w:t>
      </w:r>
      <w:proofErr w:type="spellEnd"/>
      <w:r>
        <w:t xml:space="preserve"> Jennifer Bostock</w:t>
      </w:r>
      <w:r w:rsidR="00EA74F2" w:rsidRPr="00EA74F2">
        <w:t xml:space="preserve"> </w:t>
      </w:r>
      <w:proofErr w:type="spellStart"/>
      <w:r w:rsidR="00EA74F2" w:rsidRPr="00522C85">
        <w:t>MA</w:t>
      </w:r>
      <w:r>
        <w:t>,</w:t>
      </w:r>
      <w:r>
        <w:rPr>
          <w:vertAlign w:val="superscript"/>
        </w:rPr>
        <w:t>b</w:t>
      </w:r>
      <w:proofErr w:type="spellEnd"/>
      <w:r>
        <w:t xml:space="preserve"> Amy Din</w:t>
      </w:r>
      <w:r w:rsidR="00EA74F2" w:rsidRPr="00EA74F2">
        <w:t xml:space="preserve"> </w:t>
      </w:r>
      <w:r w:rsidR="00EA74F2" w:rsidRPr="00522C85">
        <w:t xml:space="preserve">MSc BSc (Hons) </w:t>
      </w:r>
      <w:proofErr w:type="spellStart"/>
      <w:r w:rsidR="00EA74F2" w:rsidRPr="00522C85">
        <w:t>MBAcC</w:t>
      </w:r>
      <w:r>
        <w:t>,</w:t>
      </w:r>
      <w:r>
        <w:rPr>
          <w:vertAlign w:val="superscript"/>
        </w:rPr>
        <w:t>c</w:t>
      </w:r>
      <w:proofErr w:type="spellEnd"/>
      <w:r>
        <w:t xml:space="preserve"> Cynthia A Graham</w:t>
      </w:r>
      <w:r w:rsidR="00EA74F2" w:rsidRPr="00EA74F2">
        <w:t xml:space="preserve"> </w:t>
      </w:r>
      <w:r w:rsidR="00EA74F2" w:rsidRPr="00522C85">
        <w:rPr>
          <w:rStyle w:val="st"/>
        </w:rPr>
        <w:t xml:space="preserve">BA </w:t>
      </w:r>
      <w:proofErr w:type="spellStart"/>
      <w:r w:rsidR="00EA74F2" w:rsidRPr="00522C85">
        <w:rPr>
          <w:rStyle w:val="st"/>
        </w:rPr>
        <w:t>MAppSci</w:t>
      </w:r>
      <w:proofErr w:type="spellEnd"/>
      <w:r w:rsidR="00EA74F2" w:rsidRPr="00522C85">
        <w:rPr>
          <w:rStyle w:val="st"/>
        </w:rPr>
        <w:t xml:space="preserve"> PhD</w:t>
      </w:r>
      <w:r w:rsidR="00C27805">
        <w:rPr>
          <w:rStyle w:val="st"/>
        </w:rPr>
        <w:t xml:space="preserve"> </w:t>
      </w:r>
      <w:proofErr w:type="spellStart"/>
      <w:r w:rsidR="00C27805" w:rsidRPr="00522C85">
        <w:t>AFBPsS</w:t>
      </w:r>
      <w:proofErr w:type="spellEnd"/>
      <w:r w:rsidR="00C27805">
        <w:t xml:space="preserve"> </w:t>
      </w:r>
      <w:proofErr w:type="spellStart"/>
      <w:r w:rsidR="00C27805" w:rsidRPr="00522C85">
        <w:t>CPsychol</w:t>
      </w:r>
      <w:proofErr w:type="spellEnd"/>
      <w:r w:rsidRPr="00714D55">
        <w:rPr>
          <w:vertAlign w:val="superscript"/>
        </w:rPr>
        <w:t xml:space="preserve"> </w:t>
      </w:r>
      <w:r>
        <w:rPr>
          <w:vertAlign w:val="superscript"/>
        </w:rPr>
        <w:t>a</w:t>
      </w:r>
      <w:r>
        <w:t xml:space="preserve"> George Lewith</w:t>
      </w:r>
      <w:r w:rsidR="00EA74F2" w:rsidRPr="00EA74F2">
        <w:t xml:space="preserve"> </w:t>
      </w:r>
      <w:r w:rsidR="00EA74F2" w:rsidRPr="00522C85">
        <w:rPr>
          <w:rStyle w:val="st"/>
        </w:rPr>
        <w:t xml:space="preserve">MA DM FRCP </w:t>
      </w:r>
      <w:proofErr w:type="spellStart"/>
      <w:r w:rsidR="00EA74F2" w:rsidRPr="00522C85">
        <w:rPr>
          <w:rStyle w:val="st"/>
        </w:rPr>
        <w:t>MRCGP</w:t>
      </w:r>
      <w:r>
        <w:t>,</w:t>
      </w:r>
      <w:r>
        <w:rPr>
          <w:vertAlign w:val="superscript"/>
        </w:rPr>
        <w:t>d</w:t>
      </w:r>
      <w:proofErr w:type="spellEnd"/>
      <w:r>
        <w:t xml:space="preserve"> Christina Liossi</w:t>
      </w:r>
      <w:r w:rsidR="00EA74F2" w:rsidRPr="00EA74F2">
        <w:t xml:space="preserve"> </w:t>
      </w:r>
      <w:r w:rsidR="00EA74F2" w:rsidRPr="00522C85">
        <w:t xml:space="preserve">BA MPhil MSc </w:t>
      </w:r>
      <w:proofErr w:type="spellStart"/>
      <w:r w:rsidR="00EA74F2" w:rsidRPr="00522C85">
        <w:t>DPsych</w:t>
      </w:r>
      <w:proofErr w:type="spellEnd"/>
      <w:r w:rsidR="00EA74F2" w:rsidRPr="00522C85">
        <w:t xml:space="preserve"> </w:t>
      </w:r>
      <w:proofErr w:type="spellStart"/>
      <w:r w:rsidR="00EA74F2" w:rsidRPr="00522C85">
        <w:t>AFBPsS</w:t>
      </w:r>
      <w:proofErr w:type="spellEnd"/>
      <w:r w:rsidR="00EA74F2" w:rsidRPr="00522C85">
        <w:t xml:space="preserve"> </w:t>
      </w:r>
      <w:proofErr w:type="spellStart"/>
      <w:r w:rsidR="00EA74F2" w:rsidRPr="00522C85">
        <w:t>CPsychol</w:t>
      </w:r>
      <w:r>
        <w:t>,</w:t>
      </w:r>
      <w:r>
        <w:rPr>
          <w:vertAlign w:val="superscript"/>
        </w:rPr>
        <w:t>a</w:t>
      </w:r>
      <w:proofErr w:type="spellEnd"/>
      <w:r>
        <w:t xml:space="preserve"> Tim O’Riordan</w:t>
      </w:r>
      <w:r w:rsidR="00EA74F2" w:rsidRPr="00EA74F2">
        <w:t xml:space="preserve"> </w:t>
      </w:r>
      <w:r w:rsidR="00EA74F2" w:rsidRPr="00522C85">
        <w:t xml:space="preserve">MA </w:t>
      </w:r>
      <w:proofErr w:type="spellStart"/>
      <w:r w:rsidR="00EA74F2" w:rsidRPr="00522C85">
        <w:t>MSc</w:t>
      </w:r>
      <w:r>
        <w:t>,</w:t>
      </w:r>
      <w:r>
        <w:rPr>
          <w:vertAlign w:val="superscript"/>
        </w:rPr>
        <w:t>e</w:t>
      </w:r>
      <w:proofErr w:type="spellEnd"/>
      <w:r>
        <w:t xml:space="preserve"> Peter White</w:t>
      </w:r>
      <w:r w:rsidR="00EA74F2" w:rsidRPr="00EA74F2">
        <w:t xml:space="preserve"> </w:t>
      </w:r>
      <w:r w:rsidR="00EA74F2" w:rsidRPr="00522C85">
        <w:t>BSc PhD</w:t>
      </w:r>
      <w:r>
        <w:t>,</w:t>
      </w:r>
      <w:r w:rsidRPr="00714D55">
        <w:rPr>
          <w:vertAlign w:val="superscript"/>
        </w:rPr>
        <w:t xml:space="preserve"> </w:t>
      </w:r>
      <w:r>
        <w:rPr>
          <w:vertAlign w:val="superscript"/>
        </w:rPr>
        <w:t>c</w:t>
      </w:r>
      <w:r>
        <w:t xml:space="preserve"> Lucy Yardley</w:t>
      </w:r>
      <w:r w:rsidR="00EA74F2" w:rsidRPr="00EA74F2">
        <w:t xml:space="preserve"> </w:t>
      </w:r>
      <w:r w:rsidR="00EA74F2" w:rsidRPr="00522C85">
        <w:t xml:space="preserve">BSc MSc PhD </w:t>
      </w:r>
      <w:proofErr w:type="spellStart"/>
      <w:r w:rsidR="00EA74F2" w:rsidRPr="00522C85">
        <w:t>CPsychol</w:t>
      </w:r>
      <w:proofErr w:type="spellEnd"/>
      <w:r>
        <w:t>.</w:t>
      </w:r>
      <w:proofErr w:type="gramEnd"/>
      <w:r w:rsidRPr="00714D55">
        <w:rPr>
          <w:vertAlign w:val="superscript"/>
        </w:rPr>
        <w:t xml:space="preserve"> </w:t>
      </w:r>
      <w:proofErr w:type="gramStart"/>
      <w:r>
        <w:rPr>
          <w:vertAlign w:val="superscript"/>
        </w:rPr>
        <w:t>a</w:t>
      </w:r>
      <w:proofErr w:type="gramEnd"/>
    </w:p>
    <w:p w14:paraId="241814BA" w14:textId="77777777" w:rsidR="00081C48" w:rsidRDefault="00081C48" w:rsidP="000D2FB4">
      <w:pPr>
        <w:spacing w:line="240" w:lineRule="auto"/>
      </w:pPr>
    </w:p>
    <w:p w14:paraId="4ADFEB6D" w14:textId="4332EEAF" w:rsidR="00081C48" w:rsidRDefault="00081C48" w:rsidP="000D2FB4">
      <w:pPr>
        <w:spacing w:line="240" w:lineRule="auto"/>
      </w:pPr>
      <w:proofErr w:type="gramStart"/>
      <w:r w:rsidRPr="00714D55">
        <w:rPr>
          <w:vertAlign w:val="superscript"/>
        </w:rPr>
        <w:t>a</w:t>
      </w:r>
      <w:proofErr w:type="gramEnd"/>
      <w:r>
        <w:t xml:space="preserve"> Centre for </w:t>
      </w:r>
      <w:r w:rsidR="00DC3933">
        <w:t xml:space="preserve">Clinical and Community </w:t>
      </w:r>
      <w:r>
        <w:t>Applications of Health Psychology, University of Southampton, Southampton</w:t>
      </w:r>
      <w:r w:rsidR="0030157A">
        <w:t>,</w:t>
      </w:r>
      <w:r>
        <w:t xml:space="preserve"> UK.  </w:t>
      </w:r>
      <w:proofErr w:type="spellStart"/>
      <w:proofErr w:type="gramStart"/>
      <w:r>
        <w:t>Maddy</w:t>
      </w:r>
      <w:proofErr w:type="spellEnd"/>
      <w:r>
        <w:t xml:space="preserve"> Greville-Harris:  </w:t>
      </w:r>
      <w:hyperlink r:id="rId9" w:history="1">
        <w:r>
          <w:rPr>
            <w:rStyle w:val="Hyperlink"/>
          </w:rPr>
          <w:t>M.L.Greville-Harris@soton.ac.uk</w:t>
        </w:r>
      </w:hyperlink>
      <w:r>
        <w:t>.</w:t>
      </w:r>
      <w:proofErr w:type="gramEnd"/>
      <w:r>
        <w:t xml:space="preserve">  Cynthia Graham:  </w:t>
      </w:r>
      <w:hyperlink r:id="rId10" w:history="1">
        <w:r>
          <w:rPr>
            <w:rStyle w:val="Hyperlink"/>
          </w:rPr>
          <w:t>C.A.Graham@soton.ac.uk</w:t>
        </w:r>
      </w:hyperlink>
      <w:r>
        <w:t xml:space="preserve">.  Christina Liossi:  </w:t>
      </w:r>
      <w:hyperlink r:id="rId11" w:history="1">
        <w:r>
          <w:rPr>
            <w:rStyle w:val="Hyperlink"/>
          </w:rPr>
          <w:t>C.Liossi@soton.ac.uk</w:t>
        </w:r>
      </w:hyperlink>
      <w:r>
        <w:t xml:space="preserve">.  Lucy Yardley:  </w:t>
      </w:r>
      <w:hyperlink r:id="rId12" w:history="1">
        <w:r>
          <w:rPr>
            <w:rStyle w:val="Hyperlink"/>
          </w:rPr>
          <w:t>L.Yardley@soton.ac.uk</w:t>
        </w:r>
      </w:hyperlink>
      <w:r>
        <w:t>.  Felicity L Bishop:  F.L.Bishop@so</w:t>
      </w:r>
      <w:r w:rsidR="00B4189C">
        <w:t>u</w:t>
      </w:r>
      <w:r>
        <w:t>t</w:t>
      </w:r>
      <w:r w:rsidR="00B4189C">
        <w:t>hampt</w:t>
      </w:r>
      <w:r>
        <w:t>on.ac.uk.</w:t>
      </w:r>
    </w:p>
    <w:p w14:paraId="0B5795DC" w14:textId="3C2819A2" w:rsidR="00081C48" w:rsidRDefault="00081C48" w:rsidP="000D2FB4">
      <w:pPr>
        <w:spacing w:line="240" w:lineRule="auto"/>
      </w:pPr>
      <w:proofErr w:type="gramStart"/>
      <w:r>
        <w:rPr>
          <w:vertAlign w:val="superscript"/>
        </w:rPr>
        <w:t>b</w:t>
      </w:r>
      <w:proofErr w:type="gramEnd"/>
      <w:r>
        <w:t xml:space="preserve"> </w:t>
      </w:r>
      <w:r w:rsidRPr="00F94C3D">
        <w:t>Institute of Psychiatry, Psychology &amp; Neuroscience (</w:t>
      </w:r>
      <w:proofErr w:type="spellStart"/>
      <w:r w:rsidRPr="00F94C3D">
        <w:t>IoPPN</w:t>
      </w:r>
      <w:proofErr w:type="spellEnd"/>
      <w:r w:rsidRPr="00F94C3D">
        <w:t>), King's College London</w:t>
      </w:r>
      <w:r w:rsidR="0030157A">
        <w:t>, London, UK</w:t>
      </w:r>
      <w:r w:rsidRPr="00F94C3D">
        <w:t>.  Jennifer@j</w:t>
      </w:r>
      <w:r w:rsidR="00D47388">
        <w:t>l</w:t>
      </w:r>
      <w:r w:rsidRPr="00F94C3D">
        <w:t>bostock.plus.com.</w:t>
      </w:r>
    </w:p>
    <w:p w14:paraId="3A1CC38F" w14:textId="27205FB0" w:rsidR="00081C48" w:rsidRDefault="00081C48" w:rsidP="000D2FB4">
      <w:pPr>
        <w:spacing w:line="240" w:lineRule="auto"/>
      </w:pPr>
      <w:proofErr w:type="gramStart"/>
      <w:r>
        <w:rPr>
          <w:vertAlign w:val="superscript"/>
        </w:rPr>
        <w:t>c</w:t>
      </w:r>
      <w:proofErr w:type="gramEnd"/>
      <w:r>
        <w:t xml:space="preserve"> Centre for Innovation &amp; Leadership in Health Sciences, University of Southampton, </w:t>
      </w:r>
      <w:r w:rsidR="0030157A">
        <w:t>Southampton</w:t>
      </w:r>
      <w:r>
        <w:t xml:space="preserve">, </w:t>
      </w:r>
      <w:r w:rsidR="0030157A">
        <w:t>UK</w:t>
      </w:r>
      <w:r>
        <w:t xml:space="preserve">.  Amy Din:  </w:t>
      </w:r>
      <w:hyperlink r:id="rId13" w:history="1">
        <w:r>
          <w:rPr>
            <w:rStyle w:val="Hyperlink"/>
          </w:rPr>
          <w:t>A.E.Din@soton.ac.uk</w:t>
        </w:r>
      </w:hyperlink>
      <w:r>
        <w:t xml:space="preserve">.  Peter White:  </w:t>
      </w:r>
      <w:hyperlink r:id="rId14" w:history="1">
        <w:r>
          <w:rPr>
            <w:rStyle w:val="Hyperlink"/>
          </w:rPr>
          <w:t>P.J.White@soton.ac.uk</w:t>
        </w:r>
      </w:hyperlink>
      <w:r>
        <w:t>.</w:t>
      </w:r>
    </w:p>
    <w:p w14:paraId="7C8705FC" w14:textId="45A5670F" w:rsidR="00081C48" w:rsidRDefault="00081C48" w:rsidP="000D2FB4">
      <w:pPr>
        <w:spacing w:line="240" w:lineRule="auto"/>
      </w:pPr>
      <w:proofErr w:type="gramStart"/>
      <w:r>
        <w:rPr>
          <w:vertAlign w:val="superscript"/>
        </w:rPr>
        <w:t>d</w:t>
      </w:r>
      <w:proofErr w:type="gramEnd"/>
      <w:r>
        <w:t xml:space="preserve"> Primary Care and Population Sciences, University of Southampton, Southampton, </w:t>
      </w:r>
      <w:r w:rsidR="0030157A">
        <w:t>UK</w:t>
      </w:r>
      <w:r>
        <w:t xml:space="preserve">.  George Lewith: </w:t>
      </w:r>
      <w:hyperlink r:id="rId15" w:history="1">
        <w:r>
          <w:rPr>
            <w:rStyle w:val="Hyperlink"/>
          </w:rPr>
          <w:t>gl3@soton.ac.uk</w:t>
        </w:r>
      </w:hyperlink>
      <w:r>
        <w:t xml:space="preserve">.  </w:t>
      </w:r>
    </w:p>
    <w:p w14:paraId="62FD87DC" w14:textId="756F7AB2" w:rsidR="00081C48" w:rsidRDefault="00081C48" w:rsidP="000D2FB4">
      <w:pPr>
        <w:spacing w:line="240" w:lineRule="auto"/>
      </w:pPr>
      <w:proofErr w:type="gramStart"/>
      <w:r>
        <w:rPr>
          <w:vertAlign w:val="superscript"/>
        </w:rPr>
        <w:t>e</w:t>
      </w:r>
      <w:proofErr w:type="gramEnd"/>
      <w:r>
        <w:t xml:space="preserve"> </w:t>
      </w:r>
      <w:proofErr w:type="spellStart"/>
      <w:r>
        <w:t>Zemedia</w:t>
      </w:r>
      <w:proofErr w:type="spellEnd"/>
      <w:r>
        <w:t xml:space="preserve">, </w:t>
      </w:r>
      <w:proofErr w:type="spellStart"/>
      <w:r>
        <w:t>Bitterne</w:t>
      </w:r>
      <w:proofErr w:type="spellEnd"/>
      <w:r>
        <w:t xml:space="preserve"> Park, Southampton, </w:t>
      </w:r>
      <w:r w:rsidR="0030157A">
        <w:t>UK</w:t>
      </w:r>
      <w:r>
        <w:t>.  Tim O’Riordan:  info@zemedia.com</w:t>
      </w:r>
    </w:p>
    <w:p w14:paraId="3351F1BE" w14:textId="4B111677" w:rsidR="000D2FB4" w:rsidRDefault="00EA74F2" w:rsidP="000D2FB4">
      <w:pPr>
        <w:spacing w:line="240" w:lineRule="auto"/>
      </w:pPr>
      <w:proofErr w:type="gramStart"/>
      <w:r>
        <w:rPr>
          <w:bCs/>
        </w:rPr>
        <w:t xml:space="preserve">* </w:t>
      </w:r>
      <w:r w:rsidRPr="007170B0">
        <w:rPr>
          <w:bCs/>
        </w:rPr>
        <w:t>Corresponding author</w:t>
      </w:r>
      <w:r w:rsidR="0030157A">
        <w:rPr>
          <w:bCs/>
        </w:rPr>
        <w:t xml:space="preserve"> at</w:t>
      </w:r>
      <w:r w:rsidRPr="007170B0">
        <w:rPr>
          <w:bCs/>
        </w:rPr>
        <w:t>.</w:t>
      </w:r>
      <w:proofErr w:type="gramEnd"/>
      <w:r w:rsidRPr="007170B0">
        <w:rPr>
          <w:bCs/>
        </w:rPr>
        <w:t xml:space="preserve">  </w:t>
      </w:r>
      <w:r w:rsidR="005013A5">
        <w:t>Centre for Clinical and Community Applications of Health Psychology</w:t>
      </w:r>
      <w:r w:rsidRPr="001240FF">
        <w:t xml:space="preserve">, Faculty of Social and Human Sciences, Building 44 Highfield Campus, University of Southampton, Southampton SO17 1BJ </w:t>
      </w:r>
      <w:r w:rsidR="0030157A">
        <w:t>UK</w:t>
      </w:r>
      <w:r w:rsidRPr="001240FF">
        <w:t xml:space="preserve">.  </w:t>
      </w:r>
      <w:proofErr w:type="gramStart"/>
      <w:r w:rsidR="0030157A">
        <w:t>Phone: +44 (0)23 8059 9020.</w:t>
      </w:r>
      <w:proofErr w:type="gramEnd"/>
      <w:r w:rsidR="0030157A">
        <w:t xml:space="preserve">  </w:t>
      </w:r>
      <w:proofErr w:type="gramStart"/>
      <w:r w:rsidR="0030157A">
        <w:t xml:space="preserve">Fax: </w:t>
      </w:r>
      <w:r w:rsidR="0030157A" w:rsidRPr="0086463F">
        <w:t xml:space="preserve">+44 (0)23 </w:t>
      </w:r>
      <w:r w:rsidR="0030157A">
        <w:t>8059 4597.</w:t>
      </w:r>
      <w:proofErr w:type="gramEnd"/>
      <w:r w:rsidR="0030157A">
        <w:t xml:space="preserve"> </w:t>
      </w:r>
      <w:r w:rsidR="0030157A" w:rsidRPr="0086463F">
        <w:t xml:space="preserve"> </w:t>
      </w:r>
      <w:proofErr w:type="gramStart"/>
      <w:r w:rsidR="0030157A" w:rsidRPr="007170B0">
        <w:t xml:space="preserve">Email:  </w:t>
      </w:r>
      <w:hyperlink r:id="rId16" w:history="1">
        <w:r w:rsidR="003F6C47" w:rsidRPr="004D3DD6">
          <w:rPr>
            <w:rStyle w:val="Hyperlink"/>
          </w:rPr>
          <w:t>F.L.Bishop@southampton.ac.uk</w:t>
        </w:r>
      </w:hyperlink>
      <w:r w:rsidR="0030157A">
        <w:t>.</w:t>
      </w:r>
      <w:proofErr w:type="gramEnd"/>
      <w:r w:rsidR="0030157A">
        <w:t xml:space="preserve">  </w:t>
      </w:r>
    </w:p>
    <w:p w14:paraId="69B3D24C" w14:textId="77777777" w:rsidR="00EA74F2" w:rsidRDefault="00EA74F2" w:rsidP="000D2FB4">
      <w:pPr>
        <w:spacing w:line="240" w:lineRule="auto"/>
        <w:rPr>
          <w:b/>
          <w:bCs/>
        </w:rPr>
      </w:pPr>
    </w:p>
    <w:p w14:paraId="054C11D3" w14:textId="77777777" w:rsidR="00397B6F" w:rsidRPr="00397B6F" w:rsidRDefault="00397B6F" w:rsidP="00397B6F"/>
    <w:p w14:paraId="464DF2FE" w14:textId="218ABE45" w:rsidR="00E3607D" w:rsidRDefault="00E3607D" w:rsidP="00E3607D">
      <w:r w:rsidRPr="00E3607D">
        <w:t>Word count, excluding title page, abstract, references, figures and tables</w:t>
      </w:r>
      <w:r>
        <w:t xml:space="preserve">: </w:t>
      </w:r>
      <w:r w:rsidR="00DC0FB1">
        <w:t>29</w:t>
      </w:r>
      <w:r w:rsidR="005540A3">
        <w:t>95</w:t>
      </w:r>
    </w:p>
    <w:p w14:paraId="50B3FA78" w14:textId="62B22692" w:rsidR="00411376" w:rsidRDefault="00411376" w:rsidP="00E3607D">
      <w:r>
        <w:t xml:space="preserve">Word count, introduction to references inclusive: </w:t>
      </w:r>
      <w:r w:rsidR="00DC0FB1">
        <w:t>42</w:t>
      </w:r>
      <w:r w:rsidR="005540A3">
        <w:t>87</w:t>
      </w:r>
    </w:p>
    <w:p w14:paraId="3AC4348C" w14:textId="31F605EC" w:rsidR="00733BD1" w:rsidRDefault="00733BD1" w:rsidP="008C73D5">
      <w:pPr>
        <w:pStyle w:val="Heading1"/>
        <w:spacing w:line="360" w:lineRule="auto"/>
      </w:pPr>
      <w:r>
        <w:br w:type="page"/>
      </w:r>
      <w:r w:rsidRPr="00096972">
        <w:lastRenderedPageBreak/>
        <w:t>Abstract</w:t>
      </w:r>
    </w:p>
    <w:p w14:paraId="1420B4A8" w14:textId="267712D1" w:rsidR="00AC3C42" w:rsidRDefault="00137E80" w:rsidP="008C73D5">
      <w:pPr>
        <w:spacing w:line="360" w:lineRule="auto"/>
      </w:pPr>
      <w:r>
        <w:t>Objective</w:t>
      </w:r>
      <w:r w:rsidR="004647A1">
        <w:t>s</w:t>
      </w:r>
      <w:r w:rsidR="000306EE">
        <w:t xml:space="preserve">: </w:t>
      </w:r>
      <w:r>
        <w:t>T</w:t>
      </w:r>
      <w:r w:rsidR="008B7826">
        <w:t xml:space="preserve">o test whether a newly developed </w:t>
      </w:r>
      <w:r w:rsidR="000306EE">
        <w:t xml:space="preserve">person-, theory-, and evidence-based website </w:t>
      </w:r>
      <w:r w:rsidR="008B7826">
        <w:t>about acupuncture help</w:t>
      </w:r>
      <w:r w:rsidR="00D201B1">
        <w:t>s</w:t>
      </w:r>
      <w:r w:rsidR="008B7826">
        <w:t xml:space="preserve"> patients make informed decisions about </w:t>
      </w:r>
      <w:r w:rsidR="000306EE">
        <w:t xml:space="preserve">whether or not to use </w:t>
      </w:r>
      <w:r w:rsidR="008B7826">
        <w:t>acupuncture</w:t>
      </w:r>
      <w:r w:rsidR="000306EE">
        <w:t xml:space="preserve"> for back pain</w:t>
      </w:r>
      <w:r w:rsidR="008B7826">
        <w:t>.</w:t>
      </w:r>
      <w:r w:rsidR="000306EE">
        <w:t xml:space="preserve">  </w:t>
      </w:r>
    </w:p>
    <w:p w14:paraId="45BF43AF" w14:textId="677E9025" w:rsidR="00AC3C42" w:rsidRDefault="000306EE" w:rsidP="000306EE">
      <w:pPr>
        <w:spacing w:line="360" w:lineRule="auto"/>
      </w:pPr>
      <w:r>
        <w:t>Methods</w:t>
      </w:r>
      <w:r w:rsidR="00AC3C42">
        <w:t xml:space="preserve">: </w:t>
      </w:r>
      <w:r>
        <w:t>A r</w:t>
      </w:r>
      <w:r w:rsidR="00AC3C42">
        <w:t xml:space="preserve">andomised online study </w:t>
      </w:r>
      <w:r>
        <w:t xml:space="preserve">compared </w:t>
      </w:r>
      <w:r w:rsidR="00AC3C42">
        <w:t>a newly developed “enhanced website” to a “standard website”.</w:t>
      </w:r>
      <w:r>
        <w:t xml:space="preserve">  The enhanced website provided evidence-based information in a person-centred manner and targeted psychological constructs.  The standard website was based on a </w:t>
      </w:r>
      <w:proofErr w:type="gramStart"/>
      <w:r>
        <w:t>widely-used</w:t>
      </w:r>
      <w:proofErr w:type="gramEnd"/>
      <w:r>
        <w:t xml:space="preserve"> patient information leaflet.  </w:t>
      </w:r>
      <w:proofErr w:type="gramStart"/>
      <w:r w:rsidR="008B7826">
        <w:t>350</w:t>
      </w:r>
      <w:proofErr w:type="gramEnd"/>
      <w:r w:rsidR="008B7826">
        <w:t xml:space="preserve"> a</w:t>
      </w:r>
      <w:r w:rsidR="00AC3C42">
        <w:t xml:space="preserve">dults with </w:t>
      </w:r>
      <w:r w:rsidR="00D201B1">
        <w:t xml:space="preserve">recent </w:t>
      </w:r>
      <w:r w:rsidR="00AC3C42">
        <w:t xml:space="preserve">self-reported back pain were recruited from </w:t>
      </w:r>
      <w:r w:rsidR="00D76B71">
        <w:t>general practices in south-west England</w:t>
      </w:r>
      <w:r w:rsidR="00AC3C42">
        <w:t>.</w:t>
      </w:r>
      <w:r>
        <w:t xml:space="preserve">  The two primary outcomes were k</w:t>
      </w:r>
      <w:r w:rsidR="00AC3C42">
        <w:t xml:space="preserve">nowledge </w:t>
      </w:r>
      <w:r w:rsidR="005D6399">
        <w:t xml:space="preserve">change </w:t>
      </w:r>
      <w:r w:rsidR="00AC3C42">
        <w:t xml:space="preserve">and </w:t>
      </w:r>
      <w:r w:rsidR="00137E80">
        <w:t xml:space="preserve">making an </w:t>
      </w:r>
      <w:r w:rsidR="00AC3C42">
        <w:t xml:space="preserve">informed choice </w:t>
      </w:r>
      <w:r w:rsidR="00096972">
        <w:t xml:space="preserve">about </w:t>
      </w:r>
      <w:r w:rsidR="00137E80">
        <w:t xml:space="preserve">using </w:t>
      </w:r>
      <w:r w:rsidR="00096972">
        <w:t>acupuncture</w:t>
      </w:r>
      <w:r w:rsidR="00AC3C42">
        <w:t>.</w:t>
      </w:r>
      <w:r w:rsidR="00DB4E89">
        <w:t xml:space="preserve"> </w:t>
      </w:r>
      <w:r>
        <w:t xml:space="preserve"> </w:t>
      </w:r>
      <w:r w:rsidR="00D31BEB">
        <w:t xml:space="preserve">Secondary outcomes were beliefs about and willingness to have acupuncture.  </w:t>
      </w:r>
    </w:p>
    <w:p w14:paraId="55946252" w14:textId="37A0E86B" w:rsidR="00AC3C42" w:rsidRDefault="00AC3C42" w:rsidP="008C73D5">
      <w:pPr>
        <w:spacing w:line="360" w:lineRule="auto"/>
      </w:pPr>
      <w:r>
        <w:t xml:space="preserve">Results: </w:t>
      </w:r>
      <w:r w:rsidR="00F322A1" w:rsidRPr="00F322A1">
        <w:t>Participants who viewed the enhanced acupuncture website had significantly greater increase</w:t>
      </w:r>
      <w:r w:rsidR="00D201B1">
        <w:t>d</w:t>
      </w:r>
      <w:r w:rsidR="00F322A1" w:rsidRPr="00F322A1">
        <w:t xml:space="preserve"> kno</w:t>
      </w:r>
      <w:r w:rsidR="00964B37">
        <w:t>wledge about acupuncture (M=1.1, SD=1.7</w:t>
      </w:r>
      <w:r w:rsidR="00F322A1" w:rsidRPr="00F322A1">
        <w:t>) than participants who viewed the standa</w:t>
      </w:r>
      <w:r w:rsidR="00964B37">
        <w:t>rd website (M=0.2, SD=1.1</w:t>
      </w:r>
      <w:r w:rsidR="00F322A1" w:rsidRPr="00F322A1">
        <w:t>)</w:t>
      </w:r>
      <w:r w:rsidR="00096972">
        <w:t>,</w:t>
      </w:r>
      <w:r w:rsidR="00F322A1" w:rsidRPr="00F322A1">
        <w:t xml:space="preserve"> </w:t>
      </w:r>
      <w:proofErr w:type="gramStart"/>
      <w:r w:rsidR="00964B37">
        <w:t>F(</w:t>
      </w:r>
      <w:proofErr w:type="gramEnd"/>
      <w:r w:rsidR="00964B37">
        <w:t>1, 315)=37.93</w:t>
      </w:r>
      <w:r w:rsidR="00096972" w:rsidRPr="00F322A1">
        <w:t>, p&lt;.001, η</w:t>
      </w:r>
      <w:r w:rsidR="00096972" w:rsidRPr="00DD5BE7">
        <w:rPr>
          <w:vertAlign w:val="superscript"/>
        </w:rPr>
        <w:t>2</w:t>
      </w:r>
      <w:r w:rsidR="00096972" w:rsidRPr="00F322A1">
        <w:t xml:space="preserve"> = .107.  </w:t>
      </w:r>
      <w:r w:rsidR="003A7928" w:rsidRPr="00F322A1">
        <w:t xml:space="preserve">Participants who viewed the enhanced acupuncture website </w:t>
      </w:r>
      <w:r w:rsidR="00D201B1">
        <w:t xml:space="preserve">were also </w:t>
      </w:r>
      <w:r w:rsidR="00964B37">
        <w:t>3.3</w:t>
      </w:r>
      <w:r w:rsidR="00F322A1" w:rsidRPr="00637467">
        <w:t xml:space="preserve"> times more likely </w:t>
      </w:r>
      <w:r w:rsidR="003A7928">
        <w:t xml:space="preserve">to make an informed choice about using acupuncture </w:t>
      </w:r>
      <w:r w:rsidR="00F322A1" w:rsidRPr="00637467">
        <w:t xml:space="preserve">than </w:t>
      </w:r>
      <w:r w:rsidR="003A7928">
        <w:t xml:space="preserve">those </w:t>
      </w:r>
      <w:r w:rsidR="003A7928" w:rsidRPr="00F322A1">
        <w:t>who viewed the standard website</w:t>
      </w:r>
      <w:r w:rsidR="003A7928">
        <w:t xml:space="preserve"> </w:t>
      </w:r>
      <w:r w:rsidR="00137E80">
        <w:t>(</w:t>
      </w:r>
      <w:r w:rsidR="00137E80">
        <w:rPr>
          <w:rFonts w:cs="Calibri"/>
        </w:rPr>
        <w:t>χ</w:t>
      </w:r>
      <w:r w:rsidR="00137E80" w:rsidRPr="00A469DD">
        <w:rPr>
          <w:vertAlign w:val="superscript"/>
        </w:rPr>
        <w:t>2</w:t>
      </w:r>
      <w:r w:rsidR="00137E80">
        <w:t xml:space="preserve"> </w:t>
      </w:r>
      <w:r w:rsidR="00964B37">
        <w:t>(1) = 23.4</w:t>
      </w:r>
      <w:r w:rsidR="00137E80">
        <w:t>6, p&lt;.001)</w:t>
      </w:r>
      <w:r w:rsidR="00F322A1">
        <w:t xml:space="preserve">.  </w:t>
      </w:r>
      <w:r w:rsidR="00D76B71">
        <w:t>There were no significant effects on treatment beliefs or willingness to have acupuncture.</w:t>
      </w:r>
    </w:p>
    <w:p w14:paraId="388CC426" w14:textId="16AAB60F" w:rsidR="00733BD1" w:rsidRDefault="00137E80" w:rsidP="00F3448F">
      <w:pPr>
        <w:spacing w:line="360" w:lineRule="auto"/>
      </w:pPr>
      <w:proofErr w:type="gramStart"/>
      <w:r>
        <w:t>Conclusion</w:t>
      </w:r>
      <w:r w:rsidR="004647A1">
        <w:t>s</w:t>
      </w:r>
      <w:r w:rsidR="00AC3C42">
        <w:t xml:space="preserve">: </w:t>
      </w:r>
      <w:r w:rsidR="00096972">
        <w:t xml:space="preserve">The enhanced website improved </w:t>
      </w:r>
      <w:r w:rsidR="003A7928">
        <w:t xml:space="preserve">patients’ </w:t>
      </w:r>
      <w:r w:rsidR="00096972">
        <w:t xml:space="preserve">knowledge and </w:t>
      </w:r>
      <w:r w:rsidR="003A7928">
        <w:t xml:space="preserve">ability to make an </w:t>
      </w:r>
      <w:r w:rsidR="00096972">
        <w:t>informed choice about acupuncture but did not optimise treatment beliefs</w:t>
      </w:r>
      <w:r w:rsidR="005F4D19">
        <w:t xml:space="preserve"> or change willingness to have acupuncture</w:t>
      </w:r>
      <w:r w:rsidR="00096972">
        <w:t>.</w:t>
      </w:r>
      <w:proofErr w:type="gramEnd"/>
      <w:r w:rsidR="00096972">
        <w:t xml:space="preserve">  </w:t>
      </w:r>
      <w:r>
        <w:t xml:space="preserve">The enhanced website </w:t>
      </w:r>
      <w:r w:rsidR="00096972">
        <w:t xml:space="preserve">could be used to support informed decision-making among primary care patients and </w:t>
      </w:r>
      <w:r w:rsidR="00E76560">
        <w:t xml:space="preserve">members of </w:t>
      </w:r>
      <w:r w:rsidR="00096972">
        <w:t xml:space="preserve">the </w:t>
      </w:r>
      <w:proofErr w:type="gramStart"/>
      <w:r w:rsidR="00096972">
        <w:t>general public</w:t>
      </w:r>
      <w:proofErr w:type="gramEnd"/>
      <w:r w:rsidR="00096972">
        <w:t xml:space="preserve"> considering using acupuncture for back pain.  </w:t>
      </w:r>
    </w:p>
    <w:p w14:paraId="0B4DAFEA" w14:textId="77777777" w:rsidR="008C73D5" w:rsidRDefault="008C73D5" w:rsidP="008C73D5">
      <w:pPr>
        <w:spacing w:line="360" w:lineRule="auto"/>
        <w:rPr>
          <w:b/>
          <w:bCs/>
        </w:rPr>
      </w:pPr>
    </w:p>
    <w:p w14:paraId="3E6249C6" w14:textId="77777777" w:rsidR="008C73D5" w:rsidRPr="00F70860" w:rsidRDefault="008C73D5" w:rsidP="008C73D5">
      <w:pPr>
        <w:spacing w:line="360" w:lineRule="auto"/>
        <w:rPr>
          <w:bCs/>
        </w:rPr>
      </w:pPr>
      <w:r w:rsidRPr="008C73D5">
        <w:rPr>
          <w:b/>
          <w:bCs/>
        </w:rPr>
        <w:t>Keywords</w:t>
      </w:r>
      <w:r>
        <w:t>:  acupuncture, back pain, informed consent, attitude, health e</w:t>
      </w:r>
      <w:r w:rsidR="002B476B">
        <w:t>ducation, digital intervention</w:t>
      </w:r>
    </w:p>
    <w:p w14:paraId="5BB4F962" w14:textId="1688B1A4" w:rsidR="000306EE" w:rsidRPr="00E90AB3" w:rsidRDefault="000306EE" w:rsidP="001A0827">
      <w:pPr>
        <w:pStyle w:val="Title"/>
        <w:spacing w:line="240" w:lineRule="auto"/>
        <w:jc w:val="left"/>
      </w:pPr>
    </w:p>
    <w:p w14:paraId="48D0173E" w14:textId="72E0ED37" w:rsidR="00733BD1" w:rsidRDefault="001A0827" w:rsidP="001A0827">
      <w:pPr>
        <w:pStyle w:val="Title"/>
        <w:spacing w:line="240" w:lineRule="auto"/>
      </w:pPr>
      <w:r>
        <w:rPr>
          <w:b w:val="0"/>
          <w:bCs w:val="0"/>
        </w:rPr>
        <w:br w:type="page"/>
      </w:r>
      <w:r w:rsidR="000C6798">
        <w:lastRenderedPageBreak/>
        <w:t>INTRODUCTION</w:t>
      </w:r>
    </w:p>
    <w:p w14:paraId="72187BEA" w14:textId="0F401704" w:rsidR="00D75F4E" w:rsidRDefault="00E50B44" w:rsidP="00AD159E">
      <w:pPr>
        <w:spacing w:line="480" w:lineRule="auto"/>
        <w:rPr>
          <w:highlight w:val="yellow"/>
        </w:rPr>
      </w:pPr>
      <w:r>
        <w:t>I</w:t>
      </w:r>
      <w:r w:rsidR="0042533D">
        <w:t>n the UK</w:t>
      </w:r>
      <w:r w:rsidR="0090110B">
        <w:t xml:space="preserve"> alone</w:t>
      </w:r>
      <w:r w:rsidR="0042533D">
        <w:t xml:space="preserve"> approximately 4 million acupuncture treatments are provided annually </w:t>
      </w:r>
      <w:r w:rsidR="00D208F3">
        <w:t xml:space="preserve">by </w:t>
      </w:r>
      <w:r w:rsidR="00D75F4E">
        <w:t xml:space="preserve">over </w:t>
      </w:r>
      <w:r w:rsidR="0042533D">
        <w:t xml:space="preserve">10,000 registered acupuncturists </w:t>
      </w:r>
      <w:r w:rsidR="00D75F4E">
        <w:t>practicing</w:t>
      </w:r>
      <w:r w:rsidR="0042533D">
        <w:t xml:space="preserve"> </w:t>
      </w:r>
      <w:r w:rsidR="00D208F3">
        <w:t xml:space="preserve">a range of </w:t>
      </w:r>
      <w:r w:rsidR="0042533D">
        <w:t>acupuncture styles</w:t>
      </w:r>
      <w:r w:rsidR="000C6798">
        <w:t>.</w:t>
      </w:r>
      <w:r w:rsidR="00AD159E">
        <w:fldChar w:fldCharType="begin"/>
      </w:r>
      <w:r w:rsidR="000C6798">
        <w:instrText xml:space="preserve"> ADDIN EN.CITE &lt;EndNote&gt;&lt;Cite&gt;&lt;Author&gt;Hopton&lt;/Author&gt;&lt;Year&gt;2012&lt;/Year&gt;&lt;RecNum&gt;1996&lt;/RecNum&gt;&lt;DisplayText&gt;&lt;style face="superscript"&gt;1&lt;/style&gt;&lt;/DisplayText&gt;&lt;record&gt;&lt;rec-number&gt;1996&lt;/rec-number&gt;&lt;foreign-keys&gt;&lt;key app="EN" db-id="0pf50avsqaa99ye5twvpvdabtsespt0ddarp"&gt;1996&lt;/key&gt;&lt;/foreign-keys&gt;&lt;ref-type name="Journal Article"&gt;17&lt;/ref-type&gt;&lt;contributors&gt;&lt;authors&gt;&lt;author&gt;Hopton, A. K.&lt;/author&gt;&lt;author&gt;Curnoe, S.&lt;/author&gt;&lt;author&gt;Kanaan, M.&lt;/author&gt;&lt;author&gt;MacPherson, H.&lt;/author&gt;&lt;/authors&gt;&lt;/contributors&gt;&lt;titles&gt;&lt;title&gt;Acupuncture in practice: mapping the providers, the patients and the settings in a national cross-sectional survey&lt;/title&gt;&lt;secondary-title&gt;BMJ Open&lt;/secondary-title&gt;&lt;/titles&gt;&lt;periodical&gt;&lt;full-title&gt;BMJ Open&lt;/full-title&gt;&lt;/periodical&gt;&lt;volume&gt;2&lt;/volume&gt;&lt;number&gt;1&lt;/number&gt;&lt;reprint-edition&gt;NOT IN FILE&lt;/reprint-edition&gt;&lt;keywords&gt;&lt;keyword&gt;acupuncture&lt;/keyword&gt;&lt;keyword&gt;Acupuncturist&lt;/keyword&gt;&lt;keyword&gt;Acupuncturists&lt;/keyword&gt;&lt;keyword&gt;COMPLAINTS&lt;/keyword&gt;&lt;keyword&gt;consulting&lt;/keyword&gt;&lt;keyword&gt;cross-sectional survey&lt;/keyword&gt;&lt;keyword&gt;decision making&lt;/keyword&gt;&lt;keyword&gt;DECISION-MAKING&lt;/keyword&gt;&lt;keyword&gt;DOCTORS&lt;/keyword&gt;&lt;keyword&gt;Evidence&lt;/keyword&gt;&lt;keyword&gt;Health&lt;/keyword&gt;&lt;keyword&gt;Healthcare&lt;/keyword&gt;&lt;keyword&gt;Knee&lt;/keyword&gt;&lt;keyword&gt;Knee pain&lt;/keyword&gt;&lt;keyword&gt;Knowledge&lt;/keyword&gt;&lt;keyword&gt;Low back&lt;/keyword&gt;&lt;keyword&gt;Major&lt;/keyword&gt;&lt;keyword&gt;Methods&lt;/keyword&gt;&lt;keyword&gt;Migraine&lt;/keyword&gt;&lt;keyword&gt;National Health Service&lt;/keyword&gt;&lt;keyword&gt;Neck&lt;/keyword&gt;&lt;keyword&gt;nurses&lt;/keyword&gt;&lt;keyword&gt;pain&lt;/keyword&gt;&lt;keyword&gt;patient&lt;/keyword&gt;&lt;keyword&gt;patients&lt;/keyword&gt;&lt;keyword&gt;Practice&lt;/keyword&gt;&lt;keyword&gt;PROVIDERS&lt;/keyword&gt;&lt;keyword&gt;Shoulder&lt;/keyword&gt;&lt;keyword&gt;survey&lt;/keyword&gt;&lt;keyword&gt;treatment&lt;/keyword&gt;&lt;keyword&gt;UK&lt;/keyword&gt;&lt;keyword&gt;WOMEN&lt;/keyword&gt;&lt;/keywords&gt;&lt;dates&gt;&lt;year&gt;2012&lt;/year&gt;&lt;/dates&gt;&lt;urls&gt;&lt;related-urls&gt;&lt;url&gt;http://bmjopen.bmj.com/content/2/1/e000456.abstract&lt;/url&gt;&lt;/related-urls&gt;&lt;/urls&gt;&lt;/record&gt;&lt;/Cite&gt;&lt;/EndNote&gt;</w:instrText>
      </w:r>
      <w:r w:rsidR="00AD159E">
        <w:fldChar w:fldCharType="separate"/>
      </w:r>
      <w:r w:rsidR="000C6798" w:rsidRPr="000C6798">
        <w:rPr>
          <w:noProof/>
          <w:vertAlign w:val="superscript"/>
        </w:rPr>
        <w:t>1</w:t>
      </w:r>
      <w:r w:rsidR="00AD159E">
        <w:fldChar w:fldCharType="end"/>
      </w:r>
      <w:r w:rsidR="0042533D">
        <w:t xml:space="preserve">  </w:t>
      </w:r>
      <w:r w:rsidR="00272039" w:rsidRPr="006B082C">
        <w:t>Back pain is highly prevalent and burdensome for patients and societies</w:t>
      </w:r>
      <w:r w:rsidR="005F0352">
        <w:t>,</w:t>
      </w:r>
      <w:r w:rsidR="00272039" w:rsidRPr="006B082C">
        <w:fldChar w:fldCharType="begin">
          <w:fldData xml:space="preserve">PEVuZE5vdGU+PENpdGU+PEF1dGhvcj5NdXJyYXk8L0F1dGhvcj48WWVhcj4yMDEzPC9ZZWFyPjxS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</w:fldData>
        </w:fldChar>
      </w:r>
      <w:r w:rsidR="00C947EF">
        <w:instrText xml:space="preserve"> ADDIN EN.CITE </w:instrText>
      </w:r>
      <w:r w:rsidR="00C947EF">
        <w:fldChar w:fldCharType="begin">
          <w:fldData xml:space="preserve">PEVuZE5vdGU+PENpdGU+PEF1dGhvcj5NdXJyYXk8L0F1dGhvcj48WWVhcj4yMDEzPC9ZZWFyPjxS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</w:fldData>
        </w:fldChar>
      </w:r>
      <w:r w:rsidR="00C947EF">
        <w:instrText xml:space="preserve"> ADDIN EN.CITE.DATA </w:instrText>
      </w:r>
      <w:r w:rsidR="00C947EF">
        <w:fldChar w:fldCharType="end"/>
      </w:r>
      <w:r w:rsidR="00272039" w:rsidRPr="006B082C">
        <w:fldChar w:fldCharType="separate"/>
      </w:r>
      <w:r w:rsidR="00C947EF" w:rsidRPr="00C947EF">
        <w:rPr>
          <w:noProof/>
          <w:vertAlign w:val="superscript"/>
        </w:rPr>
        <w:t>2 3</w:t>
      </w:r>
      <w:r w:rsidR="00272039" w:rsidRPr="006B082C">
        <w:fldChar w:fldCharType="end"/>
      </w:r>
      <w:r w:rsidR="00272039" w:rsidRPr="006B082C">
        <w:t xml:space="preserve"> the beneficial effects </w:t>
      </w:r>
      <w:r w:rsidR="00D75F4E" w:rsidRPr="006B082C">
        <w:t xml:space="preserve">of acupuncture for </w:t>
      </w:r>
      <w:r w:rsidR="00D91AA9">
        <w:t xml:space="preserve">back </w:t>
      </w:r>
      <w:r w:rsidR="00D75F4E" w:rsidRPr="006B082C">
        <w:t xml:space="preserve">pain </w:t>
      </w:r>
      <w:r w:rsidR="005F0352">
        <w:t>have been established,</w:t>
      </w:r>
      <w:r w:rsidR="00272039" w:rsidRPr="006B082C">
        <w:fldChar w:fldCharType="begin"/>
      </w:r>
      <w:r w:rsidR="00C947EF">
        <w:instrText xml:space="preserve"> ADDIN EN.CITE &lt;EndNote&gt;&lt;Cite&gt;&lt;Author&gt;Vickers&lt;/Author&gt;&lt;Year&gt;2017&lt;/Year&gt;&lt;IDText&gt;Acupuncture for Chronic Pain: Update of an Individual Patient Data Meta-Analysis&lt;/IDText&gt;&lt;DisplayText&gt;&lt;style face="superscript"&gt;4&lt;/style&gt;&lt;/DisplayText&gt;&lt;record&gt;&lt;dates&gt;&lt;pub-dates&gt;&lt;date&gt;Dec&lt;/date&gt;&lt;/pub-dates&gt;&lt;year&gt;2017&lt;/year&gt;&lt;/dates&gt;&lt;keywords&gt;&lt;keyword&gt;Acupuncture&lt;/keyword&gt;&lt;keyword&gt;back pain&lt;/keyword&gt;&lt;keyword&gt;chronic pain&lt;/keyword&gt;&lt;keyword&gt;meta-analysis&lt;/keyword&gt;&lt;keyword&gt;migraine&lt;/keyword&gt;&lt;keyword&gt;neck pain&lt;/keyword&gt;&lt;keyword&gt;osteoarthritis&lt;/keyword&gt;&lt;/keywords&gt;&lt;urls&gt;&lt;related-urls&gt;&lt;url&gt;https://www.ncbi.nlm.nih.gov/pubmed/29198932&lt;/url&gt;&lt;/related-urls&gt;&lt;/urls&gt;&lt;isbn&gt;1528-8447&lt;/isbn&gt;&lt;titles&gt;&lt;title&gt;Acupuncture for Chronic Pain: Update of an Individual Patient Data Meta-Analysis&lt;/title&gt;&lt;secondary-title&gt;J Pain&lt;/secondary-title&gt;&lt;/titles&gt;&lt;contributors&gt;&lt;authors&gt;&lt;author&gt;Vickers, A. J.&lt;/author&gt;&lt;author&gt;Vertosick, E. A.&lt;/author&gt;&lt;author&gt;Lewith, G.&lt;/author&gt;&lt;author&gt;MacPherson, H.&lt;/author&gt;&lt;author&gt;Foster, N. E.&lt;/author&gt;&lt;author&gt;Sherman, K. J.&lt;/author&gt;&lt;author&gt;Irnich, D.&lt;/author&gt;&lt;author&gt;Witt, C. M.&lt;/author&gt;&lt;author&gt;Linde, K.&lt;/author&gt;&lt;author&gt;Acupuncture Trialists&amp;apos; Collaboration&lt;/author&gt;&lt;/authors&gt;&lt;/contributors&gt;&lt;edition&gt;2017/12/02&lt;/edition&gt;&lt;language&gt;eng&lt;/language&gt;&lt;added-date format="utc"&gt;1522916891&lt;/added-date&gt;&lt;ref-type name="Journal Article"&gt;17&lt;/ref-type&gt;&lt;rec-number&gt;7226&lt;/rec-number&gt;&lt;last-updated-date format="utc"&gt;1522916891&lt;/last-updated-date&gt;&lt;accession-num&gt;29198932&lt;/accession-num&gt;&lt;electronic-resource-num&gt;10.1016/j.jpain.2017.11.005&lt;/electronic-resource-num&gt;&lt;/record&gt;&lt;/Cite&gt;&lt;/EndNote&gt;</w:instrText>
      </w:r>
      <w:r w:rsidR="00272039" w:rsidRPr="006B082C">
        <w:fldChar w:fldCharType="separate"/>
      </w:r>
      <w:r w:rsidR="00C947EF" w:rsidRPr="00C947EF">
        <w:rPr>
          <w:noProof/>
          <w:vertAlign w:val="superscript"/>
        </w:rPr>
        <w:t>4</w:t>
      </w:r>
      <w:r w:rsidR="00272039" w:rsidRPr="006B082C">
        <w:fldChar w:fldCharType="end"/>
      </w:r>
      <w:r w:rsidR="00D75F4E" w:rsidRPr="006B082C">
        <w:t xml:space="preserve"> </w:t>
      </w:r>
      <w:r w:rsidR="005F0352">
        <w:t>and patients commonly seek acupuncture for back pain.</w:t>
      </w:r>
      <w:r w:rsidR="005F0352">
        <w:fldChar w:fldCharType="begin">
          <w:fldData xml:space="preserve">PEVuZE5vdGU+PENpdGU+PEF1dGhvcj5NYWNQaGVyc29uPC9BdXRob3I+PFllYXI+MjAwNjwvWWVh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</w:fldData>
        </w:fldChar>
      </w:r>
      <w:r w:rsidR="00C947EF">
        <w:instrText xml:space="preserve"> ADDIN EN.CITE </w:instrText>
      </w:r>
      <w:r w:rsidR="00C947EF">
        <w:fldChar w:fldCharType="begin">
          <w:fldData xml:space="preserve">PEVuZE5vdGU+PENpdGU+PEF1dGhvcj5NYWNQaGVyc29uPC9BdXRob3I+PFllYXI+MjAwNjwvWWVh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</w:fldData>
        </w:fldChar>
      </w:r>
      <w:r w:rsidR="00C947EF">
        <w:instrText xml:space="preserve"> ADDIN EN.CITE.DATA </w:instrText>
      </w:r>
      <w:r w:rsidR="00C947EF">
        <w:fldChar w:fldCharType="end"/>
      </w:r>
      <w:r w:rsidR="005F0352">
        <w:fldChar w:fldCharType="separate"/>
      </w:r>
      <w:r w:rsidR="00C947EF" w:rsidRPr="00C947EF">
        <w:rPr>
          <w:noProof/>
          <w:vertAlign w:val="superscript"/>
        </w:rPr>
        <w:t>1 5</w:t>
      </w:r>
      <w:r w:rsidR="005F0352">
        <w:fldChar w:fldCharType="end"/>
      </w:r>
      <w:r w:rsidR="005F0352">
        <w:t xml:space="preserve"> </w:t>
      </w:r>
      <w:r w:rsidR="00D75F4E" w:rsidRPr="006B082C">
        <w:t xml:space="preserve"> </w:t>
      </w:r>
      <w:r w:rsidR="00C27805">
        <w:t>W</w:t>
      </w:r>
      <w:r w:rsidR="00D75F4E" w:rsidRPr="006B082C">
        <w:t xml:space="preserve">hile the </w:t>
      </w:r>
      <w:r w:rsidR="006B082C">
        <w:t xml:space="preserve">balance of </w:t>
      </w:r>
      <w:r w:rsidR="00D75F4E" w:rsidRPr="006B082C">
        <w:t xml:space="preserve">evidence suggests </w:t>
      </w:r>
      <w:r w:rsidR="00960EA4" w:rsidRPr="006B082C">
        <w:t xml:space="preserve">acupuncture </w:t>
      </w:r>
      <w:r w:rsidR="00D75F4E" w:rsidRPr="006B082C">
        <w:t xml:space="preserve">is </w:t>
      </w:r>
      <w:r w:rsidR="00960EA4" w:rsidRPr="006B082C">
        <w:t xml:space="preserve">more </w:t>
      </w:r>
      <w:r w:rsidR="00F0467E">
        <w:t xml:space="preserve">beneficial </w:t>
      </w:r>
      <w:r w:rsidR="00960EA4" w:rsidRPr="006B082C">
        <w:t xml:space="preserve">than </w:t>
      </w:r>
      <w:r w:rsidR="00F0467E">
        <w:t>usual care</w:t>
      </w:r>
      <w:r w:rsidR="009E7868">
        <w:t>,</w:t>
      </w:r>
      <w:r w:rsidR="00960EA4" w:rsidRPr="006B082C">
        <w:t xml:space="preserve"> it may </w:t>
      </w:r>
      <w:r w:rsidR="00F0467E">
        <w:t xml:space="preserve">not be superior to </w:t>
      </w:r>
      <w:r w:rsidR="00960EA4" w:rsidRPr="006B082C">
        <w:t xml:space="preserve">placebo </w:t>
      </w:r>
      <w:r w:rsidR="00F0467E">
        <w:t xml:space="preserve">or sham </w:t>
      </w:r>
      <w:r w:rsidR="00960EA4" w:rsidRPr="006B082C">
        <w:t>acupuncture</w:t>
      </w:r>
      <w:r w:rsidR="000C6798">
        <w:t>.</w:t>
      </w:r>
      <w:r w:rsidR="009E7868">
        <w:fldChar w:fldCharType="begin"/>
      </w:r>
      <w:r w:rsidR="00C947EF">
        <w:instrText xml:space="preserve"> ADDIN EN.CITE &lt;EndNote&gt;&lt;Cite&gt;&lt;Author&gt;National Institute for Health and Care Excellence&lt;/Author&gt;&lt;Year&gt;2016&lt;/Year&gt;&lt;RecNum&gt;7188&lt;/RecNum&gt;&lt;DisplayText&gt;&lt;style face="superscript"&gt;6&lt;/style&gt;&lt;/DisplayText&gt;&lt;record&gt;&lt;rec-number&gt;7188&lt;/rec-number&gt;&lt;foreign-keys&gt;&lt;key app="EN" db-id="0pf50avsqaa99ye5twvpvdabtsespt0ddarp"&gt;7188&lt;/key&gt;&lt;/foreign-keys&gt;&lt;ref-type name="Book"&gt;6&lt;/ref-type&gt;&lt;contributors&gt;&lt;authors&gt;&lt;author&gt;National Institute for Health and Care Excellence,&lt;/author&gt;&lt;/authors&gt;&lt;/contributors&gt;&lt;titles&gt;&lt;title&gt;Low back pain and sciatica in over 16s: assessment and management. NICE guideline NG59.&lt;/title&gt;&lt;/titles&gt;&lt;dates&gt;&lt;year&gt;2016&lt;/year&gt;&lt;/dates&gt;&lt;publisher&gt;NICE&lt;/publisher&gt;&lt;urls&gt;&lt;/urls&gt;&lt;/record&gt;&lt;/Cite&gt;&lt;/EndNote&gt;</w:instrText>
      </w:r>
      <w:r w:rsidR="009E7868">
        <w:fldChar w:fldCharType="separate"/>
      </w:r>
      <w:r w:rsidR="00C947EF" w:rsidRPr="00C947EF">
        <w:rPr>
          <w:noProof/>
          <w:vertAlign w:val="superscript"/>
        </w:rPr>
        <w:t>6</w:t>
      </w:r>
      <w:r w:rsidR="009E7868">
        <w:fldChar w:fldCharType="end"/>
      </w:r>
      <w:r w:rsidR="00960EA4" w:rsidRPr="006B082C">
        <w:t xml:space="preserve">  This leads to differing interpretations of the evidence base by policy makers</w:t>
      </w:r>
      <w:r w:rsidR="005F0352">
        <w:t xml:space="preserve"> and in clinical guidelines</w:t>
      </w:r>
      <w:r w:rsidR="009E7868">
        <w:t>.</w:t>
      </w:r>
      <w:r w:rsidR="005F0352">
        <w:fldChar w:fldCharType="begin">
          <w:fldData xml:space="preserve">PEVuZE5vdGU+PENpdGU+PEF1dGhvcj5BaXJha3NpbmVuPC9BdXRob3I+PFllYXI+MjAwNjwvWWVh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</w:fldData>
        </w:fldChar>
      </w:r>
      <w:r w:rsidR="00C947EF">
        <w:instrText xml:space="preserve"> ADDIN EN.CITE </w:instrText>
      </w:r>
      <w:r w:rsidR="00C947EF">
        <w:fldChar w:fldCharType="begin">
          <w:fldData xml:space="preserve">PEVuZE5vdGU+PENpdGU+PEF1dGhvcj5BaXJha3NpbmVuPC9BdXRob3I+PFllYXI+MjAwNjwvWWVh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</w:fldData>
        </w:fldChar>
      </w:r>
      <w:r w:rsidR="00C947EF">
        <w:instrText xml:space="preserve"> ADDIN EN.CITE.DATA </w:instrText>
      </w:r>
      <w:r w:rsidR="00C947EF">
        <w:fldChar w:fldCharType="end"/>
      </w:r>
      <w:r w:rsidR="005F0352">
        <w:fldChar w:fldCharType="separate"/>
      </w:r>
      <w:r w:rsidR="00C947EF" w:rsidRPr="00C947EF">
        <w:rPr>
          <w:noProof/>
          <w:vertAlign w:val="superscript"/>
        </w:rPr>
        <w:t>6-9</w:t>
      </w:r>
      <w:r w:rsidR="005F0352">
        <w:fldChar w:fldCharType="end"/>
      </w:r>
      <w:r w:rsidR="00D75F4E" w:rsidRPr="006B082C">
        <w:t xml:space="preserve"> </w:t>
      </w:r>
      <w:r w:rsidR="00F43D8E">
        <w:t xml:space="preserve"> </w:t>
      </w:r>
      <w:r w:rsidR="009E7868">
        <w:t>F</w:t>
      </w:r>
      <w:r w:rsidR="00D75F4E" w:rsidRPr="006B082C">
        <w:t>or example</w:t>
      </w:r>
      <w:r w:rsidR="006B082C" w:rsidRPr="006B082C">
        <w:t>,</w:t>
      </w:r>
      <w:r w:rsidR="00D75F4E" w:rsidRPr="006B082C">
        <w:t xml:space="preserve"> </w:t>
      </w:r>
      <w:r w:rsidR="006B082C" w:rsidRPr="006B082C">
        <w:t xml:space="preserve">the UK’s National Institute for Health and Care Excellence </w:t>
      </w:r>
      <w:r w:rsidR="00D75F4E" w:rsidRPr="006B082C">
        <w:t xml:space="preserve">recently </w:t>
      </w:r>
      <w:r w:rsidR="009E7868">
        <w:t xml:space="preserve">switched </w:t>
      </w:r>
      <w:r w:rsidR="00D75F4E" w:rsidRPr="006B082C">
        <w:t>from recommending to not recommending acupuncture for back pain</w:t>
      </w:r>
      <w:r w:rsidR="006B082C" w:rsidRPr="006B082C">
        <w:t xml:space="preserve"> </w:t>
      </w:r>
      <w:r w:rsidR="006B082C" w:rsidRPr="006B082C">
        <w:fldChar w:fldCharType="begin"/>
      </w:r>
      <w:r w:rsidR="00C947EF">
        <w:instrText xml:space="preserve"> ADDIN EN.CITE &lt;EndNote&gt;&lt;Cite&gt;&lt;Author&gt;National Institute for Health and Care Excellence&lt;/Author&gt;&lt;Year&gt;2016&lt;/Year&gt;&lt;RecNum&gt;7188&lt;/RecNum&gt;&lt;DisplayText&gt;&lt;style face="superscript"&gt;6 9&lt;/style&gt;&lt;/DisplayText&gt;&lt;record&gt;&lt;rec-number&gt;7188&lt;/rec-number&gt;&lt;foreign-keys&gt;&lt;key app="EN" db-id="0pf50avsqaa99ye5twvpvdabtsespt0ddarp"&gt;7188&lt;/key&gt;&lt;/foreign-keys&gt;&lt;ref-type name="Book"&gt;6&lt;/ref-type&gt;&lt;contributors&gt;&lt;authors&gt;&lt;author&gt;National Institute for Health and Care Excellence,&lt;/author&gt;&lt;/authors&gt;&lt;/contributors&gt;&lt;titles&gt;&lt;title&gt;Low back pain and sciatica in over 16s: assessment and management. NICE guideline NG59.&lt;/title&gt;&lt;/titles&gt;&lt;dates&gt;&lt;year&gt;2016&lt;/year&gt;&lt;/dates&gt;&lt;publisher&gt;NICE&lt;/publisher&gt;&lt;urls&gt;&lt;/urls&gt;&lt;/record&gt;&lt;/Cite&gt;&lt;Cite&gt;&lt;Author&gt;Savigny&lt;/Author&gt;&lt;Year&gt;2009&lt;/Year&gt;&lt;RecNum&gt;3829&lt;/RecNum&gt;&lt;record&gt;&lt;rec-number&gt;3829&lt;/rec-number&gt;&lt;foreign-keys&gt;&lt;key app="EN" db-id="0pf50avsqaa99ye5twvpvdabtsespt0ddarp"&gt;3829&lt;/key&gt;&lt;/foreign-keys&gt;&lt;ref-type name="Journal Article"&gt;17&lt;/ref-type&gt;&lt;contributors&gt;&lt;authors&gt;&lt;author&gt;Savigny, Pauline&lt;/author&gt;&lt;author&gt;Watson, Paul&lt;/author&gt;&lt;author&gt;Underwood, Martin&lt;/author&gt;&lt;author&gt;on behalf of the Guideline Development, Group&lt;/author&gt;&lt;/authors&gt;&lt;/contributors&gt;&lt;titles&gt;&lt;title&gt;Early management of persistent non-specific low back pain: summary of NICE guidance&lt;/title&gt;&lt;secondary-title&gt;British Medical Journal&lt;/secondary-title&gt;&lt;/titles&gt;&lt;periodical&gt;&lt;full-title&gt;British Medical Journal&lt;/full-title&gt;&lt;abbr-1&gt;Br. Med. J.&lt;/abbr-1&gt;&lt;abbr-2&gt;Br Med J&lt;/abbr-2&gt;&lt;/periodical&gt;&lt;pages&gt;b1805&lt;/pages&gt;&lt;volume&gt;338&lt;/volume&gt;&lt;number&gt;jun04_3&lt;/number&gt;&lt;reprint-edition&gt;IN FILE&lt;/reprint-edition&gt;&lt;keywords&gt;&lt;keyword&gt;back pain&lt;/keyword&gt;&lt;keyword&gt;Low back pain&lt;/keyword&gt;&lt;keyword&gt;Nonspecific&lt;/keyword&gt;&lt;keyword&gt;pain&lt;/keyword&gt;&lt;/keywords&gt;&lt;dates&gt;&lt;year&gt;2009&lt;/year&gt;&lt;/dates&gt;&lt;urls&gt;&lt;related-urls&gt;&lt;url&gt;http://www.bmj.com&lt;/url&gt;&lt;/related-urls&gt;&lt;/urls&gt;&lt;/record&gt;&lt;/Cite&gt;&lt;/EndNote&gt;</w:instrText>
      </w:r>
      <w:r w:rsidR="006B082C" w:rsidRPr="006B082C">
        <w:fldChar w:fldCharType="separate"/>
      </w:r>
      <w:r w:rsidR="00C947EF" w:rsidRPr="00C947EF">
        <w:rPr>
          <w:noProof/>
          <w:vertAlign w:val="superscript"/>
        </w:rPr>
        <w:t>6 9</w:t>
      </w:r>
      <w:r w:rsidR="006B082C" w:rsidRPr="006B082C">
        <w:fldChar w:fldCharType="end"/>
      </w:r>
      <w:r w:rsidR="009E7868">
        <w:t>;</w:t>
      </w:r>
      <w:r w:rsidR="00237E88">
        <w:t xml:space="preserve"> </w:t>
      </w:r>
      <w:r w:rsidR="009E7868">
        <w:t>but the</w:t>
      </w:r>
      <w:r w:rsidR="006C5A53">
        <w:t>ir</w:t>
      </w:r>
      <w:r w:rsidR="009E7868">
        <w:t xml:space="preserve"> interpretation </w:t>
      </w:r>
      <w:r w:rsidR="006C5A53">
        <w:t xml:space="preserve">of the evidence </w:t>
      </w:r>
      <w:r w:rsidR="00237E88">
        <w:t xml:space="preserve">has been </w:t>
      </w:r>
      <w:r w:rsidR="00237E88" w:rsidRPr="00031957">
        <w:t xml:space="preserve">criticized </w:t>
      </w:r>
      <w:r w:rsidR="00031957">
        <w:t>for prioritising problematic comparisons with sham acupuncture (which probably has active components) over more clinically meaningful comparisons with usual care</w:t>
      </w:r>
      <w:r w:rsidR="005F0352">
        <w:t>.</w:t>
      </w:r>
      <w:r w:rsidR="00237E88">
        <w:fldChar w:fldCharType="begin"/>
      </w:r>
      <w:r w:rsidR="000C6798">
        <w:instrText xml:space="preserve"> ADDIN EN.CITE &lt;EndNote&gt;&lt;Cite&gt;&lt;Author&gt;MacPherson&lt;/Author&gt;&lt;Year&gt;2017&lt;/Year&gt;&lt;RecNum&gt;7312&lt;/RecNum&gt;&lt;DisplayText&gt;&lt;style face="superscript"&gt;10&lt;/style&gt;&lt;/DisplayText&gt;&lt;record&gt;&lt;rec-number&gt;7312&lt;/rec-number&gt;&lt;foreign-keys&gt;&lt;key app="EN" db-id="0pf50avsqaa99ye5twvpvdabtsespt0ddarp"&gt;7312&lt;/key&gt;&lt;/foreign-keys&gt;&lt;ref-type name="Journal Article"&gt;17&lt;/ref-type&gt;&lt;contributors&gt;&lt;authors&gt;&lt;author&gt;MacPherson, Hugh&lt;/author&gt;&lt;/authors&gt;&lt;/contributors&gt;&lt;titles&gt;&lt;title&gt;NICE for some interventions, but not so NICE for others: Questionable guidance on acupuncture for osteoarthritis and low-back pain&lt;/title&gt;&lt;secondary-title&gt;The Journal of Alternative and Complementary Medicine&lt;/secondary-title&gt;&lt;/titles&gt;&lt;periodical&gt;&lt;full-title&gt;The Journal of Alternative and Complementary Medicine&lt;/full-title&gt;&lt;/periodical&gt;&lt;pages&gt;247-248&lt;/pages&gt;&lt;volume&gt;23&lt;/volume&gt;&lt;number&gt;4&lt;/number&gt;&lt;dates&gt;&lt;year&gt;2017&lt;/year&gt;&lt;pub-dates&gt;&lt;date&gt;2017/04/01&lt;/date&gt;&lt;/pub-dates&gt;&lt;/dates&gt;&lt;publisher&gt;Mary Ann Liebert, Inc., publishers&lt;/publisher&gt;&lt;isbn&gt;1075-5535&lt;/isbn&gt;&lt;urls&gt;&lt;related-urls&gt;&lt;url&gt;http://dx.doi.org/10.1089/acm.2017.0029&lt;/url&gt;&lt;/related-urls&gt;&lt;/urls&gt;&lt;electronic-resource-num&gt;10.1089/acm.2017.0029&lt;/electronic-resource-num&gt;&lt;access-date&gt;2017/04/27&lt;/access-date&gt;&lt;/record&gt;&lt;/Cite&gt;&lt;/EndNote&gt;</w:instrText>
      </w:r>
      <w:r w:rsidR="00237E88">
        <w:fldChar w:fldCharType="separate"/>
      </w:r>
      <w:r w:rsidR="000C6798" w:rsidRPr="000C6798">
        <w:rPr>
          <w:noProof/>
          <w:vertAlign w:val="superscript"/>
        </w:rPr>
        <w:t>10</w:t>
      </w:r>
      <w:r w:rsidR="00237E88">
        <w:fldChar w:fldCharType="end"/>
      </w:r>
      <w:r w:rsidR="00D75F4E" w:rsidRPr="006B082C">
        <w:t xml:space="preserve">  </w:t>
      </w:r>
      <w:r w:rsidR="005E0C7B">
        <w:t xml:space="preserve">This </w:t>
      </w:r>
      <w:r w:rsidR="00237E88">
        <w:t xml:space="preserve">situation </w:t>
      </w:r>
      <w:r w:rsidR="00D75F4E" w:rsidRPr="006B082C">
        <w:t xml:space="preserve">can be confusing for patients and suggests a need for </w:t>
      </w:r>
      <w:r w:rsidR="00F43D8E">
        <w:t xml:space="preserve">educational </w:t>
      </w:r>
      <w:r w:rsidR="00D75F4E" w:rsidRPr="006B082C">
        <w:t>resources to support patients making informed choices about acupuncture</w:t>
      </w:r>
      <w:r w:rsidR="00960EA4" w:rsidRPr="006B082C">
        <w:t>.</w:t>
      </w:r>
      <w:r w:rsidR="00960EA4" w:rsidRPr="00960EA4">
        <w:rPr>
          <w:highlight w:val="yellow"/>
        </w:rPr>
        <w:t xml:space="preserve">  </w:t>
      </w:r>
    </w:p>
    <w:p w14:paraId="3056AA68" w14:textId="20F2044A" w:rsidR="007A5AA0" w:rsidRDefault="00D208F3" w:rsidP="00C27805">
      <w:pPr>
        <w:spacing w:line="480" w:lineRule="auto"/>
        <w:ind w:firstLine="720"/>
      </w:pPr>
      <w:r>
        <w:t xml:space="preserve">When considering trying acupuncture, </w:t>
      </w:r>
      <w:r w:rsidR="0042533D">
        <w:t xml:space="preserve">consumers </w:t>
      </w:r>
      <w:r w:rsidR="0042533D" w:rsidRPr="00F02C38">
        <w:t xml:space="preserve">seek information from </w:t>
      </w:r>
      <w:r>
        <w:t xml:space="preserve">their </w:t>
      </w:r>
      <w:r w:rsidR="0042533D" w:rsidRPr="00F02C38">
        <w:t xml:space="preserve">social networks, </w:t>
      </w:r>
      <w:r w:rsidR="005F0352">
        <w:t>print</w:t>
      </w:r>
      <w:r w:rsidR="007A5AA0">
        <w:t xml:space="preserve"> </w:t>
      </w:r>
      <w:r w:rsidR="005F0352">
        <w:t>and online media.</w:t>
      </w:r>
      <w:r w:rsidR="0042533D" w:rsidRPr="00F02C38">
        <w:fldChar w:fldCharType="begin">
          <w:fldData xml:space="preserve">PEVuZE5vdGU+PENpdGU+PEF1dGhvcj5CaXNob3A8L0F1dGhvcj48WWVhcj4yMDEzPC9ZZWFyPjxS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</w:fldData>
        </w:fldChar>
      </w:r>
      <w:r w:rsidR="000C6798">
        <w:instrText xml:space="preserve"> ADDIN EN.CITE </w:instrText>
      </w:r>
      <w:r w:rsidR="000C6798">
        <w:fldChar w:fldCharType="begin">
          <w:fldData xml:space="preserve">PEVuZE5vdGU+PENpdGU+PEF1dGhvcj5CaXNob3A8L0F1dGhvcj48WWVhcj4yMDEzPC9ZZWFyPjxS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</w:fldData>
        </w:fldChar>
      </w:r>
      <w:r w:rsidR="000C6798">
        <w:instrText xml:space="preserve"> ADDIN EN.CITE.DATA </w:instrText>
      </w:r>
      <w:r w:rsidR="000C6798">
        <w:fldChar w:fldCharType="end"/>
      </w:r>
      <w:r w:rsidR="0042533D" w:rsidRPr="00F02C38">
        <w:fldChar w:fldCharType="separate"/>
      </w:r>
      <w:r w:rsidR="000C6798" w:rsidRPr="000C6798">
        <w:rPr>
          <w:noProof/>
          <w:vertAlign w:val="superscript"/>
        </w:rPr>
        <w:t>11 12</w:t>
      </w:r>
      <w:r w:rsidR="0042533D" w:rsidRPr="00F02C38">
        <w:fldChar w:fldCharType="end"/>
      </w:r>
      <w:r w:rsidR="0042533D" w:rsidRPr="00F02C38">
        <w:t xml:space="preserve">  </w:t>
      </w:r>
      <w:r w:rsidR="00224F6E">
        <w:t>One study found m</w:t>
      </w:r>
      <w:r w:rsidR="007A5AA0" w:rsidRPr="00F02C38">
        <w:t xml:space="preserve">any </w:t>
      </w:r>
      <w:r w:rsidR="00D91AA9">
        <w:t xml:space="preserve">(but not all) </w:t>
      </w:r>
      <w:r w:rsidR="005F0352" w:rsidRPr="00F02C38">
        <w:t xml:space="preserve">of 401 </w:t>
      </w:r>
      <w:r w:rsidR="005F0352">
        <w:t xml:space="preserve">acupuncture </w:t>
      </w:r>
      <w:r w:rsidR="005F0352" w:rsidRPr="00F02C38">
        <w:t xml:space="preserve">patient information leaflets </w:t>
      </w:r>
      <w:r w:rsidR="00964B37">
        <w:t>sourced from</w:t>
      </w:r>
      <w:r w:rsidR="005F0352" w:rsidRPr="00F02C38">
        <w:t xml:space="preserve"> UK clinical settings</w:t>
      </w:r>
      <w:r w:rsidR="005F0352">
        <w:t xml:space="preserve"> </w:t>
      </w:r>
      <w:r w:rsidR="007A5AA0" w:rsidRPr="00F02C38">
        <w:t>successfully provided ethically</w:t>
      </w:r>
      <w:r w:rsidR="007A5AA0">
        <w:t xml:space="preserve"> </w:t>
      </w:r>
      <w:r w:rsidR="007A5AA0" w:rsidRPr="00F02C38">
        <w:t xml:space="preserve">sound </w:t>
      </w:r>
      <w:r w:rsidR="00ED56DF" w:rsidRPr="00F02C38">
        <w:t xml:space="preserve">information </w:t>
      </w:r>
      <w:r w:rsidR="007A5AA0" w:rsidRPr="00F02C38">
        <w:t>consistent with the scientific evidence-base</w:t>
      </w:r>
      <w:r w:rsidR="005F0352">
        <w:t>.</w:t>
      </w:r>
      <w:r w:rsidR="00AD159E" w:rsidRPr="00F02C38">
        <w:fldChar w:fldCharType="begin"/>
      </w:r>
      <w:r w:rsidR="000C6798">
        <w:instrText xml:space="preserve"> ADDIN EN.CITE &lt;EndNote&gt;&lt;Cite&gt;&lt;Author&gt;Bishop&lt;/Author&gt;&lt;Year&gt;2013&lt;/Year&gt;&lt;RecNum&gt;457&lt;/RecNum&gt;&lt;DisplayText&gt;&lt;style face="superscript"&gt;13&lt;/style&gt;&lt;/DisplayText&gt;&lt;record&gt;&lt;rec-number&gt;457&lt;/rec-number&gt;&lt;foreign-keys&gt;&lt;key app="EN" db-id="0pf50avsqaa99ye5twvpvdabtsespt0ddarp"&gt;457&lt;/key&gt;&lt;/foreign-keys&gt;&lt;ref-type name="Journal Article"&gt;17&lt;/ref-type&gt;&lt;contributors&gt;&lt;authors&gt;&lt;author&gt;Bishop, Felicity L.&lt;/author&gt;&lt;author&gt;Salmon, Cathy&lt;/author&gt;&lt;/authors&gt;&lt;/contributors&gt;&lt;titles&gt;&lt;title&gt;Advertising, expectations and informed consent: the contents and functions of acupuncture leaflets&lt;/title&gt;&lt;secondary-title&gt;Acupuncture in Medicine&lt;/secondary-title&gt;&lt;/titles&gt;&lt;periodical&gt;&lt;full-title&gt;Acupuncture in Medicine&lt;/full-title&gt;&lt;abbr-1&gt;Acupunct Med&lt;/abbr-1&gt;&lt;abbr-2&gt;Acupunct Med&lt;/abbr-2&gt;&lt;/periodical&gt;&lt;pages&gt;351-357&lt;/pages&gt;&lt;volume&gt;31&lt;/volume&gt;&lt;number&gt;4&lt;/number&gt;&lt;reprint-edition&gt;NOT IN FILE&lt;/reprint-edition&gt;&lt;keywords&gt;&lt;keyword&gt;acupuncture&lt;/keyword&gt;&lt;keyword&gt;Acupuncturist&lt;/keyword&gt;&lt;keyword&gt;Acupuncturists&lt;/keyword&gt;&lt;keyword&gt;arthritis&lt;/keyword&gt;&lt;keyword&gt;Benefit&lt;/keyword&gt;&lt;keyword&gt;CARE&lt;/keyword&gt;&lt;keyword&gt;content&lt;/keyword&gt;&lt;keyword&gt;context&lt;/keyword&gt;&lt;keyword&gt;effect&lt;/keyword&gt;&lt;keyword&gt;Evidence&lt;/keyword&gt;&lt;keyword&gt;Expectation&lt;/keyword&gt;&lt;keyword&gt;expectations&lt;/keyword&gt;&lt;keyword&gt;Function&lt;/keyword&gt;&lt;keyword&gt;Functions&lt;/keyword&gt;&lt;keyword&gt;Hope&lt;/keyword&gt;&lt;keyword&gt;individual&lt;/keyword&gt;&lt;keyword&gt;Information&lt;/keyword&gt;&lt;keyword&gt;informed consent&lt;/keyword&gt;&lt;keyword&gt;INFORMED-CONSENT&lt;/keyword&gt;&lt;keyword&gt;Musculoskeletal&lt;/keyword&gt;&lt;keyword&gt;Musculoskeletal pain&lt;/keyword&gt;&lt;keyword&gt;pain&lt;/keyword&gt;&lt;keyword&gt;patient&lt;/keyword&gt;&lt;keyword&gt;patient information&lt;/keyword&gt;&lt;keyword&gt;Patient information leaflet&lt;/keyword&gt;&lt;keyword&gt;Patientsâ€™ expectations&lt;/keyword&gt;&lt;keyword&gt;Physiotherapists&lt;/keyword&gt;&lt;keyword&gt;positive&lt;/keyword&gt;&lt;keyword&gt;Responsiveness&lt;/keyword&gt;&lt;keyword&gt;risk&lt;/keyword&gt;&lt;keyword&gt;safety&lt;/keyword&gt;&lt;keyword&gt;treatment&lt;/keyword&gt;&lt;keyword&gt;UK&lt;/keyword&gt;&lt;keyword&gt;Work&lt;/keyword&gt;&lt;/keywords&gt;&lt;dates&gt;&lt;year&gt;2013&lt;/year&gt;&lt;/dates&gt;&lt;urls&gt;&lt;related-urls&gt;&lt;url&gt;http://aim.bmj.com/content/31/4/351.abstract&lt;/url&gt;&lt;/related-urls&gt;&lt;/urls&gt;&lt;/record&gt;&lt;/Cite&gt;&lt;/EndNote&gt;</w:instrText>
      </w:r>
      <w:r w:rsidR="00AD159E" w:rsidRPr="00F02C38">
        <w:fldChar w:fldCharType="separate"/>
      </w:r>
      <w:r w:rsidR="000C6798" w:rsidRPr="000C6798">
        <w:rPr>
          <w:noProof/>
          <w:vertAlign w:val="superscript"/>
        </w:rPr>
        <w:t>13</w:t>
      </w:r>
      <w:r w:rsidR="00AD159E" w:rsidRPr="00F02C38">
        <w:fldChar w:fldCharType="end"/>
      </w:r>
      <w:r w:rsidR="007A5AA0">
        <w:t xml:space="preserve">  </w:t>
      </w:r>
      <w:r w:rsidR="007E0D8B">
        <w:t xml:space="preserve">There is also scope to </w:t>
      </w:r>
      <w:r w:rsidR="005F0352">
        <w:t xml:space="preserve">improve </w:t>
      </w:r>
      <w:r w:rsidR="007E0D8B">
        <w:t>information provided to</w:t>
      </w:r>
      <w:r w:rsidR="005F0352">
        <w:t xml:space="preserve"> patients in acupuncture trials.</w:t>
      </w:r>
      <w:r w:rsidR="007E0D8B">
        <w:fldChar w:fldCharType="begin"/>
      </w:r>
      <w:r w:rsidR="000C6798">
        <w:instrText xml:space="preserve"> ADDIN EN.CITE &lt;EndNote&gt;&lt;Cite ExcludeAuth="1"&gt;&lt;Author&gt;Smith&lt;/Author&gt;&lt;Year&gt;2016&lt;/Year&gt;&lt;RecNum&gt;6665&lt;/RecNum&gt;&lt;DisplayText&gt;&lt;style face="superscript"&gt;14&lt;/style&gt;&lt;/DisplayText&gt;&lt;record&gt;&lt;rec-number&gt;6665&lt;/rec-number&gt;&lt;foreign-keys&gt;&lt;key app="EN" db-id="0pf50avsqaa99ye5twvpvdabtsespt0ddarp"&gt;6665&lt;/key&gt;&lt;/foreign-keys&gt;&lt;ref-type name="Journal Article"&gt;17&lt;/ref-type&gt;&lt;contributors&gt;&lt;authors&gt;&lt;author&gt;Smith, Caroline A.&lt;/author&gt;&lt;author&gt;Fogarty, Sarah&lt;/author&gt;&lt;/authors&gt;&lt;/contributors&gt;&lt;titles&gt;&lt;title&gt;A survey of study participants’ understanding of informed consent to participate in a randomised controlled trial of acupuncture&lt;/title&gt;&lt;secondary-title&gt;BMC Complementary and Alternative Medicine&lt;/secondary-title&gt;&lt;/titles&gt;&lt;periodical&gt;&lt;full-title&gt;BMC Complementary and Alternative Medicine&lt;/full-title&gt;&lt;abbr-1&gt;BMC Complement Altern Med&lt;/abbr-1&gt;&lt;/periodical&gt;&lt;pages&gt;1-6&lt;/pages&gt;&lt;volume&gt;16&lt;/volume&gt;&lt;number&gt;1&lt;/number&gt;&lt;dates&gt;&lt;year&gt;2016&lt;/year&gt;&lt;/dates&gt;&lt;isbn&gt;1472-6882&lt;/isbn&gt;&lt;label&gt;Smith2016&lt;/label&gt;&lt;work-type&gt;journal article&lt;/work-type&gt;&lt;urls&gt;&lt;related-urls&gt;&lt;url&gt;http://dx.doi.org/10.1186/s12906-015-0975-y&lt;/url&gt;&lt;/related-urls&gt;&lt;/urls&gt;&lt;electronic-resource-num&gt;10.1186/s12906-015-0975-y&lt;/electronic-resource-num&gt;&lt;/record&gt;&lt;/Cite&gt;&lt;/EndNote&gt;</w:instrText>
      </w:r>
      <w:r w:rsidR="007E0D8B">
        <w:fldChar w:fldCharType="separate"/>
      </w:r>
      <w:r w:rsidR="000C6798" w:rsidRPr="000C6798">
        <w:rPr>
          <w:noProof/>
          <w:vertAlign w:val="superscript"/>
        </w:rPr>
        <w:t>14</w:t>
      </w:r>
      <w:r w:rsidR="007E0D8B">
        <w:fldChar w:fldCharType="end"/>
      </w:r>
      <w:r w:rsidR="007E0D8B">
        <w:t xml:space="preserve">  </w:t>
      </w:r>
      <w:r w:rsidR="00C27805">
        <w:t>In contrast to</w:t>
      </w:r>
      <w:r w:rsidR="007A5AA0">
        <w:t xml:space="preserve"> leaflets</w:t>
      </w:r>
      <w:r w:rsidR="00C27805">
        <w:t>, that</w:t>
      </w:r>
      <w:r w:rsidR="007A5AA0">
        <w:t xml:space="preserve"> provide limited information and can only provide text and static images</w:t>
      </w:r>
      <w:r w:rsidR="00C27805">
        <w:t>, w</w:t>
      </w:r>
      <w:r w:rsidR="007A5AA0">
        <w:t xml:space="preserve">ebsites can incorporate additional interactive and </w:t>
      </w:r>
      <w:r w:rsidR="008B7826">
        <w:t>other</w:t>
      </w:r>
      <w:r w:rsidR="007A5AA0">
        <w:t xml:space="preserve"> featu</w:t>
      </w:r>
      <w:r w:rsidR="005F0352">
        <w:t>res (e.g. quizzes, audio, film)</w:t>
      </w:r>
      <w:r w:rsidR="00AD159E">
        <w:fldChar w:fldCharType="begin">
          <w:fldData xml:space="preserve">PEVuZE5vdGU+PENpdGU+PEF1dGhvcj5DbGluZTwvQXV0aG9yPjxZZWFyPjIwMDE8L1llYXI+PFJl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</w:fldData>
        </w:fldChar>
      </w:r>
      <w:r w:rsidR="000C6798">
        <w:instrText xml:space="preserve"> ADDIN EN.CITE </w:instrText>
      </w:r>
      <w:r w:rsidR="000C6798">
        <w:fldChar w:fldCharType="begin">
          <w:fldData xml:space="preserve">PEVuZE5vdGU+PENpdGU+PEF1dGhvcj5DbGluZTwvQXV0aG9yPjxZZWFyPjIwMDE8L1llYXI+PFJl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</w:fldData>
        </w:fldChar>
      </w:r>
      <w:r w:rsidR="000C6798">
        <w:instrText xml:space="preserve"> ADDIN EN.CITE.DATA </w:instrText>
      </w:r>
      <w:r w:rsidR="000C6798">
        <w:fldChar w:fldCharType="end"/>
      </w:r>
      <w:r w:rsidR="00AD159E">
        <w:fldChar w:fldCharType="separate"/>
      </w:r>
      <w:r w:rsidR="000C6798" w:rsidRPr="000C6798">
        <w:rPr>
          <w:noProof/>
          <w:vertAlign w:val="superscript"/>
        </w:rPr>
        <w:t>15</w:t>
      </w:r>
      <w:r w:rsidR="00AD159E">
        <w:fldChar w:fldCharType="end"/>
      </w:r>
      <w:r w:rsidR="00DF697D">
        <w:t xml:space="preserve"> which</w:t>
      </w:r>
      <w:r w:rsidR="00362272">
        <w:t xml:space="preserve"> can</w:t>
      </w:r>
      <w:r w:rsidR="00885A45">
        <w:t>:</w:t>
      </w:r>
      <w:r w:rsidR="00DF697D">
        <w:t xml:space="preserve"> enhance engagement and effective education</w:t>
      </w:r>
      <w:r w:rsidR="00AD159E">
        <w:fldChar w:fldCharType="begin"/>
      </w:r>
      <w:r w:rsidR="000C6798">
        <w:instrText xml:space="preserve"> ADDIN EN.CITE &lt;EndNote&gt;&lt;Cite&gt;&lt;Author&gt;Cook&lt;/Author&gt;&lt;Year&gt;2004&lt;/Year&gt;&lt;RecNum&gt;6775&lt;/RecNum&gt;&lt;DisplayText&gt;&lt;style face="superscript"&gt;16&lt;/style&gt;&lt;/DisplayText&gt;&lt;record&gt;&lt;rec-number&gt;6775&lt;/rec-number&gt;&lt;foreign-keys&gt;&lt;key app="EN" db-id="0pf50avsqaa99ye5twvpvdabtsespt0ddarp"&gt;6775&lt;/key&gt;&lt;/foreign-keys&gt;&lt;ref-type name="Journal Article"&gt;17&lt;/ref-type&gt;&lt;contributors&gt;&lt;authors&gt;&lt;author&gt;Cook, David A.&lt;/author&gt;&lt;author&gt;Dupras, Denise M.&lt;/author&gt;&lt;/authors&gt;&lt;/contributors&gt;&lt;titles&gt;&lt;title&gt;A practical guide to developing effective web-based learning&lt;/title&gt;&lt;secondary-title&gt;Journal of General Internal Medicine&lt;/secondary-title&gt;&lt;/titles&gt;&lt;periodical&gt;&lt;full-title&gt;Journal of General Internal Medicine&lt;/full-title&gt;&lt;abbr-1&gt;J. Gen. Intern. Med.&lt;/abbr-1&gt;&lt;abbr-2&gt;J Gen Intern Med&lt;/abbr-2&gt;&lt;/periodical&gt;&lt;pages&gt;698-707&lt;/pages&gt;&lt;volume&gt;19&lt;/volume&gt;&lt;number&gt;6&lt;/number&gt;&lt;dates&gt;&lt;year&gt;2004&lt;/year&gt;&lt;/dates&gt;&lt;publisher&gt;Blackwell Science Inc&lt;/publisher&gt;&lt;isbn&gt;0884-8734&amp;#xD;1525-1497&lt;/isbn&gt;&lt;accession-num&gt;PMC1492389&lt;/accession-num&gt;&lt;urls&gt;&lt;related-urls&gt;&lt;url&gt;http://www.ncbi.nlm.nih.gov/pmc/articles/PMC1492389/&lt;/url&gt;&lt;/related-urls&gt;&lt;/urls&gt;&lt;electronic-resource-num&gt;10.1111/j.1525-1497.2004.30029.x&lt;/electronic-resource-num&gt;&lt;remote-database-name&gt;PMC&lt;/remote-database-name&gt;&lt;/record&gt;&lt;/Cite&gt;&lt;/EndNote&gt;</w:instrText>
      </w:r>
      <w:r w:rsidR="00AD159E">
        <w:fldChar w:fldCharType="separate"/>
      </w:r>
      <w:r w:rsidR="000C6798" w:rsidRPr="000C6798">
        <w:rPr>
          <w:noProof/>
          <w:vertAlign w:val="superscript"/>
        </w:rPr>
        <w:t>16</w:t>
      </w:r>
      <w:r w:rsidR="00AD159E">
        <w:fldChar w:fldCharType="end"/>
      </w:r>
      <w:r w:rsidR="00DF697D">
        <w:t xml:space="preserve">; </w:t>
      </w:r>
      <w:r w:rsidR="007A5AA0">
        <w:t>provide more extensive information to those who are interested without overwhelming others</w:t>
      </w:r>
      <w:r w:rsidR="00DF697D">
        <w:t xml:space="preserve">; </w:t>
      </w:r>
      <w:r w:rsidR="00362272">
        <w:t xml:space="preserve">be </w:t>
      </w:r>
      <w:r w:rsidR="00DF697D">
        <w:t>easily and cheaply disseminated for widespread access</w:t>
      </w:r>
      <w:r w:rsidR="005F0352">
        <w:t>.</w:t>
      </w:r>
      <w:r w:rsidR="00AD159E">
        <w:fldChar w:fldCharType="begin">
          <w:fldData xml:space="preserve">PEVuZE5vdGU+PENpdGU+PEF1dGhvcj5DbGluZTwvQXV0aG9yPjxZZWFyPjIwMDE8L1llYXI+PFJl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</w:fldData>
        </w:fldChar>
      </w:r>
      <w:r w:rsidR="000C6798">
        <w:instrText xml:space="preserve"> ADDIN EN.CITE </w:instrText>
      </w:r>
      <w:r w:rsidR="000C6798">
        <w:fldChar w:fldCharType="begin">
          <w:fldData xml:space="preserve">PEVuZE5vdGU+PENpdGU+PEF1dGhvcj5DbGluZTwvQXV0aG9yPjxZZWFyPjIwMDE8L1llYXI+PFJl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</w:fldData>
        </w:fldChar>
      </w:r>
      <w:r w:rsidR="000C6798">
        <w:instrText xml:space="preserve"> ADDIN EN.CITE.DATA </w:instrText>
      </w:r>
      <w:r w:rsidR="000C6798">
        <w:fldChar w:fldCharType="end"/>
      </w:r>
      <w:r w:rsidR="00AD159E">
        <w:fldChar w:fldCharType="separate"/>
      </w:r>
      <w:r w:rsidR="000C6798" w:rsidRPr="000C6798">
        <w:rPr>
          <w:noProof/>
          <w:vertAlign w:val="superscript"/>
        </w:rPr>
        <w:t>15</w:t>
      </w:r>
      <w:r w:rsidR="00AD159E">
        <w:fldChar w:fldCharType="end"/>
      </w:r>
      <w:r w:rsidR="00DF697D">
        <w:t xml:space="preserve">  </w:t>
      </w:r>
      <w:r w:rsidR="00C27805">
        <w:t>O</w:t>
      </w:r>
      <w:r w:rsidR="007A5AA0">
        <w:t xml:space="preserve">nline health information </w:t>
      </w:r>
      <w:r w:rsidR="005F0352">
        <w:t xml:space="preserve">is </w:t>
      </w:r>
      <w:r w:rsidR="007A5AA0">
        <w:t>incr</w:t>
      </w:r>
      <w:r w:rsidR="005F0352">
        <w:t>easingly important to consumers</w:t>
      </w:r>
      <w:proofErr w:type="gramStart"/>
      <w:r w:rsidR="00C27805">
        <w:t>,</w:t>
      </w:r>
      <w:proofErr w:type="gramEnd"/>
      <w:r w:rsidR="00AD159E">
        <w:fldChar w:fldCharType="begin">
          <w:fldData xml:space="preserve">PEVuZE5vdGU+PENpdGU+PEF1dGhvcj5TYW50YW5hPC9BdXRob3I+PFllYXI+MjAxMTwvWWVhcj48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</w:fldData>
        </w:fldChar>
      </w:r>
      <w:r w:rsidR="000C6798">
        <w:instrText xml:space="preserve"> ADDIN EN.CITE </w:instrText>
      </w:r>
      <w:r w:rsidR="000C6798">
        <w:fldChar w:fldCharType="begin">
          <w:fldData xml:space="preserve">PEVuZE5vdGU+PENpdGU+PEF1dGhvcj5TYW50YW5hPC9BdXRob3I+PFllYXI+MjAxMTwvWWVhcj48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</w:fldData>
        </w:fldChar>
      </w:r>
      <w:r w:rsidR="000C6798">
        <w:instrText xml:space="preserve"> ADDIN EN.CITE.DATA </w:instrText>
      </w:r>
      <w:r w:rsidR="000C6798">
        <w:fldChar w:fldCharType="end"/>
      </w:r>
      <w:r w:rsidR="00AD159E">
        <w:fldChar w:fldCharType="separate"/>
      </w:r>
      <w:r w:rsidR="000C6798" w:rsidRPr="000C6798">
        <w:rPr>
          <w:noProof/>
          <w:vertAlign w:val="superscript"/>
        </w:rPr>
        <w:t>17 18</w:t>
      </w:r>
      <w:r w:rsidR="00AD159E">
        <w:fldChar w:fldCharType="end"/>
      </w:r>
      <w:r w:rsidR="007A5AA0">
        <w:t xml:space="preserve">  </w:t>
      </w:r>
      <w:r w:rsidR="00C27805">
        <w:t>but</w:t>
      </w:r>
      <w:r w:rsidR="007A5AA0">
        <w:t xml:space="preserve"> websites about complement</w:t>
      </w:r>
      <w:r w:rsidR="005F0352">
        <w:t>ary therapies can be unreliable.</w:t>
      </w:r>
      <w:r w:rsidR="00AD159E">
        <w:fldChar w:fldCharType="begin">
          <w:fldData xml:space="preserve">PEVuZE5vdGU+PENpdGU+PEF1dGhvcj5XaWxsaWFtczwvQXV0aG9yPjxZZWFyPjIwMTM8L1llYXI+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</w:fldData>
        </w:fldChar>
      </w:r>
      <w:r w:rsidR="000C6798">
        <w:instrText xml:space="preserve"> ADDIN EN.CITE </w:instrText>
      </w:r>
      <w:r w:rsidR="000C6798">
        <w:fldChar w:fldCharType="begin">
          <w:fldData xml:space="preserve">PEVuZE5vdGU+PENpdGU+PEF1dGhvcj5XaWxsaWFtczwvQXV0aG9yPjxZZWFyPjIwMTM8L1llYXI+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</w:fldData>
        </w:fldChar>
      </w:r>
      <w:r w:rsidR="000C6798">
        <w:instrText xml:space="preserve"> ADDIN EN.CITE.DATA </w:instrText>
      </w:r>
      <w:r w:rsidR="000C6798">
        <w:fldChar w:fldCharType="end"/>
      </w:r>
      <w:r w:rsidR="00AD159E">
        <w:fldChar w:fldCharType="separate"/>
      </w:r>
      <w:r w:rsidR="000C6798" w:rsidRPr="000C6798">
        <w:rPr>
          <w:noProof/>
          <w:vertAlign w:val="superscript"/>
        </w:rPr>
        <w:t>19 20</w:t>
      </w:r>
      <w:r w:rsidR="00AD159E">
        <w:fldChar w:fldCharType="end"/>
      </w:r>
      <w:r w:rsidR="005F0352">
        <w:t xml:space="preserve"> </w:t>
      </w:r>
      <w:r w:rsidR="007A5AA0">
        <w:t xml:space="preserve"> </w:t>
      </w:r>
      <w:r w:rsidR="004B17D5">
        <w:t>Indeed, there is evidence of knowledge gaps</w:t>
      </w:r>
      <w:r w:rsidR="00047297">
        <w:t>,</w:t>
      </w:r>
      <w:r w:rsidR="004B17D5">
        <w:t xml:space="preserve"> misconceptions</w:t>
      </w:r>
      <w:r w:rsidR="00047297">
        <w:t xml:space="preserve">, and </w:t>
      </w:r>
      <w:r w:rsidR="00047297">
        <w:lastRenderedPageBreak/>
        <w:t>concerns</w:t>
      </w:r>
      <w:r w:rsidR="004B17D5">
        <w:t xml:space="preserve"> about acupuncture</w:t>
      </w:r>
      <w:r w:rsidR="005F0352">
        <w:t xml:space="preserve"> among acupuncture patients,</w:t>
      </w:r>
      <w:r w:rsidR="00912A01">
        <w:fldChar w:fldCharType="begin"/>
      </w:r>
      <w:r w:rsidR="000C6798">
        <w:instrText xml:space="preserve"> ADDIN EN.CITE &lt;EndNote&gt;&lt;Cite&gt;&lt;Author&gt;Bishop&lt;/Author&gt;&lt;Year&gt;2013&lt;/Year&gt;&lt;RecNum&gt;448&lt;/RecNum&gt;&lt;DisplayText&gt;&lt;style face="superscript"&gt;11&lt;/style&gt;&lt;/DisplayText&gt;&lt;record&gt;&lt;rec-number&gt;448&lt;/rec-number&gt;&lt;foreign-keys&gt;&lt;key app="EN" db-id="0pf50avsqaa99ye5twvpvdabtsespt0ddarp"&gt;448&lt;/key&gt;&lt;/foreign-keys&gt;&lt;ref-type name="Journal Article"&gt;17&lt;/ref-type&gt;&lt;contributors&gt;&lt;authors&gt;&lt;author&gt;Bishop, F. L.&lt;/author&gt;&lt;author&gt;Lewith, G. T.&lt;/author&gt;&lt;/authors&gt;&lt;/contributors&gt;&lt;titles&gt;&lt;title&gt;Patients&amp;apos; preconceptions of acupuncture: a qualitative study exploring the decisions patients make when seeking acupuncture&lt;/title&gt;&lt;secondary-title&gt;BMC Complementary and Alternative Medicine&lt;/secondary-title&gt;&lt;/titles&gt;&lt;periodical&gt;&lt;full-title&gt;BMC Complementary and Alternative Medicine&lt;/full-title&gt;&lt;abbr-1&gt;BMC Complement Altern Med&lt;/abbr-1&gt;&lt;/periodical&gt;&lt;pages&gt;102&lt;/pages&gt;&lt;volume&gt;13&lt;/volume&gt;&lt;reprint-edition&gt;IN FILE&lt;/reprint-edition&gt;&lt;keywords&gt;&lt;keyword&gt;patients&lt;/keyword&gt;&lt;keyword&gt;patient&lt;/keyword&gt;&lt;keyword&gt;acupuncture&lt;/keyword&gt;&lt;keyword&gt;qualitative&lt;/keyword&gt;&lt;keyword&gt;Qualitative study&lt;/keyword&gt;&lt;keyword&gt;Qualitative Studies&lt;/keyword&gt;&lt;keyword&gt;DECISIONS&lt;/keyword&gt;&lt;/keywords&gt;&lt;dates&gt;&lt;year&gt;2013&lt;/year&gt;&lt;/dates&gt;&lt;urls&gt;&lt;/urls&gt;&lt;electronic-resource-num&gt;DOI: 10.1186/1472-6882-13-102&lt;/electronic-resource-num&gt;&lt;/record&gt;&lt;/Cite&gt;&lt;/EndNote&gt;</w:instrText>
      </w:r>
      <w:r w:rsidR="00912A01">
        <w:fldChar w:fldCharType="separate"/>
      </w:r>
      <w:r w:rsidR="000C6798" w:rsidRPr="000C6798">
        <w:rPr>
          <w:noProof/>
          <w:vertAlign w:val="superscript"/>
        </w:rPr>
        <w:t>11</w:t>
      </w:r>
      <w:r w:rsidR="00912A01">
        <w:fldChar w:fldCharType="end"/>
      </w:r>
      <w:r w:rsidR="00775640">
        <w:t xml:space="preserve"> </w:t>
      </w:r>
      <w:r w:rsidR="00BE3F3B">
        <w:t>trial participants</w:t>
      </w:r>
      <w:r w:rsidR="005F0352">
        <w:t>,</w:t>
      </w:r>
      <w:r w:rsidR="00AD159E">
        <w:fldChar w:fldCharType="begin">
          <w:fldData xml:space="preserve">PEVuZE5vdGU+PENpdGU+PEF1dGhvcj5TY2hhcGlyYTwvQXV0aG9yPjxZZWFyPjIwMTQ8L1llYXI+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</w:fldData>
        </w:fldChar>
      </w:r>
      <w:r w:rsidR="000C6798">
        <w:instrText xml:space="preserve"> ADDIN EN.CITE </w:instrText>
      </w:r>
      <w:r w:rsidR="000C6798">
        <w:fldChar w:fldCharType="begin">
          <w:fldData xml:space="preserve">PEVuZE5vdGU+PENpdGU+PEF1dGhvcj5TY2hhcGlyYTwvQXV0aG9yPjxZZWFyPjIwMTQ8L1llYXI+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</w:fldData>
        </w:fldChar>
      </w:r>
      <w:r w:rsidR="000C6798">
        <w:instrText xml:space="preserve"> ADDIN EN.CITE.DATA </w:instrText>
      </w:r>
      <w:r w:rsidR="000C6798">
        <w:fldChar w:fldCharType="end"/>
      </w:r>
      <w:r w:rsidR="00AD159E">
        <w:fldChar w:fldCharType="separate"/>
      </w:r>
      <w:r w:rsidR="000C6798" w:rsidRPr="000C6798">
        <w:rPr>
          <w:noProof/>
          <w:vertAlign w:val="superscript"/>
        </w:rPr>
        <w:t>21</w:t>
      </w:r>
      <w:r w:rsidR="00AD159E">
        <w:fldChar w:fldCharType="end"/>
      </w:r>
      <w:r w:rsidR="00047297">
        <w:t xml:space="preserve"> </w:t>
      </w:r>
      <w:r w:rsidR="00775640">
        <w:t>healthcare providers</w:t>
      </w:r>
      <w:r w:rsidR="005F0352">
        <w:t>,</w:t>
      </w:r>
      <w:r w:rsidR="00AD159E">
        <w:fldChar w:fldCharType="begin">
          <w:fldData xml:space="preserve">PEVuZE5vdGU+PENpdGU+PEF1dGhvcj5CaXNob3A8L0F1dGhvcj48WWVhcj4yMDE1PC9ZZWFyPjxS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=
</w:fldData>
        </w:fldChar>
      </w:r>
      <w:r w:rsidR="000C6798">
        <w:instrText xml:space="preserve"> ADDIN EN.CITE </w:instrText>
      </w:r>
      <w:r w:rsidR="000C6798">
        <w:fldChar w:fldCharType="begin">
          <w:fldData xml:space="preserve">PEVuZE5vdGU+PENpdGU+PEF1dGhvcj5CaXNob3A8L0F1dGhvcj48WWVhcj4yMDE1PC9ZZWFyPjxS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=
</w:fldData>
        </w:fldChar>
      </w:r>
      <w:r w:rsidR="000C6798">
        <w:instrText xml:space="preserve"> ADDIN EN.CITE.DATA </w:instrText>
      </w:r>
      <w:r w:rsidR="000C6798">
        <w:fldChar w:fldCharType="end"/>
      </w:r>
      <w:r w:rsidR="00AD159E">
        <w:fldChar w:fldCharType="separate"/>
      </w:r>
      <w:r w:rsidR="000C6798" w:rsidRPr="000C6798">
        <w:rPr>
          <w:noProof/>
          <w:vertAlign w:val="superscript"/>
        </w:rPr>
        <w:t>22</w:t>
      </w:r>
      <w:r w:rsidR="00AD159E">
        <w:fldChar w:fldCharType="end"/>
      </w:r>
      <w:r w:rsidR="00912A01">
        <w:t xml:space="preserve"> and the wider community</w:t>
      </w:r>
      <w:r w:rsidR="005F0352">
        <w:t>.</w:t>
      </w:r>
      <w:r w:rsidR="00AD159E">
        <w:fldChar w:fldCharType="begin">
          <w:fldData xml:space="preserve">PEVuZE5vdGU+PENpdGU+PEF1dGhvcj5HcmV2aWxsZS1IYXJyaXM8L0F1dGhvcj48WWVhcj4yMDE2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</w:fldData>
        </w:fldChar>
      </w:r>
      <w:r w:rsidR="000C6798">
        <w:instrText xml:space="preserve"> ADDIN EN.CITE </w:instrText>
      </w:r>
      <w:r w:rsidR="000C6798">
        <w:fldChar w:fldCharType="begin">
          <w:fldData xml:space="preserve">PEVuZE5vdGU+PENpdGU+PEF1dGhvcj5HcmV2aWxsZS1IYXJyaXM8L0F1dGhvcj48WWVhcj4yMDE2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</w:fldData>
        </w:fldChar>
      </w:r>
      <w:r w:rsidR="000C6798">
        <w:instrText xml:space="preserve"> ADDIN EN.CITE.DATA </w:instrText>
      </w:r>
      <w:r w:rsidR="000C6798">
        <w:fldChar w:fldCharType="end"/>
      </w:r>
      <w:r w:rsidR="00AD159E">
        <w:fldChar w:fldCharType="separate"/>
      </w:r>
      <w:r w:rsidR="000C6798" w:rsidRPr="000C6798">
        <w:rPr>
          <w:noProof/>
          <w:vertAlign w:val="superscript"/>
        </w:rPr>
        <w:t>23-25</w:t>
      </w:r>
      <w:r w:rsidR="00AD159E">
        <w:fldChar w:fldCharType="end"/>
      </w:r>
      <w:r w:rsidR="004B17D5">
        <w:t xml:space="preserve">  For example, </w:t>
      </w:r>
      <w:r w:rsidR="0014086C">
        <w:t xml:space="preserve">approximately 50% of </w:t>
      </w:r>
      <w:r w:rsidR="007E0D8B">
        <w:t xml:space="preserve">community-dwelling adults with a history of back pain surveyed </w:t>
      </w:r>
      <w:r w:rsidR="0014086C">
        <w:t xml:space="preserve">did not know that acupuncture is not </w:t>
      </w:r>
      <w:r w:rsidR="005F0352">
        <w:t>statutorily regulated in the UK.</w:t>
      </w:r>
      <w:r w:rsidR="00AD159E">
        <w:fldChar w:fldCharType="begin"/>
      </w:r>
      <w:r w:rsidR="000C6798">
        <w:instrText xml:space="preserve"> ADDIN EN.CITE &lt;EndNote&gt;&lt;Cite&gt;&lt;Author&gt;Greville-Harris&lt;/Author&gt;&lt;Year&gt;2016&lt;/Year&gt;&lt;RecNum&gt;6784&lt;/RecNum&gt;&lt;DisplayText&gt;&lt;style face="superscript"&gt;23&lt;/style&gt;&lt;/DisplayText&gt;&lt;record&gt;&lt;rec-number&gt;6784&lt;/rec-number&gt;&lt;foreign-keys&gt;&lt;key app="EN" db-id="0pf50avsqaa99ye5twvpvdabtsespt0ddarp"&gt;6784&lt;/key&gt;&lt;/foreign-keys&gt;&lt;ref-type name="Journal Article"&gt;17&lt;/ref-type&gt;&lt;contributors&gt;&lt;authors&gt;&lt;author&gt;Greville-Harris, M.&lt;/author&gt;&lt;author&gt;Hughes, J.&lt;/author&gt;&lt;author&gt;Lewith, G.&lt;/author&gt;&lt;author&gt;Liossi, C.&lt;/author&gt;&lt;author&gt;White, P.&lt;/author&gt;&lt;author&gt;Graham, C. A.&lt;/author&gt;&lt;author&gt;Bishop, F. L.&lt;/author&gt;&lt;/authors&gt;&lt;/contributors&gt;&lt;titles&gt;&lt;title&gt;Assessing knowledge about acupuncture: a community-based survey of people with back pain in the UK&lt;/title&gt;&lt;secondary-title&gt;Complementary Therapies in Medicine&lt;/secondary-title&gt;&lt;/titles&gt;&lt;periodical&gt;&lt;full-title&gt;Complementary Therapies in Medicine&lt;/full-title&gt;&lt;abbr-1&gt;Complement. Ther. Med.&lt;/abbr-1&gt;&lt;abbr-2&gt;Complement Ther Med&lt;/abbr-2&gt;&lt;/periodical&gt;&lt;pages&gt;164-168&lt;/pages&gt;&lt;volume&gt;29&lt;/volume&gt;&lt;dates&gt;&lt;year&gt;2016&lt;/year&gt;&lt;/dates&gt;&lt;urls&gt;&lt;/urls&gt;&lt;electronic-resource-num&gt;10.1016/j.ctim.2016.10.005&lt;/electronic-resource-num&gt;&lt;/record&gt;&lt;/Cite&gt;&lt;/EndNote&gt;</w:instrText>
      </w:r>
      <w:r w:rsidR="00AD159E">
        <w:fldChar w:fldCharType="separate"/>
      </w:r>
      <w:r w:rsidR="000C6798" w:rsidRPr="000C6798">
        <w:rPr>
          <w:noProof/>
          <w:vertAlign w:val="superscript"/>
        </w:rPr>
        <w:t>23</w:t>
      </w:r>
      <w:r w:rsidR="00AD159E">
        <w:fldChar w:fldCharType="end"/>
      </w:r>
      <w:r w:rsidR="0014086C">
        <w:t xml:space="preserve">  </w:t>
      </w:r>
      <w:r w:rsidR="00C03FE3">
        <w:t>L</w:t>
      </w:r>
      <w:r w:rsidR="00775640">
        <w:t>a</w:t>
      </w:r>
      <w:r w:rsidR="005F0352">
        <w:t>ck of knowledge might deter use</w:t>
      </w:r>
      <w:r w:rsidR="00775640">
        <w:fldChar w:fldCharType="begin"/>
      </w:r>
      <w:r w:rsidR="000C6798">
        <w:instrText xml:space="preserve"> ADDIN EN.CITE &lt;EndNote&gt;&lt;Cite&gt;&lt;Author&gt;Burke&lt;/Author&gt;&lt;Year&gt;2015&lt;/Year&gt;&lt;RecNum&gt;6786&lt;/RecNum&gt;&lt;DisplayText&gt;&lt;style face="superscript"&gt;26&lt;/style&gt;&lt;/DisplayText&gt;&lt;record&gt;&lt;rec-number&gt;6786&lt;/rec-number&gt;&lt;foreign-keys&gt;&lt;key app="EN" db-id="0pf50avsqaa99ye5twvpvdabtsespt0ddarp"&gt;6786&lt;/key&gt;&lt;/foreign-keys&gt;&lt;ref-type name="Journal Article"&gt;17&lt;/ref-type&gt;&lt;contributors&gt;&lt;authors&gt;&lt;author&gt;Burke, A.&lt;/author&gt;&lt;author&gt;Nahin, R. L.&lt;/author&gt;&lt;author&gt;Stussman, B. J.&lt;/author&gt;&lt;/authors&gt;&lt;/contributors&gt;&lt;auth-address&gt;Institute for Holistic Health Studies, Department of Health Education, San Francisco State University, San Francisco, California, United States of America.&amp;#xD;National Center for Complementary and Integrative Health, National Institutes of Health, Bethesda, Maryland, United States of America.&lt;/auth-address&gt;&lt;titles&gt;&lt;title&gt;Limited health knowledge as a reason for non-use of four common complementary health practices&lt;/title&gt;&lt;secondary-title&gt;PLoS ONE&lt;/secondary-title&gt;&lt;/titles&gt;&lt;periodical&gt;&lt;full-title&gt;PLoS ONE&lt;/full-title&gt;&lt;/periodical&gt;&lt;pages&gt;e0129336&lt;/pages&gt;&lt;volume&gt;10&lt;/volume&gt;&lt;number&gt;6&lt;/number&gt;&lt;edition&gt;2015/06/18&lt;/edition&gt;&lt;keywords&gt;&lt;keyword&gt;Adolescent&lt;/keyword&gt;&lt;keyword&gt;Adult&lt;/keyword&gt;&lt;keyword&gt;Aged&lt;/keyword&gt;&lt;keyword&gt;Back Pain/therapy&lt;/keyword&gt;&lt;keyword&gt;Complementary Therapies&lt;/keyword&gt;&lt;keyword&gt;Female&lt;/keyword&gt;&lt;keyword&gt;Health Knowledge, Attitudes, Practice&lt;/keyword&gt;&lt;keyword&gt;Humans&lt;/keyword&gt;&lt;keyword&gt;Male&lt;/keyword&gt;&lt;keyword&gt;Middle Aged&lt;/keyword&gt;&lt;keyword&gt;Patient Acceptance of Health Care&lt;/keyword&gt;&lt;keyword&gt;Socioeconomic Factors&lt;/keyword&gt;&lt;keyword&gt;Surveys and Questionnaires&lt;/keyword&gt;&lt;keyword&gt;United States&lt;/keyword&gt;&lt;keyword&gt;Young Adult&lt;/keyword&gt;&lt;/keywords&gt;&lt;dates&gt;&lt;year&gt;2015&lt;/year&gt;&lt;/dates&gt;&lt;isbn&gt;1932-6203 (Electronic)&amp;#xD;1932-6203 (Linking)&lt;/isbn&gt;&lt;accession-num&gt;26083564&lt;/accession-num&gt;&lt;urls&gt;&lt;/urls&gt;&lt;custom2&gt;4470691&lt;/custom2&gt;&lt;electronic-resource-num&gt;10.1371/journal.pone.0129336&lt;/electronic-resource-num&gt;&lt;remote-database-provider&gt;NLM&lt;/remote-database-provider&gt;&lt;language&gt;eng&lt;/language&gt;&lt;/record&gt;&lt;/Cite&gt;&lt;/EndNote&gt;</w:instrText>
      </w:r>
      <w:r w:rsidR="00775640">
        <w:fldChar w:fldCharType="separate"/>
      </w:r>
      <w:r w:rsidR="000C6798" w:rsidRPr="000C6798">
        <w:rPr>
          <w:noProof/>
          <w:vertAlign w:val="superscript"/>
        </w:rPr>
        <w:t>26</w:t>
      </w:r>
      <w:r w:rsidR="00775640">
        <w:fldChar w:fldCharType="end"/>
      </w:r>
      <w:r w:rsidR="00E840EE">
        <w:t xml:space="preserve"> and is important to address</w:t>
      </w:r>
      <w:r w:rsidR="00775640">
        <w:t>.</w:t>
      </w:r>
      <w:r w:rsidR="00B73F04" w:rsidRPr="00B73F04">
        <w:t xml:space="preserve"> </w:t>
      </w:r>
      <w:r w:rsidR="00B73F04">
        <w:t xml:space="preserve">Therefore, people considering acupuncture might benefit from a reliable online source of accurate, evidence-based, information to support their decision-making.  </w:t>
      </w:r>
    </w:p>
    <w:p w14:paraId="07D42EED" w14:textId="7F9B53EF" w:rsidR="00DF2198" w:rsidRDefault="00DF2198" w:rsidP="00AD159E">
      <w:pPr>
        <w:spacing w:line="480" w:lineRule="auto"/>
        <w:ind w:firstLine="720"/>
      </w:pPr>
      <w:r>
        <w:t xml:space="preserve">In addition to </w:t>
      </w:r>
      <w:r w:rsidR="00AE1890">
        <w:t>supporting decision-making</w:t>
      </w:r>
      <w:r>
        <w:t xml:space="preserve">, information about acupuncture might also change patients’ beliefs about acupuncture and in doing so </w:t>
      </w:r>
      <w:r w:rsidR="00E840EE">
        <w:t xml:space="preserve">could </w:t>
      </w:r>
      <w:proofErr w:type="gramStart"/>
      <w:r>
        <w:t>impact</w:t>
      </w:r>
      <w:proofErr w:type="gramEnd"/>
      <w:r>
        <w:t xml:space="preserve"> clinical outcomes.  </w:t>
      </w:r>
      <w:r w:rsidR="00E51F17">
        <w:t xml:space="preserve">Evidence </w:t>
      </w:r>
      <w:r w:rsidR="00E35417">
        <w:t>suggest</w:t>
      </w:r>
      <w:r w:rsidR="00E51F17">
        <w:t>s</w:t>
      </w:r>
      <w:r w:rsidR="00E35417">
        <w:t xml:space="preserve"> that patients who have more positive expectations of benefitting from acupuncture </w:t>
      </w:r>
      <w:r w:rsidR="00E51F17">
        <w:t xml:space="preserve">may </w:t>
      </w:r>
      <w:r w:rsidR="00E35417">
        <w:t>subsequently experience better clinical outcomes, includ</w:t>
      </w:r>
      <w:r w:rsidR="005F0352">
        <w:t>ing pain relief and functioning</w:t>
      </w:r>
      <w:r w:rsidR="00E35417">
        <w:fldChar w:fldCharType="begin">
          <w:fldData xml:space="preserve">PEVuZE5vdGU+PENpdGU+PEF1dGhvcj5Db2xhZ2l1cmk8L0F1dGhvcj48WWVhcj4yMDEyPC9ZZWFy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</w:fldData>
        </w:fldChar>
      </w:r>
      <w:r w:rsidR="00C947EF">
        <w:instrText xml:space="preserve"> ADDIN EN.CITE </w:instrText>
      </w:r>
      <w:r w:rsidR="00C947EF">
        <w:fldChar w:fldCharType="begin">
          <w:fldData xml:space="preserve">PEVuZE5vdGU+PENpdGU+PEF1dGhvcj5Db2xhZ2l1cmk8L0F1dGhvcj48WWVhcj4yMDEyPC9ZZWFy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</w:fldData>
        </w:fldChar>
      </w:r>
      <w:r w:rsidR="00C947EF">
        <w:instrText xml:space="preserve"> ADDIN EN.CITE.DATA </w:instrText>
      </w:r>
      <w:r w:rsidR="00C947EF">
        <w:fldChar w:fldCharType="end"/>
      </w:r>
      <w:r w:rsidR="00E35417">
        <w:fldChar w:fldCharType="separate"/>
      </w:r>
      <w:r w:rsidR="00C947EF" w:rsidRPr="00C947EF">
        <w:rPr>
          <w:noProof/>
          <w:vertAlign w:val="superscript"/>
        </w:rPr>
        <w:t>27 28</w:t>
      </w:r>
      <w:r w:rsidR="00E35417">
        <w:fldChar w:fldCharType="end"/>
      </w:r>
      <w:r w:rsidR="00E35417">
        <w:t xml:space="preserve"> </w:t>
      </w:r>
      <w:r w:rsidR="004D4CBB">
        <w:t xml:space="preserve">while </w:t>
      </w:r>
      <w:r w:rsidR="0045464E">
        <w:t>present</w:t>
      </w:r>
      <w:r w:rsidR="00237E88">
        <w:t>ing</w:t>
      </w:r>
      <w:r w:rsidR="0045464E">
        <w:t xml:space="preserve"> information in a very neutral frame might </w:t>
      </w:r>
      <w:r w:rsidR="005F0352">
        <w:t>be detrimental.</w:t>
      </w:r>
      <w:r w:rsidR="006B082C">
        <w:fldChar w:fldCharType="begin"/>
      </w:r>
      <w:r w:rsidR="00C947EF">
        <w:instrText xml:space="preserve"> ADDIN EN.CITE &lt;EndNote&gt;&lt;Cite&gt;&lt;Author&gt;Patel&lt;/Author&gt;&lt;Year&gt;2014&lt;/Year&gt;&lt;RecNum&gt;7186&lt;/RecNum&gt;&lt;DisplayText&gt;&lt;style face="superscript"&gt;29&lt;/style&gt;&lt;/DisplayText&gt;&lt;record&gt;&lt;rec-number&gt;7186&lt;/rec-number&gt;&lt;foreign-keys&gt;&lt;key app="EN" db-id="0pf50avsqaa99ye5twvpvdabtsespt0ddarp"&gt;7186&lt;/key&gt;&lt;/foreign-keys&gt;&lt;ref-type name="Journal Article"&gt;17&lt;/ref-type&gt;&lt;contributors&gt;&lt;authors&gt;&lt;author&gt;Patel, S.&lt;/author&gt;&lt;author&gt;Ngunjiri, A.&lt;/author&gt;&lt;author&gt;Hee, S. W.&lt;/author&gt;&lt;author&gt;Yang, Y.&lt;/author&gt;&lt;author&gt;Brown, S.&lt;/author&gt;&lt;author&gt;Friede, T.&lt;/author&gt;&lt;author&gt;Griffiths, F.&lt;/author&gt;&lt;author&gt;Lord, J.&lt;/author&gt;&lt;author&gt;Sandhu, H.&lt;/author&gt;&lt;author&gt;Thistlethwaite, J.&lt;/author&gt;&lt;author&gt;Tysall, C.&lt;/author&gt;&lt;author&gt;Underwood, M.&lt;/author&gt;&lt;/authors&gt;&lt;/contributors&gt;&lt;auth-address&gt;Division of Health Sciences, Warwick Medical School, University of Warwick, CV4 7AL Coventry, UK. shilpa.patel@warwick.ac.uk.&lt;/auth-address&gt;&lt;titles&gt;&lt;title&gt;Primum non nocere: shared informed decision making in low back pain--a pilot cluster randomised trial&lt;/title&gt;&lt;secondary-title&gt;BMC Musculoskeletal Disorders&lt;/secondary-title&gt;&lt;/titles&gt;&lt;periodical&gt;&lt;full-title&gt;BMC Musculoskeletal Disorders&lt;/full-title&gt;&lt;/periodical&gt;&lt;pages&gt;282&lt;/pages&gt;&lt;volume&gt;15&lt;/volume&gt;&lt;edition&gt;2014/08/26&lt;/edition&gt;&lt;keywords&gt;&lt;keyword&gt;Adult&lt;/keyword&gt;&lt;keyword&gt;Cluster Analysis&lt;/keyword&gt;&lt;keyword&gt;Decision Making&lt;/keyword&gt;&lt;keyword&gt;Female&lt;/keyword&gt;&lt;keyword&gt;Humans&lt;/keyword&gt;&lt;keyword&gt;Low Back Pain/ diagnosis/psychology/ therapy&lt;/keyword&gt;&lt;keyword&gt;Male&lt;/keyword&gt;&lt;keyword&gt;Patient Preference/psychology&lt;/keyword&gt;&lt;keyword&gt;Patient Satisfaction&lt;/keyword&gt;&lt;keyword&gt;Pilot Projects&lt;/keyword&gt;&lt;/keywords&gt;&lt;dates&gt;&lt;year&gt;2014&lt;/year&gt;&lt;pub-dates&gt;&lt;date&gt;Aug 21&lt;/date&gt;&lt;/pub-dates&gt;&lt;/dates&gt;&lt;isbn&gt;1471-2474 (Electronic)&amp;#xD;1471-2474 (Linking)&lt;/isbn&gt;&lt;accession-num&gt;25146587&lt;/accession-num&gt;&lt;urls&gt;&lt;/urls&gt;&lt;custom2&gt;4247192&lt;/custom2&gt;&lt;electronic-resource-num&gt;10.1186/1471-2474-15-282&lt;/electronic-resource-num&gt;&lt;remote-database-provider&gt;NLM&lt;/remote-database-provider&gt;&lt;language&gt;eng&lt;/language&gt;&lt;/record&gt;&lt;/Cite&gt;&lt;/EndNote&gt;</w:instrText>
      </w:r>
      <w:r w:rsidR="006B082C">
        <w:fldChar w:fldCharType="separate"/>
      </w:r>
      <w:r w:rsidR="00C947EF" w:rsidRPr="00C947EF">
        <w:rPr>
          <w:noProof/>
          <w:vertAlign w:val="superscript"/>
        </w:rPr>
        <w:t>29</w:t>
      </w:r>
      <w:r w:rsidR="006B082C">
        <w:fldChar w:fldCharType="end"/>
      </w:r>
      <w:r w:rsidR="0045464E">
        <w:t xml:space="preserve">  </w:t>
      </w:r>
      <w:r>
        <w:t>Encouraging patients to have positive expectations of acupuncture’s effectiveness might thus enhance clinical outcomes</w:t>
      </w:r>
      <w:r w:rsidR="004D4CBB">
        <w:t>, but is challenging to implement because</w:t>
      </w:r>
      <w:r w:rsidR="00E840EE">
        <w:t xml:space="preserve"> it would be </w:t>
      </w:r>
      <w:r>
        <w:t xml:space="preserve">unethical and potentially </w:t>
      </w:r>
      <w:r w:rsidR="006C5A53">
        <w:t xml:space="preserve">harmful </w:t>
      </w:r>
      <w:r w:rsidR="00E840EE">
        <w:t xml:space="preserve">to </w:t>
      </w:r>
      <w:r w:rsidR="005F0352">
        <w:t xml:space="preserve">foster </w:t>
      </w:r>
      <w:r w:rsidR="00E840EE">
        <w:t>unrealistically positive expectations</w:t>
      </w:r>
      <w:r>
        <w:t xml:space="preserve">.  </w:t>
      </w:r>
    </w:p>
    <w:p w14:paraId="1059A39C" w14:textId="5BF2A284" w:rsidR="005F0352" w:rsidRDefault="003F2160" w:rsidP="005F0352">
      <w:pPr>
        <w:spacing w:line="480" w:lineRule="auto"/>
        <w:ind w:firstLine="720"/>
      </w:pPr>
      <w:r>
        <w:t>T</w:t>
      </w:r>
      <w:r w:rsidR="005F0352">
        <w:t>wo standardised patient information leaflets</w:t>
      </w:r>
      <w:r w:rsidR="00AE1890">
        <w:t xml:space="preserve"> on acupuncture</w:t>
      </w:r>
      <w:r w:rsidR="005F0352">
        <w:t xml:space="preserve"> are in use</w:t>
      </w:r>
      <w:r w:rsidDel="003F2160">
        <w:t xml:space="preserve"> </w:t>
      </w:r>
      <w:r w:rsidR="005F0352">
        <w:fldChar w:fldCharType="begin">
          <w:fldData xml:space="preserve">PEVuZE5vdGU+PENpdGU+PEF1dGhvcj5XaGl0ZTwvQXV0aG9yPjxZZWFyPjIwMDE8L1llYXI+PFJl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</w:fldData>
        </w:fldChar>
      </w:r>
      <w:r w:rsidR="00C947EF">
        <w:instrText xml:space="preserve"> ADDIN EN.CITE </w:instrText>
      </w:r>
      <w:r w:rsidR="00C947EF">
        <w:fldChar w:fldCharType="begin">
          <w:fldData xml:space="preserve">PEVuZE5vdGU+PENpdGU+PEF1dGhvcj5XaGl0ZTwvQXV0aG9yPjxZZWFyPjIwMDE8L1llYXI+PFJl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</w:fldData>
        </w:fldChar>
      </w:r>
      <w:r w:rsidR="00C947EF">
        <w:instrText xml:space="preserve"> ADDIN EN.CITE.DATA </w:instrText>
      </w:r>
      <w:r w:rsidR="00C947EF">
        <w:fldChar w:fldCharType="end"/>
      </w:r>
      <w:r w:rsidR="005F0352">
        <w:fldChar w:fldCharType="separate"/>
      </w:r>
      <w:r w:rsidR="00C947EF" w:rsidRPr="00C947EF">
        <w:rPr>
          <w:noProof/>
          <w:vertAlign w:val="superscript"/>
        </w:rPr>
        <w:t>30 31</w:t>
      </w:r>
      <w:r w:rsidR="005F0352">
        <w:fldChar w:fldCharType="end"/>
      </w:r>
      <w:r w:rsidR="005F0352">
        <w:t xml:space="preserve">  </w:t>
      </w:r>
      <w:r>
        <w:t>and e</w:t>
      </w:r>
      <w:r w:rsidR="005F0352">
        <w:t>ducational programmes for medical students have been described</w:t>
      </w:r>
      <w:r w:rsidR="00B73F04">
        <w:t>.</w:t>
      </w:r>
      <w:r w:rsidR="005F0352">
        <w:t xml:space="preserve"> </w:t>
      </w:r>
      <w:r w:rsidR="00B73F04">
        <w:t xml:space="preserve">A </w:t>
      </w:r>
      <w:r w:rsidR="005F0352">
        <w:t xml:space="preserve">few formal evaluations </w:t>
      </w:r>
      <w:r w:rsidR="00B73F04">
        <w:t xml:space="preserve">of these educational programmes </w:t>
      </w:r>
      <w:r w:rsidR="005F0352">
        <w:t>have been published, some using digital resources, e.g.,</w:t>
      </w:r>
      <w:r w:rsidR="005F0352">
        <w:fldChar w:fldCharType="begin"/>
      </w:r>
      <w:r w:rsidR="00C947EF">
        <w:instrText xml:space="preserve"> ADDIN EN.CITE &lt;EndNote&gt;&lt;Cite&gt;&lt;Author&gt;Cook&lt;/Author&gt;&lt;Year&gt;2007&lt;/Year&gt;&lt;RecNum&gt;6797&lt;/RecNum&gt;&lt;DisplayText&gt;&lt;style face="superscript"&gt;32&lt;/style&gt;&lt;/DisplayText&gt;&lt;record&gt;&lt;rec-number&gt;6797&lt;/rec-number&gt;&lt;foreign-keys&gt;&lt;key app="EN" db-id="0pf50avsqaa99ye5twvpvdabtsespt0ddarp"&gt;6797&lt;/key&gt;&lt;/foreign-keys&gt;&lt;ref-type name="Journal Article"&gt;17&lt;/ref-type&gt;&lt;contributors&gt;&lt;authors&gt;&lt;author&gt;Cook, David A.&lt;/author&gt;&lt;author&gt;Gelula, Mark H.&lt;/author&gt;&lt;author&gt;Lee, Mark C.&lt;/author&gt;&lt;author&gt;Bauer, Brent A.&lt;/author&gt;&lt;author&gt;Dupras, Denise M.&lt;/author&gt;&lt;author&gt;Schwartz, Alan&lt;/author&gt;&lt;/authors&gt;&lt;/contributors&gt;&lt;titles&gt;&lt;title&gt;A web-based course on complementary medicine for medical students and residents improves lnowledge and changes attitudes&lt;/title&gt;&lt;secondary-title&gt;Teaching and Learning in Medicine&lt;/secondary-title&gt;&lt;/titles&gt;&lt;periodical&gt;&lt;full-title&gt;Teaching and Learning in Medicine&lt;/full-title&gt;&lt;/periodical&gt;&lt;pages&gt;230-238&lt;/pages&gt;&lt;volume&gt;19&lt;/volume&gt;&lt;number&gt;3&lt;/number&gt;&lt;dates&gt;&lt;year&gt;2007&lt;/year&gt;&lt;pub-dates&gt;&lt;date&gt;2007/06/19&lt;/date&gt;&lt;/pub-dates&gt;&lt;/dates&gt;&lt;publisher&gt;Routledge&lt;/publisher&gt;&lt;isbn&gt;1040-1334&lt;/isbn&gt;&lt;urls&gt;&lt;related-urls&gt;&lt;url&gt;http://dx.doi.org/10.1080/10401330701366325&lt;/url&gt;&lt;/related-urls&gt;&lt;/urls&gt;&lt;electronic-resource-num&gt;10.1080/10401330701366325&lt;/electronic-resource-num&gt;&lt;/record&gt;&lt;/Cite&gt;&lt;/EndNote&gt;</w:instrText>
      </w:r>
      <w:r w:rsidR="005F0352">
        <w:fldChar w:fldCharType="separate"/>
      </w:r>
      <w:r w:rsidR="00C947EF" w:rsidRPr="00C947EF">
        <w:rPr>
          <w:noProof/>
          <w:vertAlign w:val="superscript"/>
        </w:rPr>
        <w:t>32</w:t>
      </w:r>
      <w:r w:rsidR="005F0352">
        <w:fldChar w:fldCharType="end"/>
      </w:r>
      <w:r w:rsidR="005F0352">
        <w:t xml:space="preserve">  </w:t>
      </w:r>
      <w:r w:rsidR="005F0352" w:rsidRPr="001C00CD">
        <w:t xml:space="preserve">However, we could not locate any published studies testing interventions to improve </w:t>
      </w:r>
      <w:r w:rsidR="005F0352" w:rsidRPr="000612DB">
        <w:rPr>
          <w:u w:val="single"/>
        </w:rPr>
        <w:t>patients’</w:t>
      </w:r>
      <w:r w:rsidR="005F0352" w:rsidRPr="001C00CD">
        <w:t xml:space="preserve"> knowledge and/or informed choices about acupuncture.</w:t>
      </w:r>
    </w:p>
    <w:p w14:paraId="7218F716" w14:textId="20BC154C" w:rsidR="00164CF1" w:rsidRPr="007B0041" w:rsidRDefault="00DF2198" w:rsidP="00AD159E">
      <w:pPr>
        <w:spacing w:line="480" w:lineRule="auto"/>
        <w:ind w:firstLine="720"/>
      </w:pPr>
      <w:r>
        <w:t xml:space="preserve">We </w:t>
      </w:r>
      <w:r w:rsidR="00ED56DF">
        <w:t xml:space="preserve">designed </w:t>
      </w:r>
      <w:r>
        <w:t xml:space="preserve">a new website </w:t>
      </w:r>
      <w:r w:rsidR="005B0386">
        <w:t>to provide scientifically accurate evidence-based information about acupuncture</w:t>
      </w:r>
      <w:r w:rsidR="00B73F04">
        <w:t>, aiming</w:t>
      </w:r>
      <w:r w:rsidR="005B0386">
        <w:t xml:space="preserve"> </w:t>
      </w:r>
      <w:r w:rsidR="0042533D">
        <w:t>to increa</w:t>
      </w:r>
      <w:r w:rsidR="005B0386">
        <w:t xml:space="preserve">se </w:t>
      </w:r>
      <w:r w:rsidR="00780D92">
        <w:t>knowledge</w:t>
      </w:r>
      <w:r w:rsidR="005B0386">
        <w:t xml:space="preserve">, support informed decision-making, </w:t>
      </w:r>
      <w:r w:rsidR="0042533D">
        <w:t xml:space="preserve">and encourage realistically positive outcome expectancies among people who might be considering using </w:t>
      </w:r>
      <w:r w:rsidR="00780D92">
        <w:t>acupuncture</w:t>
      </w:r>
      <w:r w:rsidR="0042533D">
        <w:t xml:space="preserve">. </w:t>
      </w:r>
      <w:r w:rsidR="00B0267F">
        <w:t xml:space="preserve"> </w:t>
      </w:r>
      <w:r w:rsidR="005B0386">
        <w:t xml:space="preserve">The objectives were to </w:t>
      </w:r>
      <w:r w:rsidR="00780D92">
        <w:t>determine</w:t>
      </w:r>
      <w:r w:rsidR="005B0386">
        <w:t xml:space="preserve"> whether</w:t>
      </w:r>
      <w:r w:rsidR="00E35417">
        <w:t>, compared to a control website,</w:t>
      </w:r>
      <w:r w:rsidR="005B0386">
        <w:t xml:space="preserve"> the new website</w:t>
      </w:r>
      <w:r w:rsidR="00780D92">
        <w:t xml:space="preserve"> could</w:t>
      </w:r>
      <w:r w:rsidR="00164CF1" w:rsidRPr="007B0041">
        <w:t xml:space="preserve">: 1) </w:t>
      </w:r>
      <w:r w:rsidR="006C5A53">
        <w:t xml:space="preserve">increase </w:t>
      </w:r>
      <w:r w:rsidR="005B0386">
        <w:t xml:space="preserve">knowledge, 2) improve </w:t>
      </w:r>
      <w:r w:rsidR="00164CF1" w:rsidRPr="007B0041">
        <w:t xml:space="preserve">informed choice, and </w:t>
      </w:r>
      <w:r w:rsidR="005B0386">
        <w:t>3</w:t>
      </w:r>
      <w:r w:rsidR="00164CF1" w:rsidRPr="007B0041">
        <w:t xml:space="preserve">) change </w:t>
      </w:r>
      <w:r w:rsidR="005B0386">
        <w:t>beliefs about acupuncture in adults with recent back pain.</w:t>
      </w:r>
      <w:r w:rsidR="00B0267F" w:rsidRPr="00B0267F">
        <w:t xml:space="preserve"> </w:t>
      </w:r>
      <w:r w:rsidR="00B0267F">
        <w:t xml:space="preserve"> </w:t>
      </w:r>
    </w:p>
    <w:p w14:paraId="42CC01A6" w14:textId="4E3001D7" w:rsidR="00733BD1" w:rsidRDefault="000C6798" w:rsidP="000C6798">
      <w:pPr>
        <w:pStyle w:val="Heading1"/>
        <w:jc w:val="center"/>
      </w:pPr>
      <w:r>
        <w:lastRenderedPageBreak/>
        <w:t>METHODS</w:t>
      </w:r>
    </w:p>
    <w:p w14:paraId="2768247C" w14:textId="50CD78F4" w:rsidR="00B70C81" w:rsidRPr="000C6798" w:rsidRDefault="00295928" w:rsidP="00B70C81">
      <w:pPr>
        <w:pStyle w:val="Heading2"/>
        <w:rPr>
          <w:i w:val="0"/>
        </w:rPr>
      </w:pPr>
      <w:r w:rsidRPr="000C6798">
        <w:rPr>
          <w:i w:val="0"/>
        </w:rPr>
        <w:t>Interventions</w:t>
      </w:r>
    </w:p>
    <w:p w14:paraId="4A35AA76" w14:textId="6E5623D6" w:rsidR="00D75F4E" w:rsidRDefault="006637E9" w:rsidP="00262EAE">
      <w:pPr>
        <w:spacing w:line="480" w:lineRule="auto"/>
      </w:pPr>
      <w:r>
        <w:t xml:space="preserve">Two websites about acupuncture </w:t>
      </w:r>
      <w:proofErr w:type="gramStart"/>
      <w:r>
        <w:t>were developed</w:t>
      </w:r>
      <w:proofErr w:type="gramEnd"/>
      <w:r>
        <w:t>: an enhanced website and a standard website.</w:t>
      </w:r>
      <w:r w:rsidRPr="006637E9">
        <w:t xml:space="preserve"> </w:t>
      </w:r>
      <w:r w:rsidR="00295928">
        <w:t xml:space="preserve"> </w:t>
      </w:r>
      <w:r w:rsidR="002909E2">
        <w:t>The enhanced website and its development</w:t>
      </w:r>
      <w:r w:rsidR="00C70D27">
        <w:t>, using a person-, evidence-, and theory-based approach,</w:t>
      </w:r>
      <w:r w:rsidR="002909E2">
        <w:t xml:space="preserve"> have been described elsewhere.</w:t>
      </w:r>
      <w:r w:rsidR="00AD159E">
        <w:fldChar w:fldCharType="begin"/>
      </w:r>
      <w:r w:rsidR="000C6798">
        <w:instrText xml:space="preserve"> ADDIN EN.CITE &lt;EndNote&gt;&lt;Cite ExcludeAuth="1"&gt;&lt;Author&gt;Bishop&lt;/Author&gt;&lt;Year&gt;2016&lt;/Year&gt;&lt;RecNum&gt;6783&lt;/RecNum&gt;&lt;DisplayText&gt;&lt;style face="superscript"&gt;33&lt;/style&gt;&lt;/DisplayText&gt;&lt;record&gt;&lt;rec-number&gt;6783&lt;/rec-number&gt;&lt;foreign-keys&gt;&lt;key app="EN" db-id="0pf50avsqaa99ye5twvpvdabtsespt0ddarp"&gt;6783&lt;/key&gt;&lt;/foreign-keys&gt;&lt;ref-type name="Journal Article"&gt;17&lt;/ref-type&gt;&lt;contributors&gt;&lt;authors&gt;&lt;author&gt;Bishop, F. L.&lt;/author&gt;&lt;author&gt;Greville-Harris, M.&lt;/author&gt;&lt;author&gt;Bostock, J.&lt;/author&gt;&lt;author&gt;Din, A.&lt;/author&gt;&lt;author&gt;Graham, C. A.&lt;/author&gt;&lt;author&gt;Lewith, G.&lt;/author&gt;&lt;author&gt;Liossi, C.&lt;/author&gt;&lt;author&gt;O&amp;apos;Riordan, T.&lt;/author&gt;&lt;author&gt;Ryves, R.&lt;/author&gt;&lt;author&gt;White, P.&lt;/author&gt;&lt;author&gt;Yardley, L.&lt;/author&gt;&lt;/authors&gt;&lt;/contributors&gt;&lt;titles&gt;&lt;title&gt;Using psychological theory and qualitative methods to develop a new evidence-based website about acupuncture for back pain&lt;/title&gt;&lt;secondary-title&gt;European Journal of Integrative Medicine&lt;/secondary-title&gt;&lt;/titles&gt;&lt;periodical&gt;&lt;full-title&gt;European Journal of Integrative Medicine&lt;/full-title&gt;&lt;abbr-1&gt;Eur J Integr Med&lt;/abbr-1&gt;&lt;/periodical&gt;&lt;pages&gt;384-393&lt;/pages&gt;&lt;volume&gt;8&lt;/volume&gt;&lt;number&gt;4&lt;/number&gt;&lt;dates&gt;&lt;year&gt;2016&lt;/year&gt;&lt;/dates&gt;&lt;urls&gt;&lt;/urls&gt;&lt;electronic-resource-num&gt;10.1016/j.eujim.2016.05.006&lt;/electronic-resource-num&gt;&lt;/record&gt;&lt;/Cite&gt;&lt;/EndNote&gt;</w:instrText>
      </w:r>
      <w:r w:rsidR="00AD159E">
        <w:fldChar w:fldCharType="separate"/>
      </w:r>
      <w:r w:rsidR="000C6798" w:rsidRPr="000C6798">
        <w:rPr>
          <w:noProof/>
          <w:vertAlign w:val="superscript"/>
        </w:rPr>
        <w:t>33</w:t>
      </w:r>
      <w:r w:rsidR="00AD159E">
        <w:fldChar w:fldCharType="end"/>
      </w:r>
      <w:r w:rsidR="00295928">
        <w:t xml:space="preserve"> </w:t>
      </w:r>
      <w:r w:rsidR="002909E2">
        <w:t xml:space="preserve"> </w:t>
      </w:r>
      <w:r>
        <w:t xml:space="preserve">In brief, </w:t>
      </w:r>
      <w:r w:rsidR="00EE7263">
        <w:rPr>
          <w:bCs/>
        </w:rPr>
        <w:t>t</w:t>
      </w:r>
      <w:r w:rsidR="0050212D">
        <w:rPr>
          <w:bCs/>
        </w:rPr>
        <w:t xml:space="preserve">he website comprises 11 main pages and addresses key topics of interest to potential acupuncture patients, including beneficial and adverse effects, mechanisms of action, safety, practicalities, and patients’ experiences.  </w:t>
      </w:r>
      <w:r w:rsidR="00DD5BE7">
        <w:rPr>
          <w:bCs/>
        </w:rPr>
        <w:t xml:space="preserve">Figure 1 shows an example page.  The website </w:t>
      </w:r>
      <w:r w:rsidR="002909E2">
        <w:rPr>
          <w:bCs/>
        </w:rPr>
        <w:t xml:space="preserve">conveys </w:t>
      </w:r>
      <w:r w:rsidR="00DD5BE7">
        <w:rPr>
          <w:bCs/>
        </w:rPr>
        <w:t>i</w:t>
      </w:r>
      <w:r w:rsidR="001573AE">
        <w:rPr>
          <w:bCs/>
        </w:rPr>
        <w:t xml:space="preserve">nformation through text, written evidence summaries, audio-clips of four patients’ stories and two acupuncturists’ descriptions of their practice, and three short films.  </w:t>
      </w:r>
      <w:r w:rsidR="0050212D">
        <w:rPr>
          <w:bCs/>
        </w:rPr>
        <w:t xml:space="preserve">The content </w:t>
      </w:r>
      <w:proofErr w:type="gramStart"/>
      <w:r w:rsidR="0050212D">
        <w:rPr>
          <w:bCs/>
        </w:rPr>
        <w:t>was based</w:t>
      </w:r>
      <w:proofErr w:type="gramEnd"/>
      <w:r w:rsidR="0050212D">
        <w:rPr>
          <w:bCs/>
        </w:rPr>
        <w:t xml:space="preserve"> on published scientific evidence</w:t>
      </w:r>
      <w:r w:rsidR="00027B67">
        <w:rPr>
          <w:bCs/>
        </w:rPr>
        <w:t>,</w:t>
      </w:r>
      <w:r w:rsidR="00D75F4E">
        <w:rPr>
          <w:bCs/>
        </w:rPr>
        <w:t xml:space="preserve"> focused on </w:t>
      </w:r>
      <w:r w:rsidR="00FA066F">
        <w:rPr>
          <w:bCs/>
        </w:rPr>
        <w:t xml:space="preserve">support for </w:t>
      </w:r>
      <w:r w:rsidR="00D75F4E">
        <w:rPr>
          <w:bCs/>
        </w:rPr>
        <w:t>acupuncture provid</w:t>
      </w:r>
      <w:r w:rsidR="00FA066F">
        <w:rPr>
          <w:bCs/>
        </w:rPr>
        <w:t>ing</w:t>
      </w:r>
      <w:r w:rsidR="00D75F4E">
        <w:rPr>
          <w:bCs/>
        </w:rPr>
        <w:t xml:space="preserve"> clinically meaningful pain relief for some patients with back pain.  </w:t>
      </w:r>
      <w:r w:rsidR="00D75F4E" w:rsidRPr="00031957">
        <w:rPr>
          <w:bCs/>
        </w:rPr>
        <w:t xml:space="preserve">This </w:t>
      </w:r>
      <w:r w:rsidR="00E35417">
        <w:rPr>
          <w:bCs/>
        </w:rPr>
        <w:t xml:space="preserve">is consistent with </w:t>
      </w:r>
      <w:r w:rsidR="002A190F" w:rsidRPr="00031957">
        <w:rPr>
          <w:bCs/>
        </w:rPr>
        <w:t>the balance of the evidence</w:t>
      </w:r>
      <w:r w:rsidR="00F45F2F">
        <w:rPr>
          <w:bCs/>
        </w:rPr>
        <w:t>,</w:t>
      </w:r>
      <w:r w:rsidR="002A190F" w:rsidRPr="00031957">
        <w:rPr>
          <w:bCs/>
        </w:rPr>
        <w:t xml:space="preserve"> including an </w:t>
      </w:r>
      <w:r w:rsidR="002A190F" w:rsidRPr="00031957">
        <w:t>indivi</w:t>
      </w:r>
      <w:r w:rsidR="002909E2">
        <w:t>dual patient data meta-analysis</w:t>
      </w:r>
      <w:r w:rsidR="00B60925">
        <w:fldChar w:fldCharType="begin"/>
      </w:r>
      <w:r w:rsidR="00C947EF">
        <w:instrText xml:space="preserve"> ADDIN EN.CITE &lt;EndNote&gt;&lt;Cite&gt;&lt;Author&gt;Vickers&lt;/Author&gt;&lt;Year&gt;2017&lt;/Year&gt;&lt;IDText&gt;Acupuncture for Chronic Pain: Update of an Individual Patient Data Meta-Analysis&lt;/IDText&gt;&lt;DisplayText&gt;&lt;style face="superscript"&gt;4&lt;/style&gt;&lt;/DisplayText&gt;&lt;record&gt;&lt;dates&gt;&lt;pub-dates&gt;&lt;date&gt;Dec&lt;/date&gt;&lt;/pub-dates&gt;&lt;year&gt;2017&lt;/year&gt;&lt;/dates&gt;&lt;keywords&gt;&lt;keyword&gt;Acupuncture&lt;/keyword&gt;&lt;keyword&gt;back pain&lt;/keyword&gt;&lt;keyword&gt;chronic pain&lt;/keyword&gt;&lt;keyword&gt;meta-analysis&lt;/keyword&gt;&lt;keyword&gt;migraine&lt;/keyword&gt;&lt;keyword&gt;neck pain&lt;/keyword&gt;&lt;keyword&gt;osteoarthritis&lt;/keyword&gt;&lt;/keywords&gt;&lt;urls&gt;&lt;related-urls&gt;&lt;url&gt;https://www.ncbi.nlm.nih.gov/pubmed/29198932&lt;/url&gt;&lt;/related-urls&gt;&lt;/urls&gt;&lt;isbn&gt;1528-8447&lt;/isbn&gt;&lt;titles&gt;&lt;title&gt;Acupuncture for Chronic Pain: Update of an Individual Patient Data Meta-Analysis&lt;/title&gt;&lt;secondary-title&gt;J Pain&lt;/secondary-title&gt;&lt;/titles&gt;&lt;contributors&gt;&lt;authors&gt;&lt;author&gt;Vickers, A. J.&lt;/author&gt;&lt;author&gt;Vertosick, E. A.&lt;/author&gt;&lt;author&gt;Lewith, G.&lt;/author&gt;&lt;author&gt;MacPherson, H.&lt;/author&gt;&lt;author&gt;Foster, N. E.&lt;/author&gt;&lt;author&gt;Sherman, K. J.&lt;/author&gt;&lt;author&gt;Irnich, D.&lt;/author&gt;&lt;author&gt;Witt, C. M.&lt;/author&gt;&lt;author&gt;Linde, K.&lt;/author&gt;&lt;author&gt;Acupuncture Trialists&amp;apos; Collaboration&lt;/author&gt;&lt;/authors&gt;&lt;/contributors&gt;&lt;edition&gt;2017/12/02&lt;/edition&gt;&lt;language&gt;eng&lt;/language&gt;&lt;added-date format="utc"&gt;1522916891&lt;/added-date&gt;&lt;ref-type name="Journal Article"&gt;17&lt;/ref-type&gt;&lt;rec-number&gt;7226&lt;/rec-number&gt;&lt;last-updated-date format="utc"&gt;1522916891&lt;/last-updated-date&gt;&lt;accession-num&gt;29198932&lt;/accession-num&gt;&lt;electronic-resource-num&gt;10.1016/j.jpain.2017.11.005&lt;/electronic-resource-num&gt;&lt;/record&gt;&lt;/Cite&gt;&lt;/EndNote&gt;</w:instrText>
      </w:r>
      <w:r w:rsidR="00B60925">
        <w:fldChar w:fldCharType="separate"/>
      </w:r>
      <w:r w:rsidR="00C947EF" w:rsidRPr="00C947EF">
        <w:rPr>
          <w:noProof/>
          <w:vertAlign w:val="superscript"/>
        </w:rPr>
        <w:t>4</w:t>
      </w:r>
      <w:r w:rsidR="00B60925">
        <w:fldChar w:fldCharType="end"/>
      </w:r>
      <w:r w:rsidR="00031957">
        <w:t xml:space="preserve"> </w:t>
      </w:r>
      <w:r w:rsidR="002A190F" w:rsidRPr="00031957">
        <w:t xml:space="preserve">and </w:t>
      </w:r>
      <w:r w:rsidR="002A190F" w:rsidRPr="00031957">
        <w:rPr>
          <w:bCs/>
        </w:rPr>
        <w:t xml:space="preserve">a pragmatic view that </w:t>
      </w:r>
      <w:r w:rsidR="00FA066F">
        <w:rPr>
          <w:bCs/>
        </w:rPr>
        <w:t>as</w:t>
      </w:r>
      <w:r w:rsidR="00031957">
        <w:rPr>
          <w:bCs/>
        </w:rPr>
        <w:t xml:space="preserve"> </w:t>
      </w:r>
      <w:r w:rsidR="002A190F" w:rsidRPr="00031957">
        <w:rPr>
          <w:bCs/>
        </w:rPr>
        <w:t>acupuncture is demonstrably supe</w:t>
      </w:r>
      <w:r w:rsidR="002909E2">
        <w:rPr>
          <w:bCs/>
        </w:rPr>
        <w:t>rior to conventional treatments</w:t>
      </w:r>
      <w:r w:rsidR="00031957" w:rsidRPr="00031957">
        <w:fldChar w:fldCharType="begin"/>
      </w:r>
      <w:r w:rsidR="00C947EF">
        <w:instrText xml:space="preserve"> ADDIN EN.CITE &lt;EndNote&gt;&lt;Cite&gt;&lt;Author&gt;National Institute for Health and Care Excellence&lt;/Author&gt;&lt;Year&gt;2016&lt;/Year&gt;&lt;RecNum&gt;7188&lt;/RecNum&gt;&lt;DisplayText&gt;&lt;style face="superscript"&gt;6&lt;/style&gt;&lt;/DisplayText&gt;&lt;record&gt;&lt;rec-number&gt;7188&lt;/rec-number&gt;&lt;foreign-keys&gt;&lt;key app="EN" db-id="0pf50avsqaa99ye5twvpvdabtsespt0ddarp"&gt;7188&lt;/key&gt;&lt;/foreign-keys&gt;&lt;ref-type name="Book"&gt;6&lt;/ref-type&gt;&lt;contributors&gt;&lt;authors&gt;&lt;author&gt;National Institute for Health and Care Excellence,&lt;/author&gt;&lt;/authors&gt;&lt;/contributors&gt;&lt;titles&gt;&lt;title&gt;Low back pain and sciatica in over 16s: assessment and management. NICE guideline NG59.&lt;/title&gt;&lt;/titles&gt;&lt;dates&gt;&lt;year&gt;2016&lt;/year&gt;&lt;/dates&gt;&lt;publisher&gt;NICE&lt;/publisher&gt;&lt;urls&gt;&lt;/urls&gt;&lt;/record&gt;&lt;/Cite&gt;&lt;/EndNote&gt;</w:instrText>
      </w:r>
      <w:r w:rsidR="00031957" w:rsidRPr="00031957">
        <w:fldChar w:fldCharType="separate"/>
      </w:r>
      <w:r w:rsidR="00C947EF" w:rsidRPr="00C947EF">
        <w:rPr>
          <w:noProof/>
          <w:vertAlign w:val="superscript"/>
        </w:rPr>
        <w:t>6</w:t>
      </w:r>
      <w:r w:rsidR="00031957" w:rsidRPr="00031957">
        <w:fldChar w:fldCharType="end"/>
      </w:r>
      <w:r w:rsidR="002A190F" w:rsidRPr="00031957">
        <w:rPr>
          <w:bCs/>
        </w:rPr>
        <w:t xml:space="preserve"> patients should be told about its potential benefits.</w:t>
      </w:r>
    </w:p>
    <w:p w14:paraId="3894D696" w14:textId="79A9CDA9" w:rsidR="006637E9" w:rsidRDefault="00C01340" w:rsidP="006C5A53">
      <w:pPr>
        <w:spacing w:line="480" w:lineRule="auto"/>
        <w:ind w:firstLine="720"/>
      </w:pPr>
      <w:r>
        <w:t>The “standard”</w:t>
      </w:r>
      <w:r w:rsidR="006637E9">
        <w:t xml:space="preserve"> website was based on </w:t>
      </w:r>
      <w:r w:rsidR="001573AE">
        <w:t xml:space="preserve">an </w:t>
      </w:r>
      <w:r w:rsidR="006637E9">
        <w:t xml:space="preserve">information </w:t>
      </w:r>
      <w:r w:rsidR="001573AE">
        <w:t>sheet and consent form designed by consensus</w:t>
      </w:r>
      <w:r w:rsidR="005B5898">
        <w:t xml:space="preserve"> among leading UK acupuncturists</w:t>
      </w:r>
      <w:r w:rsidR="00AD159E">
        <w:fldChar w:fldCharType="begin"/>
      </w:r>
      <w:r w:rsidR="00C947EF">
        <w:instrText xml:space="preserve"> ADDIN EN.CITE &lt;EndNote&gt;&lt;Cite&gt;&lt;Author&gt;White&lt;/Author&gt;&lt;Year&gt;2001&lt;/Year&gt;&lt;RecNum&gt;4698&lt;/RecNum&gt;&lt;DisplayText&gt;&lt;style face="superscript"&gt;30&lt;/style&gt;&lt;/DisplayText&gt;&lt;record&gt;&lt;rec-number&gt;4698&lt;/rec-number&gt;&lt;foreign-keys&gt;&lt;key app="EN" db-id="0pf50avsqaa99ye5twvpvdabtsespt0ddarp"&gt;4698&lt;/key&gt;&lt;/foreign-keys&gt;&lt;ref-type name="Journal Article"&gt;17&lt;/ref-type&gt;&lt;contributors&gt;&lt;authors&gt;&lt;author&gt;White, A. R.&lt;/author&gt;&lt;author&gt;Cummings, M. J.&lt;/author&gt;&lt;author&gt;Hopwood, V.&lt;/author&gt;&lt;author&gt;MacPherson, H.&lt;/author&gt;&lt;/authors&gt;&lt;/contributors&gt;&lt;titles&gt;&lt;title&gt;Informed consent for acupuncture - An information leaflet developed by consensus&lt;/title&gt;&lt;secondary-title&gt;Acupuncture in Medicine&lt;/secondary-title&gt;&lt;/titles&gt;&lt;periodical&gt;&lt;full-title&gt;Acupuncture in Medicine&lt;/full-title&gt;&lt;abbr-1&gt;Acupunct Med&lt;/abbr-1&gt;&lt;abbr-2&gt;Acupunct Med&lt;/abbr-2&gt;&lt;/periodical&gt;&lt;pages&gt;123-129&lt;/pages&gt;&lt;volume&gt;19&lt;/volume&gt;&lt;number&gt;2&lt;/number&gt;&lt;reprint-edition&gt;NOT IN FILE&lt;/reprint-edition&gt;&lt;keywords&gt;&lt;keyword&gt;acupuncture&lt;/keyword&gt;&lt;keyword&gt;Information&lt;/keyword&gt;&lt;keyword&gt;INFORMED-CONSENT&lt;/keyword&gt;&lt;keyword&gt;informed consent&lt;/keyword&gt;&lt;keyword&gt;Medicine&lt;/keyword&gt;&lt;keyword&gt;patient&lt;/keyword&gt;&lt;keyword&gt;patients&lt;/keyword&gt;&lt;keyword&gt;Prospective&lt;/keyword&gt;&lt;keyword&gt;risk&lt;/keyword&gt;&lt;keyword&gt;STANDARD&lt;/keyword&gt;&lt;keyword&gt;survey&lt;/keyword&gt;&lt;keyword&gt;treatment&lt;/keyword&gt;&lt;keyword&gt;UK&lt;/keyword&gt;&lt;/keywords&gt;&lt;dates&gt;&lt;year&gt;2001&lt;/year&gt;&lt;/dates&gt;&lt;urls&gt;&lt;/urls&gt;&lt;/record&gt;&lt;/Cite&gt;&lt;/EndNote&gt;</w:instrText>
      </w:r>
      <w:r w:rsidR="00AD159E">
        <w:fldChar w:fldCharType="separate"/>
      </w:r>
      <w:r w:rsidR="00C947EF" w:rsidRPr="00C947EF">
        <w:rPr>
          <w:noProof/>
          <w:vertAlign w:val="superscript"/>
        </w:rPr>
        <w:t>30</w:t>
      </w:r>
      <w:r w:rsidR="00AD159E">
        <w:fldChar w:fldCharType="end"/>
      </w:r>
      <w:r w:rsidR="005B5898">
        <w:t xml:space="preserve"> </w:t>
      </w:r>
      <w:r w:rsidR="001573AE">
        <w:t>and commonly used in UK clinical practice</w:t>
      </w:r>
      <w:r w:rsidR="002909E2">
        <w:t>.</w:t>
      </w:r>
      <w:r w:rsidR="00AD159E">
        <w:fldChar w:fldCharType="begin"/>
      </w:r>
      <w:r w:rsidR="000C6798">
        <w:instrText xml:space="preserve"> ADDIN EN.CITE &lt;EndNote&gt;&lt;Cite&gt;&lt;Author&gt;Bishop&lt;/Author&gt;&lt;Year&gt;2013&lt;/Year&gt;&lt;RecNum&gt;457&lt;/RecNum&gt;&lt;DisplayText&gt;&lt;style face="superscript"&gt;13&lt;/style&gt;&lt;/DisplayText&gt;&lt;record&gt;&lt;rec-number&gt;457&lt;/rec-number&gt;&lt;foreign-keys&gt;&lt;key app="EN" db-id="0pf50avsqaa99ye5twvpvdabtsespt0ddarp"&gt;457&lt;/key&gt;&lt;/foreign-keys&gt;&lt;ref-type name="Journal Article"&gt;17&lt;/ref-type&gt;&lt;contributors&gt;&lt;authors&gt;&lt;author&gt;Bishop, Felicity L.&lt;/author&gt;&lt;author&gt;Salmon, Cathy&lt;/author&gt;&lt;/authors&gt;&lt;/contributors&gt;&lt;titles&gt;&lt;title&gt;Advertising, expectations and informed consent: the contents and functions of acupuncture leaflets&lt;/title&gt;&lt;secondary-title&gt;Acupuncture in Medicine&lt;/secondary-title&gt;&lt;/titles&gt;&lt;periodical&gt;&lt;full-title&gt;Acupuncture in Medicine&lt;/full-title&gt;&lt;abbr-1&gt;Acupunct Med&lt;/abbr-1&gt;&lt;abbr-2&gt;Acupunct Med&lt;/abbr-2&gt;&lt;/periodical&gt;&lt;pages&gt;351-357&lt;/pages&gt;&lt;volume&gt;31&lt;/volume&gt;&lt;number&gt;4&lt;/number&gt;&lt;reprint-edition&gt;NOT IN FILE&lt;/reprint-edition&gt;&lt;keywords&gt;&lt;keyword&gt;acupuncture&lt;/keyword&gt;&lt;keyword&gt;Acupuncturist&lt;/keyword&gt;&lt;keyword&gt;Acupuncturists&lt;/keyword&gt;&lt;keyword&gt;arthritis&lt;/keyword&gt;&lt;keyword&gt;Benefit&lt;/keyword&gt;&lt;keyword&gt;CARE&lt;/keyword&gt;&lt;keyword&gt;content&lt;/keyword&gt;&lt;keyword&gt;context&lt;/keyword&gt;&lt;keyword&gt;effect&lt;/keyword&gt;&lt;keyword&gt;Evidence&lt;/keyword&gt;&lt;keyword&gt;Expectation&lt;/keyword&gt;&lt;keyword&gt;expectations&lt;/keyword&gt;&lt;keyword&gt;Function&lt;/keyword&gt;&lt;keyword&gt;Functions&lt;/keyword&gt;&lt;keyword&gt;Hope&lt;/keyword&gt;&lt;keyword&gt;individual&lt;/keyword&gt;&lt;keyword&gt;Information&lt;/keyword&gt;&lt;keyword&gt;informed consent&lt;/keyword&gt;&lt;keyword&gt;INFORMED-CONSENT&lt;/keyword&gt;&lt;keyword&gt;Musculoskeletal&lt;/keyword&gt;&lt;keyword&gt;Musculoskeletal pain&lt;/keyword&gt;&lt;keyword&gt;pain&lt;/keyword&gt;&lt;keyword&gt;patient&lt;/keyword&gt;&lt;keyword&gt;patient information&lt;/keyword&gt;&lt;keyword&gt;Patient information leaflet&lt;/keyword&gt;&lt;keyword&gt;Patientsâ€™ expectations&lt;/keyword&gt;&lt;keyword&gt;Physiotherapists&lt;/keyword&gt;&lt;keyword&gt;positive&lt;/keyword&gt;&lt;keyword&gt;Responsiveness&lt;/keyword&gt;&lt;keyword&gt;risk&lt;/keyword&gt;&lt;keyword&gt;safety&lt;/keyword&gt;&lt;keyword&gt;treatment&lt;/keyword&gt;&lt;keyword&gt;UK&lt;/keyword&gt;&lt;keyword&gt;Work&lt;/keyword&gt;&lt;/keywords&gt;&lt;dates&gt;&lt;year&gt;2013&lt;/year&gt;&lt;/dates&gt;&lt;urls&gt;&lt;related-urls&gt;&lt;url&gt;http://aim.bmj.com/content/31/4/351.abstract&lt;/url&gt;&lt;/related-urls&gt;&lt;/urls&gt;&lt;/record&gt;&lt;/Cite&gt;&lt;/EndNote&gt;</w:instrText>
      </w:r>
      <w:r w:rsidR="00AD159E">
        <w:fldChar w:fldCharType="separate"/>
      </w:r>
      <w:r w:rsidR="000C6798" w:rsidRPr="000C6798">
        <w:rPr>
          <w:noProof/>
          <w:vertAlign w:val="superscript"/>
        </w:rPr>
        <w:t>13</w:t>
      </w:r>
      <w:r w:rsidR="00AD159E">
        <w:fldChar w:fldCharType="end"/>
      </w:r>
      <w:r w:rsidR="002909E2">
        <w:t xml:space="preserve"> </w:t>
      </w:r>
      <w:r w:rsidR="006637E9">
        <w:t xml:space="preserve"> </w:t>
      </w:r>
      <w:r w:rsidR="005B5898">
        <w:t xml:space="preserve">The standard website </w:t>
      </w:r>
      <w:r w:rsidR="006637E9">
        <w:t xml:space="preserve">gives brief information </w:t>
      </w:r>
      <w:r w:rsidR="00FA066F">
        <w:t>(</w:t>
      </w:r>
      <w:r w:rsidR="006E0A9F">
        <w:t>2 pages</w:t>
      </w:r>
      <w:r w:rsidR="00FA066F">
        <w:t>)</w:t>
      </w:r>
      <w:r w:rsidR="006E0A9F">
        <w:t xml:space="preserve"> </w:t>
      </w:r>
      <w:r w:rsidR="006637E9">
        <w:t xml:space="preserve">about acupuncture, </w:t>
      </w:r>
      <w:r w:rsidR="000F0A6C">
        <w:t xml:space="preserve">its </w:t>
      </w:r>
      <w:r w:rsidR="006637E9">
        <w:t>safe</w:t>
      </w:r>
      <w:r w:rsidR="000F0A6C">
        <w:t xml:space="preserve">ty, </w:t>
      </w:r>
      <w:r w:rsidR="006637E9">
        <w:t xml:space="preserve">possible </w:t>
      </w:r>
      <w:proofErr w:type="gramStart"/>
      <w:r w:rsidR="006637E9">
        <w:t>side</w:t>
      </w:r>
      <w:r w:rsidR="00B73F04">
        <w:t>-</w:t>
      </w:r>
      <w:r w:rsidR="006637E9">
        <w:t>effects</w:t>
      </w:r>
      <w:proofErr w:type="gramEnd"/>
      <w:r w:rsidR="006637E9">
        <w:t xml:space="preserve">, and contraindications. </w:t>
      </w:r>
      <w:r w:rsidR="00040229">
        <w:t xml:space="preserve"> Supplementary Material </w:t>
      </w:r>
      <w:r w:rsidR="00D76B71">
        <w:t xml:space="preserve">1 </w:t>
      </w:r>
      <w:r w:rsidR="00486ACC">
        <w:t>compares</w:t>
      </w:r>
      <w:r w:rsidR="00040229">
        <w:t xml:space="preserve"> the two websites.</w:t>
      </w:r>
    </w:p>
    <w:p w14:paraId="40F9139B" w14:textId="309ABCE0" w:rsidR="0045464E" w:rsidRPr="000C6798" w:rsidRDefault="0045464E" w:rsidP="0045464E">
      <w:pPr>
        <w:pStyle w:val="Heading2"/>
        <w:rPr>
          <w:i w:val="0"/>
        </w:rPr>
      </w:pPr>
      <w:r w:rsidRPr="000C6798">
        <w:rPr>
          <w:i w:val="0"/>
        </w:rPr>
        <w:t>Design</w:t>
      </w:r>
    </w:p>
    <w:p w14:paraId="2E71F65B" w14:textId="4D5DC246" w:rsidR="0045464E" w:rsidRDefault="0045464E" w:rsidP="0045464E">
      <w:pPr>
        <w:spacing w:line="480" w:lineRule="auto"/>
      </w:pPr>
      <w:r>
        <w:t xml:space="preserve">An online study was conducted with a </w:t>
      </w:r>
      <w:r w:rsidR="00C940A4">
        <w:t xml:space="preserve">mixed </w:t>
      </w:r>
      <w:r>
        <w:t>factorial 2</w:t>
      </w:r>
      <w:r w:rsidR="00B73F04">
        <w:t>-</w:t>
      </w:r>
      <w:r>
        <w:t>by</w:t>
      </w:r>
      <w:r w:rsidR="00B73F04">
        <w:t>-</w:t>
      </w:r>
      <w:r>
        <w:t>2 design</w:t>
      </w:r>
      <w:r w:rsidR="00C940A4">
        <w:t>, intended to test two new websites, one about acupuncture (the focus of this paper) and one about placebo (reported separately)</w:t>
      </w:r>
      <w:r>
        <w:t xml:space="preserve">.  The two factors were topic (acupuncture website vs placebo website) and </w:t>
      </w:r>
      <w:r w:rsidR="00AD6AF9">
        <w:t xml:space="preserve">website </w:t>
      </w:r>
      <w:proofErr w:type="gramStart"/>
      <w:r>
        <w:t>( “</w:t>
      </w:r>
      <w:proofErr w:type="gramEnd"/>
      <w:r>
        <w:t xml:space="preserve">enhanced” vs “standard” website).  </w:t>
      </w:r>
      <w:r w:rsidR="00224F6E">
        <w:t xml:space="preserve">Each “enhanced” website </w:t>
      </w:r>
      <w:proofErr w:type="gramStart"/>
      <w:r w:rsidR="00224F6E">
        <w:t>was compared</w:t>
      </w:r>
      <w:proofErr w:type="gramEnd"/>
      <w:r w:rsidR="00224F6E">
        <w:t xml:space="preserve"> to a “standard” website on the same topic.  </w:t>
      </w:r>
      <w:r>
        <w:t xml:space="preserve">Participants </w:t>
      </w:r>
      <w:proofErr w:type="gramStart"/>
      <w:r>
        <w:t>were randomised</w:t>
      </w:r>
      <w:proofErr w:type="gramEnd"/>
      <w:r>
        <w:t xml:space="preserve"> </w:t>
      </w:r>
      <w:r w:rsidR="00C940A4">
        <w:t xml:space="preserve">automatically by study website </w:t>
      </w:r>
      <w:r>
        <w:t xml:space="preserve">to one of four groups, representing every combination of the two factors; </w:t>
      </w:r>
      <w:r w:rsidR="00031957">
        <w:t xml:space="preserve">each participant thus viewed </w:t>
      </w:r>
      <w:r w:rsidR="000F0A6C">
        <w:t xml:space="preserve">one </w:t>
      </w:r>
      <w:r w:rsidR="000F0A6C">
        <w:lastRenderedPageBreak/>
        <w:t xml:space="preserve">website </w:t>
      </w:r>
      <w:r w:rsidR="00C940A4">
        <w:t xml:space="preserve">(enhanced or standard) </w:t>
      </w:r>
      <w:r w:rsidR="000F0A6C">
        <w:t xml:space="preserve">about </w:t>
      </w:r>
      <w:r w:rsidR="00031957">
        <w:t xml:space="preserve">acupuncture and </w:t>
      </w:r>
      <w:r w:rsidR="000F0A6C">
        <w:t xml:space="preserve">one </w:t>
      </w:r>
      <w:r w:rsidR="00C940A4">
        <w:t xml:space="preserve">website (enhanced or standard) </w:t>
      </w:r>
      <w:r w:rsidR="000F0A6C">
        <w:t xml:space="preserve">about </w:t>
      </w:r>
      <w:r w:rsidR="00031957">
        <w:t>placebo</w:t>
      </w:r>
      <w:r w:rsidR="000F0A6C">
        <w:t>;</w:t>
      </w:r>
      <w:r w:rsidR="00031957">
        <w:t xml:space="preserve"> </w:t>
      </w:r>
      <w:r>
        <w:t xml:space="preserve">the order of </w:t>
      </w:r>
      <w:r w:rsidR="000F0A6C">
        <w:t xml:space="preserve">which </w:t>
      </w:r>
      <w:r>
        <w:t>was counterbalanced within groups.  There were no interaction effects between the acupuncture and placebo websites and no effects of placebo website on acupuncture-related outcomes</w:t>
      </w:r>
      <w:r w:rsidR="00D76B71">
        <w:t>; i.e., whether the participants viewed the standard or enhanced version of the placebo website had no effect on the acupuncture outcome measures.  T</w:t>
      </w:r>
      <w:r>
        <w:t>herefore</w:t>
      </w:r>
      <w:r w:rsidR="000F0A6C">
        <w:t>,</w:t>
      </w:r>
      <w:r>
        <w:t xml:space="preserve"> </w:t>
      </w:r>
      <w:r w:rsidR="00C940A4">
        <w:t xml:space="preserve">here </w:t>
      </w:r>
      <w:r>
        <w:t xml:space="preserve">we report the enhanced vs standard comparison for the acupuncture website only, collapsing across the placebo website conditions.  </w:t>
      </w:r>
    </w:p>
    <w:p w14:paraId="6504BAC0" w14:textId="3B4CBB09" w:rsidR="00B70C81" w:rsidRPr="000C6798" w:rsidRDefault="00B70C81" w:rsidP="00B70C81">
      <w:pPr>
        <w:pStyle w:val="Heading2"/>
        <w:rPr>
          <w:i w:val="0"/>
        </w:rPr>
      </w:pPr>
      <w:r w:rsidRPr="000C6798">
        <w:rPr>
          <w:i w:val="0"/>
        </w:rPr>
        <w:t>Measures</w:t>
      </w:r>
    </w:p>
    <w:p w14:paraId="017D52B6" w14:textId="09B0240F" w:rsidR="00D342E2" w:rsidRPr="000C6798" w:rsidRDefault="00D342E2" w:rsidP="00D342E2">
      <w:pPr>
        <w:pStyle w:val="Heading3"/>
        <w:rPr>
          <w:b w:val="0"/>
          <w:i/>
        </w:rPr>
      </w:pPr>
      <w:r w:rsidRPr="000C6798">
        <w:rPr>
          <w:b w:val="0"/>
          <w:i/>
        </w:rPr>
        <w:t>Participants’ Characteristics</w:t>
      </w:r>
    </w:p>
    <w:p w14:paraId="3FDAC65E" w14:textId="63E5661C" w:rsidR="00D342E2" w:rsidRDefault="00D342E2" w:rsidP="00AD159E">
      <w:pPr>
        <w:spacing w:line="480" w:lineRule="auto"/>
      </w:pPr>
      <w:r>
        <w:t>Clinical characteristics were assessed using items from the recommended minimum dataset for back pain</w:t>
      </w:r>
      <w:r w:rsidR="007321F9">
        <w:t>.</w:t>
      </w:r>
      <w:r w:rsidR="00AD159E">
        <w:fldChar w:fldCharType="begin"/>
      </w:r>
      <w:r w:rsidR="000C6798">
        <w:instrText xml:space="preserve"> ADDIN EN.CITE &lt;EndNote&gt;&lt;Cite&gt;&lt;Author&gt;Deyo&lt;/Author&gt;&lt;Year&gt;2014&lt;/Year&gt;&lt;RecNum&gt;6782&lt;/RecNum&gt;&lt;DisplayText&gt;&lt;style face="superscript"&gt;34&lt;/style&gt;&lt;/DisplayText&gt;&lt;record&gt;&lt;rec-number&gt;6782&lt;/rec-number&gt;&lt;foreign-keys&gt;&lt;key app="EN" db-id="0pf50avsqaa99ye5twvpvdabtsespt0ddarp"&gt;6782&lt;/key&gt;&lt;/foreign-keys&gt;&lt;ref-type name="Journal Article"&gt;17&lt;/ref-type&gt;&lt;contributors&gt;&lt;authors&gt;&lt;author&gt;Deyo, Richard A.&lt;/author&gt;&lt;author&gt;Dworkin, Samuel F.&lt;/author&gt;&lt;author&gt;Amtmann, Dagmar&lt;/author&gt;&lt;author&gt;Andersson, Gunnar&lt;/author&gt;&lt;author&gt;Borenstein, David&lt;/author&gt;&lt;author&gt;Carragee, Eugene&lt;/author&gt;&lt;author&gt;Carrino, John&lt;/author&gt;&lt;author&gt;Chou, Roger&lt;/author&gt;&lt;author&gt;Cook, Karon&lt;/author&gt;&lt;author&gt;DeLitto, Anthony&lt;/author&gt;&lt;author&gt;Goertz, Christine&lt;/author&gt;&lt;author&gt;Khalsa, Partap&lt;/author&gt;&lt;author&gt;Loeser, John&lt;/author&gt;&lt;author&gt;Mackey, Sean&lt;/author&gt;&lt;author&gt;Panagis, James&lt;/author&gt;&lt;author&gt;Rainville, James&lt;/author&gt;&lt;author&gt;Tosteson, Tor&lt;/author&gt;&lt;author&gt;Turk, Dennis&lt;/author&gt;&lt;author&gt;Von Korff, Michael&lt;/author&gt;&lt;author&gt;Weiner, Debra K.&lt;/author&gt;&lt;/authors&gt;&lt;/contributors&gt;&lt;titles&gt;&lt;title&gt;Report of the NIH task force on research standards for chronic low back pain&lt;/title&gt;&lt;secondary-title&gt;The Journal of Pain&lt;/secondary-title&gt;&lt;/titles&gt;&lt;periodical&gt;&lt;full-title&gt;The Journal of Pain&lt;/full-title&gt;&lt;abbr-1&gt;J Pain&lt;/abbr-1&gt;&lt;/periodical&gt;&lt;pages&gt;569-585&lt;/pages&gt;&lt;volume&gt;15&lt;/volume&gt;&lt;number&gt;6&lt;/number&gt;&lt;keywords&gt;&lt;keyword&gt;Low back pain&lt;/keyword&gt;&lt;keyword&gt;chronic low back pain&lt;/keyword&gt;&lt;keyword&gt;research standards&lt;/keyword&gt;&lt;keyword&gt;minimum dataset&lt;/keyword&gt;&lt;keyword&gt;NIH Task Force&lt;/keyword&gt;&lt;/keywords&gt;&lt;dates&gt;&lt;year&gt;2014&lt;/year&gt;&lt;pub-dates&gt;&lt;date&gt;6//&lt;/date&gt;&lt;/pub-dates&gt;&lt;/dates&gt;&lt;isbn&gt;1526-5900&lt;/isbn&gt;&lt;urls&gt;&lt;related-urls&gt;&lt;url&gt;http://www.sciencedirect.com/science/article/pii/S1526590014006804&lt;/url&gt;&lt;/related-urls&gt;&lt;/urls&gt;&lt;electronic-resource-num&gt;http://dx.doi.org/10.1016/j.jpain.2014.03.005&lt;/electronic-resource-num&gt;&lt;/record&gt;&lt;/Cite&gt;&lt;/EndNote&gt;</w:instrText>
      </w:r>
      <w:r w:rsidR="00AD159E">
        <w:fldChar w:fldCharType="separate"/>
      </w:r>
      <w:r w:rsidR="000C6798" w:rsidRPr="000C6798">
        <w:rPr>
          <w:noProof/>
          <w:vertAlign w:val="superscript"/>
        </w:rPr>
        <w:t>34</w:t>
      </w:r>
      <w:r w:rsidR="00AD159E">
        <w:fldChar w:fldCharType="end"/>
      </w:r>
      <w:r w:rsidR="007772DC">
        <w:t xml:space="preserve">  Single items assessed pain duration, frequency, intensity, catastrophizing, spread to legs, and pain-related </w:t>
      </w:r>
      <w:r w:rsidR="001573AE">
        <w:t xml:space="preserve">legal claims, </w:t>
      </w:r>
      <w:r w:rsidR="007772DC">
        <w:t xml:space="preserve">disability benefits or compensation. </w:t>
      </w:r>
      <w:r w:rsidR="00ED7A75">
        <w:t xml:space="preserve"> </w:t>
      </w:r>
      <w:r w:rsidR="006C5A53">
        <w:t>Four-</w:t>
      </w:r>
      <w:r w:rsidR="007772DC">
        <w:t xml:space="preserve">item scales assessed pain </w:t>
      </w:r>
      <w:r w:rsidR="00462EF9">
        <w:t>functioning</w:t>
      </w:r>
      <w:r w:rsidR="007772DC">
        <w:t xml:space="preserve"> and interference with excellent internal consistency (Cronbach’s alphas in this sample .96 and .92</w:t>
      </w:r>
      <w:r w:rsidR="001846CB">
        <w:t>,</w:t>
      </w:r>
      <w:r w:rsidR="007772DC">
        <w:t xml:space="preserve"> respectively). </w:t>
      </w:r>
      <w:r>
        <w:t xml:space="preserve"> </w:t>
      </w:r>
      <w:r w:rsidR="007772DC">
        <w:t>Single i</w:t>
      </w:r>
      <w:r>
        <w:t xml:space="preserve">tems measured ethnicity, age, gender and education. </w:t>
      </w:r>
    </w:p>
    <w:p w14:paraId="46F8CB1B" w14:textId="45641A7B" w:rsidR="00D342E2" w:rsidRPr="000C6798" w:rsidRDefault="00D342E2" w:rsidP="00D342E2">
      <w:pPr>
        <w:pStyle w:val="Heading3"/>
        <w:rPr>
          <w:b w:val="0"/>
          <w:i/>
        </w:rPr>
      </w:pPr>
      <w:r w:rsidRPr="000C6798">
        <w:rPr>
          <w:b w:val="0"/>
          <w:i/>
        </w:rPr>
        <w:t>Primary Outcomes</w:t>
      </w:r>
    </w:p>
    <w:p w14:paraId="5194B0A3" w14:textId="77777777" w:rsidR="00D342E2" w:rsidRDefault="00A32C96" w:rsidP="00D342E2">
      <w:pPr>
        <w:spacing w:line="480" w:lineRule="auto"/>
      </w:pPr>
      <w:r>
        <w:t>P</w:t>
      </w:r>
      <w:r w:rsidR="00D342E2">
        <w:t>rimary outcomes</w:t>
      </w:r>
      <w:r w:rsidR="009B3290">
        <w:t xml:space="preserve"> were </w:t>
      </w:r>
      <w:r w:rsidR="00D342E2">
        <w:t>knowledge and informed choice</w:t>
      </w:r>
      <w:r>
        <w:t xml:space="preserve"> about acupuncture</w:t>
      </w:r>
      <w:r w:rsidR="00D342E2">
        <w:t>.</w:t>
      </w:r>
    </w:p>
    <w:p w14:paraId="50493149" w14:textId="388CF004" w:rsidR="00D342E2" w:rsidRDefault="007321F9" w:rsidP="00AD159E">
      <w:pPr>
        <w:spacing w:line="480" w:lineRule="auto"/>
      </w:pPr>
      <w:r>
        <w:t>K</w:t>
      </w:r>
      <w:r w:rsidR="00D342E2">
        <w:t>nowledge was assessed using a 1</w:t>
      </w:r>
      <w:r w:rsidR="007772DC">
        <w:t>0</w:t>
      </w:r>
      <w:r w:rsidR="00D342E2">
        <w:t xml:space="preserve">-item quiz, comprising true-false questions </w:t>
      </w:r>
      <w:r w:rsidR="00EE7263">
        <w:t xml:space="preserve">selected from a </w:t>
      </w:r>
      <w:r w:rsidR="007772DC">
        <w:t xml:space="preserve">larger pool of </w:t>
      </w:r>
      <w:r w:rsidR="00D25ADD">
        <w:t>15</w:t>
      </w:r>
      <w:r w:rsidR="007772DC">
        <w:t xml:space="preserve"> items </w:t>
      </w:r>
      <w:r w:rsidR="00D342E2">
        <w:t xml:space="preserve">pilot-tested in a community-based sample of </w:t>
      </w:r>
      <w:r w:rsidR="00D25ADD">
        <w:t xml:space="preserve">202 adults </w:t>
      </w:r>
      <w:r w:rsidR="00D342E2">
        <w:t xml:space="preserve">with </w:t>
      </w:r>
      <w:r>
        <w:t xml:space="preserve">recent </w:t>
      </w:r>
      <w:r w:rsidR="00D342E2">
        <w:t>back pain</w:t>
      </w:r>
      <w:r>
        <w:t>.</w:t>
      </w:r>
      <w:r w:rsidR="00AD159E">
        <w:fldChar w:fldCharType="begin"/>
      </w:r>
      <w:r w:rsidR="000C6798">
        <w:instrText xml:space="preserve"> ADDIN EN.CITE &lt;EndNote&gt;&lt;Cite&gt;&lt;Author&gt;Greville-Harris&lt;/Author&gt;&lt;Year&gt;2016&lt;/Year&gt;&lt;RecNum&gt;6784&lt;/RecNum&gt;&lt;DisplayText&gt;&lt;style face="superscript"&gt;23&lt;/style&gt;&lt;/DisplayText&gt;&lt;record&gt;&lt;rec-number&gt;6784&lt;/rec-number&gt;&lt;foreign-keys&gt;&lt;key app="EN" db-id="0pf50avsqaa99ye5twvpvdabtsespt0ddarp"&gt;6784&lt;/key&gt;&lt;/foreign-keys&gt;&lt;ref-type name="Journal Article"&gt;17&lt;/ref-type&gt;&lt;contributors&gt;&lt;authors&gt;&lt;author&gt;Greville-Harris, M.&lt;/author&gt;&lt;author&gt;Hughes, J.&lt;/author&gt;&lt;author&gt;Lewith, G.&lt;/author&gt;&lt;author&gt;Liossi, C.&lt;/author&gt;&lt;author&gt;White, P.&lt;/author&gt;&lt;author&gt;Graham, C. A.&lt;/author&gt;&lt;author&gt;Bishop, F. L.&lt;/author&gt;&lt;/authors&gt;&lt;/contributors&gt;&lt;titles&gt;&lt;title&gt;Assessing knowledge about acupuncture: a community-based survey of people with back pain in the UK&lt;/title&gt;&lt;secondary-title&gt;Complementary Therapies in Medicine&lt;/secondary-title&gt;&lt;/titles&gt;&lt;periodical&gt;&lt;full-title&gt;Complementary Therapies in Medicine&lt;/full-title&gt;&lt;abbr-1&gt;Complement. Ther. Med.&lt;/abbr-1&gt;&lt;abbr-2&gt;Complement Ther Med&lt;/abbr-2&gt;&lt;/periodical&gt;&lt;pages&gt;164-168&lt;/pages&gt;&lt;volume&gt;29&lt;/volume&gt;&lt;dates&gt;&lt;year&gt;2016&lt;/year&gt;&lt;/dates&gt;&lt;urls&gt;&lt;/urls&gt;&lt;electronic-resource-num&gt;10.1016/j.ctim.2016.10.005&lt;/electronic-resource-num&gt;&lt;/record&gt;&lt;/Cite&gt;&lt;/EndNote&gt;</w:instrText>
      </w:r>
      <w:r w:rsidR="00AD159E">
        <w:fldChar w:fldCharType="separate"/>
      </w:r>
      <w:r w:rsidR="000C6798" w:rsidRPr="000C6798">
        <w:rPr>
          <w:noProof/>
          <w:vertAlign w:val="superscript"/>
        </w:rPr>
        <w:t>23</w:t>
      </w:r>
      <w:r w:rsidR="00AD159E">
        <w:fldChar w:fldCharType="end"/>
      </w:r>
      <w:r w:rsidR="00D342E2">
        <w:t xml:space="preserve">  </w:t>
      </w:r>
      <w:r w:rsidR="007772DC">
        <w:t xml:space="preserve">The 10 items most commonly answered incorrectly by the community-based sample were </w:t>
      </w:r>
      <w:r w:rsidR="000F0A6C">
        <w:t xml:space="preserve">selected </w:t>
      </w:r>
      <w:r w:rsidR="00502535">
        <w:t xml:space="preserve">(e.g. </w:t>
      </w:r>
      <w:r w:rsidR="00196178">
        <w:t>“</w:t>
      </w:r>
      <w:r w:rsidR="00196178" w:rsidRPr="00196178">
        <w:t>Acupunctur</w:t>
      </w:r>
      <w:r w:rsidR="00196178">
        <w:t>e is never available on the NHS” - false</w:t>
      </w:r>
      <w:r w:rsidR="00502535">
        <w:t>)</w:t>
      </w:r>
      <w:r w:rsidR="007772DC">
        <w:t xml:space="preserve">.  </w:t>
      </w:r>
      <w:r w:rsidR="00502535">
        <w:t xml:space="preserve">The knowledge score is the total number of items answered correctly.  </w:t>
      </w:r>
      <w:r w:rsidR="00D342E2">
        <w:t xml:space="preserve">The quiz </w:t>
      </w:r>
      <w:proofErr w:type="gramStart"/>
      <w:r w:rsidR="00D342E2">
        <w:t>was completed</w:t>
      </w:r>
      <w:proofErr w:type="gramEnd"/>
      <w:r w:rsidR="00D342E2">
        <w:t xml:space="preserve"> before and after viewing the websites and a difference-score calculated.  </w:t>
      </w:r>
    </w:p>
    <w:p w14:paraId="22F48FB8" w14:textId="5075B62E" w:rsidR="005B5898" w:rsidRDefault="00ED7A75" w:rsidP="00AD159E">
      <w:pPr>
        <w:spacing w:line="480" w:lineRule="auto"/>
      </w:pPr>
      <w:r>
        <w:t>Making an i</w:t>
      </w:r>
      <w:r w:rsidRPr="00A35C7E">
        <w:t xml:space="preserve">nformed choice </w:t>
      </w:r>
      <w:proofErr w:type="gramStart"/>
      <w:r w:rsidR="000F0A6C">
        <w:t>has been defined</w:t>
      </w:r>
      <w:proofErr w:type="gramEnd"/>
      <w:r w:rsidR="000F0A6C">
        <w:t xml:space="preserve"> </w:t>
      </w:r>
      <w:r w:rsidRPr="00A35C7E">
        <w:t xml:space="preserve">as </w:t>
      </w:r>
      <w:r w:rsidR="007321F9">
        <w:t>choosing</w:t>
      </w:r>
      <w:r w:rsidRPr="00A35C7E">
        <w:t xml:space="preserve"> based on knowledge </w:t>
      </w:r>
      <w:r w:rsidRPr="00ED7A75">
        <w:rPr>
          <w:iCs/>
        </w:rPr>
        <w:t>and</w:t>
      </w:r>
      <w:r w:rsidRPr="00A35C7E">
        <w:t xml:space="preserve"> </w:t>
      </w:r>
      <w:r w:rsidR="000F0A6C">
        <w:t xml:space="preserve">consistent with </w:t>
      </w:r>
      <w:r w:rsidRPr="00A35C7E">
        <w:t>one’s values</w:t>
      </w:r>
      <w:r w:rsidR="007321F9">
        <w:t>.</w:t>
      </w:r>
      <w:r w:rsidR="00AD159E">
        <w:fldChar w:fldCharType="begin">
          <w:fldData xml:space="preserve">PEVuZE5vdGU+PENpdGU+PEF1dGhvcj5NYXJ0ZWF1PC9BdXRob3I+PFllYXI+MjAwMTwvWWVhcj48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</w:fldData>
        </w:fldChar>
      </w:r>
      <w:r w:rsidR="000C6798">
        <w:instrText xml:space="preserve"> ADDIN EN.CITE </w:instrText>
      </w:r>
      <w:r w:rsidR="000C6798">
        <w:fldChar w:fldCharType="begin">
          <w:fldData xml:space="preserve">PEVuZE5vdGU+PENpdGU+PEF1dGhvcj5NYXJ0ZWF1PC9BdXRob3I+PFllYXI+MjAwMTwvWWVhcj48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</w:fldData>
        </w:fldChar>
      </w:r>
      <w:r w:rsidR="000C6798">
        <w:instrText xml:space="preserve"> ADDIN EN.CITE.DATA </w:instrText>
      </w:r>
      <w:r w:rsidR="000C6798">
        <w:fldChar w:fldCharType="end"/>
      </w:r>
      <w:r w:rsidR="00AD159E">
        <w:fldChar w:fldCharType="separate"/>
      </w:r>
      <w:r w:rsidR="000C6798" w:rsidRPr="000C6798">
        <w:rPr>
          <w:noProof/>
          <w:vertAlign w:val="superscript"/>
        </w:rPr>
        <w:t>35 36</w:t>
      </w:r>
      <w:r w:rsidR="00AD159E">
        <w:fldChar w:fldCharType="end"/>
      </w:r>
      <w:r>
        <w:t xml:space="preserve">  </w:t>
      </w:r>
      <w:proofErr w:type="gramStart"/>
      <w:r>
        <w:t>To</w:t>
      </w:r>
      <w:proofErr w:type="gramEnd"/>
      <w:r>
        <w:t xml:space="preserve"> make an informed choice, </w:t>
      </w:r>
      <w:r w:rsidR="000F0A6C">
        <w:t xml:space="preserve">one </w:t>
      </w:r>
      <w:r>
        <w:t xml:space="preserve">needs an accurate understanding of the options, </w:t>
      </w:r>
      <w:r w:rsidR="000F0A6C">
        <w:t xml:space="preserve">to consider one’s </w:t>
      </w:r>
      <w:r>
        <w:t xml:space="preserve">values, and </w:t>
      </w:r>
      <w:r w:rsidR="000F0A6C">
        <w:t xml:space="preserve">to </w:t>
      </w:r>
      <w:r>
        <w:t xml:space="preserve">make a decision consistent with </w:t>
      </w:r>
      <w:r w:rsidR="000F0A6C">
        <w:t xml:space="preserve">one’s </w:t>
      </w:r>
      <w:r>
        <w:t xml:space="preserve">knowledge and values.  An </w:t>
      </w:r>
      <w:r>
        <w:lastRenderedPageBreak/>
        <w:t xml:space="preserve">informed choice to try acupuncture requires knowledge about </w:t>
      </w:r>
      <w:r w:rsidR="007321F9">
        <w:t xml:space="preserve">its </w:t>
      </w:r>
      <w:r>
        <w:t xml:space="preserve">possible beneficial and adverse effects, a positive attitude, and a decision to try acupuncture.  An informed choice not to try acupuncture requires knowledge about </w:t>
      </w:r>
      <w:r w:rsidR="007321F9">
        <w:t xml:space="preserve">its </w:t>
      </w:r>
      <w:r>
        <w:t xml:space="preserve">possible beneficial and adverse effects, a negative attitude, and a decision not to </w:t>
      </w:r>
      <w:r w:rsidR="007321F9">
        <w:t xml:space="preserve">try </w:t>
      </w:r>
      <w:r>
        <w:t xml:space="preserve">acupuncture.  </w:t>
      </w:r>
    </w:p>
    <w:p w14:paraId="1B3A434A" w14:textId="4A0BA18A" w:rsidR="00D25ADD" w:rsidRDefault="005B5898" w:rsidP="00AD159E">
      <w:pPr>
        <w:spacing w:line="480" w:lineRule="auto"/>
      </w:pPr>
      <w:r>
        <w:t>The k</w:t>
      </w:r>
      <w:r w:rsidR="00D25ADD">
        <w:t xml:space="preserve">nowledge </w:t>
      </w:r>
      <w:r>
        <w:t xml:space="preserve">component of informed choice </w:t>
      </w:r>
      <w:proofErr w:type="gramStart"/>
      <w:r w:rsidR="00D25ADD">
        <w:t>was measured</w:t>
      </w:r>
      <w:proofErr w:type="gramEnd"/>
      <w:r w:rsidR="00D25ADD">
        <w:t xml:space="preserve"> using the knowledge quiz</w:t>
      </w:r>
      <w:r>
        <w:t xml:space="preserve"> described above</w:t>
      </w:r>
      <w:r w:rsidR="00D25ADD">
        <w:t xml:space="preserve">.  Attitudes were measured using four items derived </w:t>
      </w:r>
      <w:r w:rsidR="001846CB">
        <w:t>from</w:t>
      </w:r>
      <w:r w:rsidR="00F45F2F">
        <w:t xml:space="preserve"> </w:t>
      </w:r>
      <w:r w:rsidR="00193FFC">
        <w:t xml:space="preserve">theory-based </w:t>
      </w:r>
      <w:r w:rsidR="000F0A6C">
        <w:t>gui</w:t>
      </w:r>
      <w:r w:rsidR="00193FFC">
        <w:t>delines for assessing attitudes</w:t>
      </w:r>
      <w:r w:rsidR="00AD159E">
        <w:fldChar w:fldCharType="begin"/>
      </w:r>
      <w:r w:rsidR="000C6798">
        <w:instrText xml:space="preserve"> ADDIN EN.CITE &lt;EndNote&gt;&lt;Cite&gt;&lt;Author&gt;Francis&lt;/Author&gt;&lt;Year&gt;2004&lt;/Year&gt;&lt;RecNum&gt;1480&lt;/RecNum&gt;&lt;DisplayText&gt;&lt;style face="superscript"&gt;37&lt;/style&gt;&lt;/DisplayText&gt;&lt;record&gt;&lt;rec-number&gt;1480&lt;/rec-number&gt;&lt;foreign-keys&gt;&lt;key app="EN" db-id="0pf50avsqaa99ye5twvpvdabtsespt0ddarp"&gt;1480&lt;/key&gt;&lt;/foreign-keys&gt;&lt;ref-type name="Report"&gt;27&lt;/ref-type&gt;&lt;contributors&gt;&lt;authors&gt;&lt;author&gt;Francis, J. J.&lt;/author&gt;&lt;author&gt;Eccles, M. P.&lt;/author&gt;&lt;author&gt;Johnston, M.&lt;/author&gt;&lt;author&gt;Walker, Anne&lt;/author&gt;&lt;author&gt;Grimshaw, J.&lt;/author&gt;&lt;author&gt;Foy, Robbie&lt;/author&gt;&lt;author&gt;Kaner, E. F. S.&lt;/author&gt;&lt;author&gt;Smith, L.&lt;/author&gt;&lt;author&gt;Bonetti, D.&lt;/author&gt;&lt;/authors&gt;&lt;/contributors&gt;&lt;titles&gt;&lt;title&gt;Constructing questionnaires based on the theory of planned behaviour. A manual for health services researchers&lt;/title&gt;&lt;/titles&gt;&lt;keywords&gt;&lt;keyword&gt;Questionnaires&lt;/keyword&gt;&lt;keyword&gt;questionnaire&lt;/keyword&gt;&lt;keyword&gt;Theory&lt;/keyword&gt;&lt;keyword&gt;Theories&lt;/keyword&gt;&lt;keyword&gt;Health&lt;/keyword&gt;&lt;keyword&gt;health services&lt;/keyword&gt;&lt;/keywords&gt;&lt;dates&gt;&lt;year&gt;2004&lt;/year&gt;&lt;/dates&gt;&lt;pub-location&gt;University of Newcastle&lt;/pub-location&gt;&lt;publisher&gt;Centre for Health Services Research&lt;/publisher&gt;&lt;urls&gt;&lt;/urls&gt;&lt;access-date&gt;2012/11/20/&lt;/access-date&gt;&lt;/record&gt;&lt;/Cite&gt;&lt;/EndNote&gt;</w:instrText>
      </w:r>
      <w:r w:rsidR="00AD159E">
        <w:fldChar w:fldCharType="separate"/>
      </w:r>
      <w:r w:rsidR="000C6798" w:rsidRPr="000C6798">
        <w:rPr>
          <w:noProof/>
          <w:vertAlign w:val="superscript"/>
        </w:rPr>
        <w:t>37</w:t>
      </w:r>
      <w:r w:rsidR="00AD159E">
        <w:fldChar w:fldCharType="end"/>
      </w:r>
      <w:r w:rsidR="00F45F2F">
        <w:t xml:space="preserve"> e.g.,</w:t>
      </w:r>
      <w:r w:rsidR="00FB3A6B">
        <w:t xml:space="preserve"> “h</w:t>
      </w:r>
      <w:r w:rsidR="00FB3A6B" w:rsidRPr="00FB3A6B">
        <w:t>aving acupuncture treatment would be good.</w:t>
      </w:r>
      <w:r w:rsidR="00FB3A6B">
        <w:t>”</w:t>
      </w:r>
      <w:r w:rsidR="0009686F">
        <w:t xml:space="preserve"> </w:t>
      </w:r>
      <w:r w:rsidR="00FB3A6B">
        <w:t xml:space="preserve"> </w:t>
      </w:r>
      <w:r w:rsidR="00D25ADD">
        <w:t xml:space="preserve">Behavioural intentions were used as a proxy </w:t>
      </w:r>
      <w:r w:rsidR="00ED7A75">
        <w:t xml:space="preserve">for </w:t>
      </w:r>
      <w:r w:rsidR="00D25ADD">
        <w:t xml:space="preserve">behaviour and were measured using three items </w:t>
      </w:r>
      <w:r w:rsidR="007321F9">
        <w:t>similarly derived</w:t>
      </w:r>
      <w:r w:rsidR="00AD159E">
        <w:fldChar w:fldCharType="begin"/>
      </w:r>
      <w:r w:rsidR="000C6798">
        <w:instrText xml:space="preserve"> ADDIN EN.CITE &lt;EndNote&gt;&lt;Cite&gt;&lt;Author&gt;Francis&lt;/Author&gt;&lt;Year&gt;2004&lt;/Year&gt;&lt;RecNum&gt;1480&lt;/RecNum&gt;&lt;DisplayText&gt;&lt;style face="superscript"&gt;37&lt;/style&gt;&lt;/DisplayText&gt;&lt;record&gt;&lt;rec-number&gt;1480&lt;/rec-number&gt;&lt;foreign-keys&gt;&lt;key app="EN" db-id="0pf50avsqaa99ye5twvpvdabtsespt0ddarp"&gt;1480&lt;/key&gt;&lt;/foreign-keys&gt;&lt;ref-type name="Report"&gt;27&lt;/ref-type&gt;&lt;contributors&gt;&lt;authors&gt;&lt;author&gt;Francis, J. J.&lt;/author&gt;&lt;author&gt;Eccles, M. P.&lt;/author&gt;&lt;author&gt;Johnston, M.&lt;/author&gt;&lt;author&gt;Walker, Anne&lt;/author&gt;&lt;author&gt;Grimshaw, J.&lt;/author&gt;&lt;author&gt;Foy, Robbie&lt;/author&gt;&lt;author&gt;Kaner, E. F. S.&lt;/author&gt;&lt;author&gt;Smith, L.&lt;/author&gt;&lt;author&gt;Bonetti, D.&lt;/author&gt;&lt;/authors&gt;&lt;/contributors&gt;&lt;titles&gt;&lt;title&gt;Constructing questionnaires based on the theory of planned behaviour. A manual for health services researchers&lt;/title&gt;&lt;/titles&gt;&lt;keywords&gt;&lt;keyword&gt;Questionnaires&lt;/keyword&gt;&lt;keyword&gt;questionnaire&lt;/keyword&gt;&lt;keyword&gt;Theory&lt;/keyword&gt;&lt;keyword&gt;Theories&lt;/keyword&gt;&lt;keyword&gt;Health&lt;/keyword&gt;&lt;keyword&gt;health services&lt;/keyword&gt;&lt;/keywords&gt;&lt;dates&gt;&lt;year&gt;2004&lt;/year&gt;&lt;/dates&gt;&lt;pub-location&gt;University of Newcastle&lt;/pub-location&gt;&lt;publisher&gt;Centre for Health Services Research&lt;/publisher&gt;&lt;urls&gt;&lt;/urls&gt;&lt;access-date&gt;2012/11/20/&lt;/access-date&gt;&lt;/record&gt;&lt;/Cite&gt;&lt;/EndNote&gt;</w:instrText>
      </w:r>
      <w:r w:rsidR="00AD159E">
        <w:fldChar w:fldCharType="separate"/>
      </w:r>
      <w:r w:rsidR="000C6798" w:rsidRPr="000C6798">
        <w:rPr>
          <w:noProof/>
          <w:vertAlign w:val="superscript"/>
        </w:rPr>
        <w:t>37</w:t>
      </w:r>
      <w:r w:rsidR="00AD159E">
        <w:fldChar w:fldCharType="end"/>
      </w:r>
      <w:r w:rsidR="00FB3A6B">
        <w:t xml:space="preserve"> </w:t>
      </w:r>
      <w:r w:rsidR="000F0A6C">
        <w:t xml:space="preserve">e.g., </w:t>
      </w:r>
      <w:r w:rsidR="00FB3A6B">
        <w:t>“i</w:t>
      </w:r>
      <w:r w:rsidR="00FB3A6B" w:rsidRPr="00FB3A6B">
        <w:t>f given the opportunity, I intend to have acupuncture treatment</w:t>
      </w:r>
      <w:r w:rsidR="00FB3A6B">
        <w:t>”</w:t>
      </w:r>
      <w:r w:rsidR="00D25ADD">
        <w:t xml:space="preserve">.  </w:t>
      </w:r>
      <w:r w:rsidR="0026728B">
        <w:t>A</w:t>
      </w:r>
      <w:r w:rsidR="00D25ADD">
        <w:t xml:space="preserve">ttitudes and intentions were measured on 7-point Likert-type scales </w:t>
      </w:r>
      <w:r w:rsidR="00FB3A6B">
        <w:t xml:space="preserve">labelled strongly agree to strongly disagree; </w:t>
      </w:r>
      <w:r w:rsidR="00D25ADD">
        <w:t xml:space="preserve">scores across constituent items were </w:t>
      </w:r>
      <w:r w:rsidR="009B3290">
        <w:t>summed</w:t>
      </w:r>
      <w:r w:rsidR="00D25ADD">
        <w:t xml:space="preserve">.  The </w:t>
      </w:r>
      <w:r w:rsidR="000F0A6C">
        <w:t xml:space="preserve">attitude and intention </w:t>
      </w:r>
      <w:r w:rsidR="00D25ADD">
        <w:t>scales had good internal consistency (Cronbach’s alphas</w:t>
      </w:r>
      <w:r w:rsidR="001846CB">
        <w:t xml:space="preserve"> </w:t>
      </w:r>
      <w:r w:rsidR="00D25ADD">
        <w:t>.97 and .84</w:t>
      </w:r>
      <w:r w:rsidR="001846CB">
        <w:t>,</w:t>
      </w:r>
      <w:r w:rsidR="00D25ADD">
        <w:t xml:space="preserve"> respectively). </w:t>
      </w:r>
      <w:r w:rsidR="00193FFC">
        <w:t xml:space="preserve"> </w:t>
      </w:r>
      <w:r w:rsidR="009B3290">
        <w:t xml:space="preserve">Participants were categorised as making an informed choice or not based on </w:t>
      </w:r>
      <w:r w:rsidR="0026728B">
        <w:t xml:space="preserve">their knowledge score (high/low, based on median split), </w:t>
      </w:r>
      <w:r w:rsidR="009B3290">
        <w:t xml:space="preserve">attitude (positive/negative, split by </w:t>
      </w:r>
      <w:r w:rsidR="00FB3A6B">
        <w:t xml:space="preserve">scale </w:t>
      </w:r>
      <w:r w:rsidR="009B3290">
        <w:t xml:space="preserve">midpoint), </w:t>
      </w:r>
      <w:r w:rsidR="0026728B">
        <w:t xml:space="preserve">and </w:t>
      </w:r>
      <w:r w:rsidR="009B3290">
        <w:t xml:space="preserve">intention (high/low, split by </w:t>
      </w:r>
      <w:r w:rsidR="00FB3A6B">
        <w:t xml:space="preserve">scale </w:t>
      </w:r>
      <w:r w:rsidR="009B3290">
        <w:t>midpoint)</w:t>
      </w:r>
      <w:r w:rsidR="00A036A8">
        <w:t xml:space="preserve">.  Participants were </w:t>
      </w:r>
      <w:r w:rsidR="00193FFC">
        <w:t xml:space="preserve">categorised as making </w:t>
      </w:r>
      <w:r w:rsidR="00A036A8">
        <w:t>an informed choice if they scored above the median on knowledge and either (a) above the scale midpoint on both attitudes and intentions or (b) below the scale midpoint on both attitudes and intentions.</w:t>
      </w:r>
      <w:r w:rsidR="009B3290">
        <w:t xml:space="preserve"> </w:t>
      </w:r>
      <w:r w:rsidR="00A036A8">
        <w:t xml:space="preserve"> All other</w:t>
      </w:r>
      <w:r>
        <w:t xml:space="preserve"> </w:t>
      </w:r>
      <w:r w:rsidR="00D5145A">
        <w:t xml:space="preserve">score </w:t>
      </w:r>
      <w:r>
        <w:t xml:space="preserve">combinations </w:t>
      </w:r>
      <w:r w:rsidR="00D5145A">
        <w:t xml:space="preserve">were </w:t>
      </w:r>
      <w:r w:rsidR="00A036A8">
        <w:t>categorised as not making an informed choice</w:t>
      </w:r>
      <w:r w:rsidR="009B3290">
        <w:t>.</w:t>
      </w:r>
    </w:p>
    <w:p w14:paraId="25341F43" w14:textId="2C58C204" w:rsidR="00D342E2" w:rsidRPr="000C6798" w:rsidRDefault="00D342E2" w:rsidP="00D342E2">
      <w:pPr>
        <w:pStyle w:val="Heading3"/>
        <w:rPr>
          <w:b w:val="0"/>
          <w:i/>
        </w:rPr>
      </w:pPr>
      <w:r w:rsidRPr="000C6798">
        <w:rPr>
          <w:b w:val="0"/>
          <w:i/>
        </w:rPr>
        <w:t>Secondary Outcomes</w:t>
      </w:r>
    </w:p>
    <w:p w14:paraId="0D4DE26B" w14:textId="3D11A18E" w:rsidR="000664BB" w:rsidRDefault="00502535" w:rsidP="00D342E2">
      <w:pPr>
        <w:spacing w:line="480" w:lineRule="auto"/>
      </w:pPr>
      <w:r>
        <w:t>S</w:t>
      </w:r>
      <w:r w:rsidR="009B3290">
        <w:t xml:space="preserve">econdary outcomes </w:t>
      </w:r>
      <w:r w:rsidR="00A32C96">
        <w:t>were</w:t>
      </w:r>
      <w:r w:rsidR="009B3290">
        <w:t xml:space="preserve"> beliefs about and willingness to have acupuncture.  </w:t>
      </w:r>
      <w:proofErr w:type="gramStart"/>
      <w:r>
        <w:t xml:space="preserve">Four dimensions of beliefs were measured using </w:t>
      </w:r>
      <w:r w:rsidR="00FB3A6B">
        <w:t xml:space="preserve">the </w:t>
      </w:r>
      <w:r>
        <w:t>four</w:t>
      </w:r>
      <w:r w:rsidR="00193FFC">
        <w:t>,</w:t>
      </w:r>
      <w:r>
        <w:t xml:space="preserve"> four-item</w:t>
      </w:r>
      <w:r w:rsidR="00193FFC">
        <w:t>,</w:t>
      </w:r>
      <w:r>
        <w:t xml:space="preserve"> subscales of the low back pain treatment beliefs questionnaire</w:t>
      </w:r>
      <w:r w:rsidR="000664BB">
        <w:t>:</w:t>
      </w:r>
      <w:r w:rsidR="00AD159E">
        <w:fldChar w:fldCharType="begin">
          <w:fldData xml:space="preserve">PEVuZE5vdGU+PENpdGU+PEF1dGhvcj5EaW1hPC9BdXRob3I+PFllYXI+MjAxNTwvWWVhcj48UmVj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</w:fldData>
        </w:fldChar>
      </w:r>
      <w:r w:rsidR="000C6798">
        <w:instrText xml:space="preserve"> ADDIN EN.CITE </w:instrText>
      </w:r>
      <w:r w:rsidR="000C6798">
        <w:fldChar w:fldCharType="begin">
          <w:fldData xml:space="preserve">PEVuZE5vdGU+PENpdGU+PEF1dGhvcj5EaW1hPC9BdXRob3I+PFllYXI+MjAxNTwvWWVhcj48UmVj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</w:fldData>
        </w:fldChar>
      </w:r>
      <w:r w:rsidR="000C6798">
        <w:instrText xml:space="preserve"> ADDIN EN.CITE.DATA </w:instrText>
      </w:r>
      <w:r w:rsidR="000C6798">
        <w:fldChar w:fldCharType="end"/>
      </w:r>
      <w:r w:rsidR="00AD159E">
        <w:fldChar w:fldCharType="separate"/>
      </w:r>
      <w:r w:rsidR="000C6798" w:rsidRPr="000C6798">
        <w:rPr>
          <w:noProof/>
          <w:vertAlign w:val="superscript"/>
        </w:rPr>
        <w:t>38</w:t>
      </w:r>
      <w:r w:rsidR="00AD159E">
        <w:fldChar w:fldCharType="end"/>
      </w:r>
      <w:r w:rsidR="000664BB">
        <w:t xml:space="preserve"> </w:t>
      </w:r>
      <w:r w:rsidR="00193FFC">
        <w:t>c</w:t>
      </w:r>
      <w:r>
        <w:t xml:space="preserve">oncerns (e.g. </w:t>
      </w:r>
      <w:r w:rsidR="00FB3A6B">
        <w:t>“</w:t>
      </w:r>
      <w:r w:rsidR="00FB3A6B" w:rsidRPr="00FB3A6B">
        <w:t>I worry that acupuncture could make my back worse</w:t>
      </w:r>
      <w:r w:rsidR="00FB3A6B">
        <w:t>”</w:t>
      </w:r>
      <w:r>
        <w:t xml:space="preserve">), </w:t>
      </w:r>
      <w:r w:rsidR="00193FFC">
        <w:t>i</w:t>
      </w:r>
      <w:r>
        <w:t xml:space="preserve">ndividual </w:t>
      </w:r>
      <w:r w:rsidR="00193FFC">
        <w:t>f</w:t>
      </w:r>
      <w:r>
        <w:t xml:space="preserve">it (e.g. </w:t>
      </w:r>
      <w:r w:rsidR="00FB3A6B">
        <w:t>“</w:t>
      </w:r>
      <w:r w:rsidR="00FB3A6B" w:rsidRPr="00FB3A6B">
        <w:t xml:space="preserve">I think acupuncture could suit me </w:t>
      </w:r>
      <w:r w:rsidR="00FB3A6B">
        <w:t>as a treatment for my back pain”</w:t>
      </w:r>
      <w:r w:rsidR="00193FFC">
        <w:t>), e</w:t>
      </w:r>
      <w:r>
        <w:t>xpectancy (e.g.</w:t>
      </w:r>
      <w:r w:rsidR="00FB3A6B" w:rsidRPr="00FB3A6B">
        <w:t xml:space="preserve"> </w:t>
      </w:r>
      <w:r w:rsidR="00FB3A6B">
        <w:t>“</w:t>
      </w:r>
      <w:r w:rsidR="00FB3A6B" w:rsidRPr="00FB3A6B">
        <w:t>Acupuncture can work well for people with back pain</w:t>
      </w:r>
      <w:r w:rsidR="00FB3A6B">
        <w:t>”</w:t>
      </w:r>
      <w:r w:rsidR="00193FFC">
        <w:t>)</w:t>
      </w:r>
      <w:r>
        <w:t xml:space="preserve">, </w:t>
      </w:r>
      <w:r w:rsidR="00193FFC">
        <w:t>c</w:t>
      </w:r>
      <w:r>
        <w:t xml:space="preserve">redibility (e.g. </w:t>
      </w:r>
      <w:r w:rsidR="00FB3A6B">
        <w:t>“</w:t>
      </w:r>
      <w:r w:rsidR="00FB3A6B" w:rsidRPr="00FB3A6B">
        <w:t>Using acupuncture for</w:t>
      </w:r>
      <w:r w:rsidR="00FB3A6B">
        <w:t xml:space="preserve"> back pain makes a lot of sense”</w:t>
      </w:r>
      <w:r>
        <w:t>).</w:t>
      </w:r>
      <w:proofErr w:type="gramEnd"/>
      <w:r>
        <w:t xml:space="preserve">  All items had 5-poi</w:t>
      </w:r>
      <w:r w:rsidR="00FB3A6B">
        <w:t xml:space="preserve">nt </w:t>
      </w:r>
      <w:r w:rsidR="005B5898">
        <w:t>Likert</w:t>
      </w:r>
      <w:r w:rsidR="00FB3A6B">
        <w:t xml:space="preserve">-type response scales labelled </w:t>
      </w:r>
      <w:r>
        <w:t xml:space="preserve">strongly </w:t>
      </w:r>
      <w:r>
        <w:lastRenderedPageBreak/>
        <w:t xml:space="preserve">disagree </w:t>
      </w:r>
      <w:proofErr w:type="gramStart"/>
      <w:r w:rsidR="00FB3A6B">
        <w:t xml:space="preserve">to </w:t>
      </w:r>
      <w:r>
        <w:t>strongly agree</w:t>
      </w:r>
      <w:proofErr w:type="gramEnd"/>
      <w:r>
        <w:t xml:space="preserve">.  All subscales had good internal consistency (Cronbach’s alpha for concerns = 0.83, individual fit = 0.91, expectancy = 0.84, credibility = 0.84).  </w:t>
      </w:r>
    </w:p>
    <w:p w14:paraId="3938007A" w14:textId="19609733" w:rsidR="00D342E2" w:rsidRDefault="00193FFC" w:rsidP="00193FFC">
      <w:pPr>
        <w:spacing w:line="480" w:lineRule="auto"/>
      </w:pPr>
      <w:r>
        <w:t xml:space="preserve">One </w:t>
      </w:r>
      <w:r w:rsidR="00A32C96">
        <w:t>item asked whether participants would be “willing to have acupuncture treatment”</w:t>
      </w:r>
      <w:r>
        <w:t xml:space="preserve"> (yes/no).</w:t>
      </w:r>
    </w:p>
    <w:p w14:paraId="3B5D8A73" w14:textId="20F2CE33" w:rsidR="00624113" w:rsidRPr="00624113" w:rsidRDefault="00D76B71" w:rsidP="00B73F04">
      <w:pPr>
        <w:spacing w:line="480" w:lineRule="auto"/>
      </w:pPr>
      <w:r>
        <w:t>Supplementary Material 2 presents the outcome measures.</w:t>
      </w:r>
    </w:p>
    <w:p w14:paraId="347715CC" w14:textId="389D63E1" w:rsidR="00164CF1" w:rsidRPr="000C6798" w:rsidRDefault="00B70C81" w:rsidP="00B70C81">
      <w:pPr>
        <w:pStyle w:val="Heading2"/>
        <w:rPr>
          <w:i w:val="0"/>
        </w:rPr>
      </w:pPr>
      <w:r w:rsidRPr="000C6798">
        <w:rPr>
          <w:i w:val="0"/>
        </w:rPr>
        <w:t>Participants</w:t>
      </w:r>
      <w:r w:rsidR="00A32C96" w:rsidRPr="000C6798">
        <w:rPr>
          <w:i w:val="0"/>
        </w:rPr>
        <w:t xml:space="preserve"> and Recruitment</w:t>
      </w:r>
    </w:p>
    <w:p w14:paraId="578C05E7" w14:textId="608D2815" w:rsidR="00164CF1" w:rsidRDefault="00A32C96" w:rsidP="005B5898">
      <w:pPr>
        <w:spacing w:line="480" w:lineRule="auto"/>
      </w:pPr>
      <w:r>
        <w:t xml:space="preserve">Adults (aged 18 and over) </w:t>
      </w:r>
      <w:r w:rsidR="00193FFC">
        <w:t xml:space="preserve">who had GP-documented </w:t>
      </w:r>
      <w:r>
        <w:t xml:space="preserve">back pain </w:t>
      </w:r>
      <w:r w:rsidR="00193FFC">
        <w:t xml:space="preserve">within 3 years </w:t>
      </w:r>
      <w:proofErr w:type="gramStart"/>
      <w:r>
        <w:t>were recruited</w:t>
      </w:r>
      <w:proofErr w:type="gramEnd"/>
      <w:r>
        <w:t xml:space="preserve"> via </w:t>
      </w:r>
      <w:r w:rsidR="005B5898">
        <w:t>26</w:t>
      </w:r>
      <w:r w:rsidR="006E3EE1">
        <w:t xml:space="preserve"> </w:t>
      </w:r>
      <w:r>
        <w:t xml:space="preserve">general practices in south-west England.  </w:t>
      </w:r>
      <w:r w:rsidR="00D5145A">
        <w:t xml:space="preserve">GP </w:t>
      </w:r>
      <w:r>
        <w:t>staff conducted database searches and mailed study invitation packs</w:t>
      </w:r>
      <w:r w:rsidR="003054AF">
        <w:t xml:space="preserve"> (comprising cover letter, information sheet and study website address)</w:t>
      </w:r>
      <w:r>
        <w:t xml:space="preserve"> to eligible patients.  Those with needle phobia or unable to complete questionnaires in English were excluded.  </w:t>
      </w:r>
      <w:r w:rsidR="009D7F2E">
        <w:t xml:space="preserve">Figure 2 shows </w:t>
      </w:r>
      <w:r w:rsidR="003054AF">
        <w:t>participant flow</w:t>
      </w:r>
      <w:r w:rsidR="009D7F2E">
        <w:t>.</w:t>
      </w:r>
    </w:p>
    <w:p w14:paraId="2D135A62" w14:textId="1DDD3B0B" w:rsidR="00A74164" w:rsidRPr="00B73F04" w:rsidRDefault="00083460" w:rsidP="00B73F04">
      <w:pPr>
        <w:spacing w:line="480" w:lineRule="auto"/>
      </w:pPr>
      <w:r w:rsidRPr="007D7CA4">
        <w:t>An a priori power calculation was conducted using G*Power.  Assuming an effect size f=0.15 (based on unpublished pilot data), power 0.8, and alpha 0.05 for a factorial ANOVA, required total n=351; assuming 5% drop-out required 369 patients to be randomised.</w:t>
      </w:r>
    </w:p>
    <w:p w14:paraId="31CB641B" w14:textId="04AF4B28" w:rsidR="00B70C81" w:rsidRPr="000C6798" w:rsidRDefault="00B70C81" w:rsidP="00B70C81">
      <w:pPr>
        <w:pStyle w:val="Heading2"/>
        <w:rPr>
          <w:i w:val="0"/>
        </w:rPr>
      </w:pPr>
      <w:r w:rsidRPr="000C6798">
        <w:rPr>
          <w:i w:val="0"/>
        </w:rPr>
        <w:t>Procedure</w:t>
      </w:r>
    </w:p>
    <w:p w14:paraId="468A1664" w14:textId="537D1826" w:rsidR="0020527E" w:rsidRDefault="0020527E" w:rsidP="00B07CB4">
      <w:pPr>
        <w:spacing w:line="480" w:lineRule="auto"/>
      </w:pPr>
      <w:r w:rsidRPr="0020527E">
        <w:t>Ethical approval was obtained from University of Southampton (</w:t>
      </w:r>
      <w:r w:rsidR="00763B9C">
        <w:t>reference</w:t>
      </w:r>
      <w:r w:rsidRPr="0020527E">
        <w:t xml:space="preserve">: 12323) and NHS NRES Committee East of England – Hatfield (reference: 14/EE/1176).  </w:t>
      </w:r>
    </w:p>
    <w:p w14:paraId="62CC3CF1" w14:textId="06B99DE0" w:rsidR="00164CF1" w:rsidRDefault="00A74164" w:rsidP="00B07CB4">
      <w:pPr>
        <w:spacing w:line="480" w:lineRule="auto"/>
      </w:pPr>
      <w:r>
        <w:t>After reading the online</w:t>
      </w:r>
      <w:r w:rsidR="00FB3A6B">
        <w:t xml:space="preserve"> </w:t>
      </w:r>
      <w:proofErr w:type="gramStart"/>
      <w:r w:rsidR="00164CF1">
        <w:t>information</w:t>
      </w:r>
      <w:proofErr w:type="gramEnd"/>
      <w:r w:rsidR="00164CF1">
        <w:t xml:space="preserve"> shee</w:t>
      </w:r>
      <w:r>
        <w:t>t</w:t>
      </w:r>
      <w:r w:rsidR="00164CF1">
        <w:t xml:space="preserve"> </w:t>
      </w:r>
      <w:r w:rsidR="00FB3A6B">
        <w:t xml:space="preserve">participants </w:t>
      </w:r>
      <w:r w:rsidR="00193FFC">
        <w:t xml:space="preserve">gave </w:t>
      </w:r>
      <w:r w:rsidR="00164CF1">
        <w:t>consent by clicking a button</w:t>
      </w:r>
      <w:r w:rsidR="007674F6">
        <w:t>.</w:t>
      </w:r>
      <w:r>
        <w:t xml:space="preserve"> </w:t>
      </w:r>
      <w:r w:rsidR="007674F6">
        <w:t>They</w:t>
      </w:r>
      <w:r w:rsidR="00164CF1">
        <w:t xml:space="preserve"> </w:t>
      </w:r>
      <w:r w:rsidR="001D2E14">
        <w:t xml:space="preserve">were then </w:t>
      </w:r>
      <w:r w:rsidR="00164CF1">
        <w:t>asked screening questions</w:t>
      </w:r>
      <w:r w:rsidR="001D2E14">
        <w:t xml:space="preserve"> assessing</w:t>
      </w:r>
      <w:r w:rsidR="00164CF1">
        <w:t xml:space="preserve">: age, </w:t>
      </w:r>
      <w:r w:rsidR="001D2E14">
        <w:t>current or recent back pain (within 3 years)</w:t>
      </w:r>
      <w:r w:rsidR="00164CF1">
        <w:t>, and needle phobi</w:t>
      </w:r>
      <w:r w:rsidR="001D2E14">
        <w:t>a</w:t>
      </w:r>
      <w:r w:rsidR="00164CF1">
        <w:t xml:space="preserve">. </w:t>
      </w:r>
      <w:r w:rsidR="001D2E14">
        <w:t xml:space="preserve">Those </w:t>
      </w:r>
      <w:r w:rsidR="00C01340">
        <w:t>not meet</w:t>
      </w:r>
      <w:r w:rsidR="00D5145A">
        <w:t>ing</w:t>
      </w:r>
      <w:r w:rsidR="001D2E14">
        <w:t xml:space="preserve"> the associated inclusion criteria </w:t>
      </w:r>
      <w:proofErr w:type="gramStart"/>
      <w:r w:rsidR="001D2E14">
        <w:t>were directed</w:t>
      </w:r>
      <w:proofErr w:type="gramEnd"/>
      <w:r w:rsidR="001D2E14">
        <w:t xml:space="preserve"> to an exit page</w:t>
      </w:r>
      <w:r w:rsidR="00164CF1">
        <w:t xml:space="preserve">. </w:t>
      </w:r>
      <w:r w:rsidR="00295928">
        <w:t xml:space="preserve"> </w:t>
      </w:r>
      <w:r w:rsidR="00193FFC">
        <w:t xml:space="preserve">Eligible individuals </w:t>
      </w:r>
      <w:r w:rsidR="00164CF1">
        <w:t>enter</w:t>
      </w:r>
      <w:r w:rsidR="001D2E14">
        <w:t>ed</w:t>
      </w:r>
      <w:r w:rsidR="00164CF1">
        <w:t xml:space="preserve"> their email address and create</w:t>
      </w:r>
      <w:r w:rsidR="001D2E14">
        <w:t>d</w:t>
      </w:r>
      <w:r w:rsidR="00164CF1">
        <w:t xml:space="preserve"> a </w:t>
      </w:r>
      <w:r w:rsidR="00193FFC">
        <w:t xml:space="preserve">website </w:t>
      </w:r>
      <w:r w:rsidR="00164CF1">
        <w:t xml:space="preserve">password. </w:t>
      </w:r>
      <w:r w:rsidR="00295928">
        <w:t xml:space="preserve"> </w:t>
      </w:r>
      <w:r w:rsidR="00193FFC">
        <w:t>T</w:t>
      </w:r>
      <w:r w:rsidR="001D2E14">
        <w:t xml:space="preserve">he acupuncture knowledge quiz </w:t>
      </w:r>
      <w:r w:rsidR="00193FFC">
        <w:t xml:space="preserve">then </w:t>
      </w:r>
      <w:r w:rsidR="001D2E14">
        <w:t>assess</w:t>
      </w:r>
      <w:r w:rsidR="00193FFC">
        <w:t>ed</w:t>
      </w:r>
      <w:r w:rsidR="001D2E14">
        <w:t xml:space="preserve"> baseline knowledge</w:t>
      </w:r>
      <w:r w:rsidR="00193FFC">
        <w:t xml:space="preserve">, after which </w:t>
      </w:r>
      <w:r w:rsidR="001D2E14">
        <w:t xml:space="preserve">participants </w:t>
      </w:r>
      <w:proofErr w:type="gramStart"/>
      <w:r w:rsidR="001D2E14">
        <w:t>were presented</w:t>
      </w:r>
      <w:proofErr w:type="gramEnd"/>
      <w:r w:rsidR="001D2E14">
        <w:t xml:space="preserve"> with </w:t>
      </w:r>
      <w:r w:rsidR="00D5145A">
        <w:t xml:space="preserve">two </w:t>
      </w:r>
      <w:r w:rsidR="001D2E14">
        <w:t xml:space="preserve">websites </w:t>
      </w:r>
      <w:r w:rsidR="00AD6AF9">
        <w:t xml:space="preserve">sequentially </w:t>
      </w:r>
      <w:r w:rsidR="00D5145A">
        <w:t xml:space="preserve">according </w:t>
      </w:r>
      <w:r w:rsidR="001D2E14">
        <w:t>to the</w:t>
      </w:r>
      <w:r w:rsidR="00A93AE3">
        <w:t xml:space="preserve"> </w:t>
      </w:r>
      <w:r w:rsidR="00D5145A">
        <w:t>random</w:t>
      </w:r>
      <w:r w:rsidR="00AD6AF9">
        <w:t>isation</w:t>
      </w:r>
      <w:r w:rsidR="001D2E14">
        <w:t xml:space="preserve">.  </w:t>
      </w:r>
      <w:r w:rsidR="00295928">
        <w:t xml:space="preserve">Participants </w:t>
      </w:r>
      <w:r w:rsidR="00AD6AF9">
        <w:t xml:space="preserve">could </w:t>
      </w:r>
      <w:r w:rsidR="00295928">
        <w:t>take breaks, log out and return to the study later, and stop viewing each website whenever they wanted (</w:t>
      </w:r>
      <w:r w:rsidR="00A93AE3">
        <w:t xml:space="preserve">“click here when you have finished looking at the information” </w:t>
      </w:r>
      <w:r w:rsidR="00AD6AF9">
        <w:t xml:space="preserve">present </w:t>
      </w:r>
      <w:r w:rsidR="00A93AE3">
        <w:t>on every page)</w:t>
      </w:r>
      <w:r w:rsidR="00295928">
        <w:t xml:space="preserve">.  </w:t>
      </w:r>
      <w:r w:rsidR="001D2E14">
        <w:t xml:space="preserve">After viewing the </w:t>
      </w:r>
      <w:r w:rsidR="001D2E14">
        <w:lastRenderedPageBreak/>
        <w:t xml:space="preserve">websites, participants completed the </w:t>
      </w:r>
      <w:r w:rsidR="00AD6AF9">
        <w:t xml:space="preserve">participant characteristics, primary and secondary </w:t>
      </w:r>
      <w:r w:rsidR="001D2E14">
        <w:t xml:space="preserve">outcome measures.  Finally, participants </w:t>
      </w:r>
      <w:proofErr w:type="gramStart"/>
      <w:r w:rsidR="001D2E14">
        <w:t>were directed</w:t>
      </w:r>
      <w:proofErr w:type="gramEnd"/>
      <w:r w:rsidR="001D2E14">
        <w:t xml:space="preserve"> to a debriefing page with further information and links to other resources</w:t>
      </w:r>
      <w:r w:rsidR="007674F6">
        <w:t>; those</w:t>
      </w:r>
      <w:r w:rsidR="00164CF1">
        <w:t xml:space="preserve"> who complete</w:t>
      </w:r>
      <w:r w:rsidR="001D2E14">
        <w:t>d</w:t>
      </w:r>
      <w:r w:rsidR="00164CF1">
        <w:t xml:space="preserve"> the study </w:t>
      </w:r>
      <w:r w:rsidR="001D2E14">
        <w:t xml:space="preserve">were </w:t>
      </w:r>
      <w:r w:rsidR="00164CF1">
        <w:t xml:space="preserve">emailed a £10 </w:t>
      </w:r>
      <w:r w:rsidR="00154F36">
        <w:t>online shopping</w:t>
      </w:r>
      <w:r w:rsidR="00164CF1">
        <w:t xml:space="preserve"> voucher. </w:t>
      </w:r>
    </w:p>
    <w:p w14:paraId="504AE149" w14:textId="53E2E47E" w:rsidR="00B70C81" w:rsidRPr="000C6798" w:rsidRDefault="00B70C81" w:rsidP="00B70C81">
      <w:pPr>
        <w:pStyle w:val="Heading2"/>
        <w:rPr>
          <w:i w:val="0"/>
        </w:rPr>
      </w:pPr>
      <w:r w:rsidRPr="000C6798">
        <w:rPr>
          <w:i w:val="0"/>
        </w:rPr>
        <w:t>Statistical Analysis</w:t>
      </w:r>
    </w:p>
    <w:p w14:paraId="63B19166" w14:textId="56EEE58F" w:rsidR="00DE3DB5" w:rsidRDefault="00DE3DB5" w:rsidP="00AD159E">
      <w:pPr>
        <w:spacing w:line="480" w:lineRule="auto"/>
      </w:pPr>
      <w:r>
        <w:t>The proportion of missing data was small (&lt;5%</w:t>
      </w:r>
      <w:r w:rsidR="00735C43">
        <w:t xml:space="preserve"> on any one variable</w:t>
      </w:r>
      <w:r>
        <w:t>), but was not missing completely at random</w:t>
      </w:r>
      <w:r w:rsidR="00462EF9">
        <w:t>,</w:t>
      </w:r>
      <w:r>
        <w:t xml:space="preserve"> </w:t>
      </w:r>
      <w:r w:rsidR="00A54326">
        <w:t xml:space="preserve">suggesting imputation </w:t>
      </w:r>
      <w:r w:rsidR="006114CB">
        <w:t xml:space="preserve">might </w:t>
      </w:r>
      <w:r w:rsidR="00A54326">
        <w:t>be inappropriate but unlikely to alter the results</w:t>
      </w:r>
      <w:r w:rsidR="00AD6AF9">
        <w:t>.</w:t>
      </w:r>
      <w:r w:rsidR="00AD159E">
        <w:fldChar w:fldCharType="begin"/>
      </w:r>
      <w:r w:rsidR="000C6798">
        <w:instrText xml:space="preserve"> ADDIN EN.CITE &lt;EndNote&gt;&lt;Cite&gt;&lt;Author&gt;Tabachnick&lt;/Author&gt;&lt;Year&gt;2001&lt;/Year&gt;&lt;RecNum&gt;4250&lt;/RecNum&gt;&lt;DisplayText&gt;&lt;style face="superscript"&gt;39&lt;/style&gt;&lt;/DisplayText&gt;&lt;record&gt;&lt;rec-number&gt;4250&lt;/rec-number&gt;&lt;foreign-keys&gt;&lt;key app="EN" db-id="0pf50avsqaa99ye5twvpvdabtsespt0ddarp"&gt;4250&lt;/key&gt;&lt;/foreign-keys&gt;&lt;ref-type name="Book"&gt;6&lt;/ref-type&gt;&lt;contributors&gt;&lt;authors&gt;&lt;author&gt;Tabachnick, Barbara G.&lt;/author&gt;&lt;author&gt;Fidell, Linda S.&lt;/author&gt;&lt;/authors&gt;&lt;/contributors&gt;&lt;titles&gt;&lt;title&gt;Using Multivariate Statistics&lt;/title&gt;&lt;/titles&gt;&lt;reprint-edition&gt;IN FILE&lt;/reprint-edition&gt;&lt;keywords&gt;&lt;keyword&gt;statistics&lt;/keyword&gt;&lt;/keywords&gt;&lt;dates&gt;&lt;year&gt;2001&lt;/year&gt;&lt;/dates&gt;&lt;pub-location&gt;Boston&lt;/pub-location&gt;&lt;publisher&gt;Allyn &amp;amp; Bacon&lt;/publisher&gt;&lt;urls&gt;&lt;/urls&gt;&lt;/record&gt;&lt;/Cite&gt;&lt;/EndNote&gt;</w:instrText>
      </w:r>
      <w:r w:rsidR="00AD159E">
        <w:fldChar w:fldCharType="separate"/>
      </w:r>
      <w:r w:rsidR="000C6798" w:rsidRPr="000C6798">
        <w:rPr>
          <w:noProof/>
          <w:vertAlign w:val="superscript"/>
        </w:rPr>
        <w:t>39</w:t>
      </w:r>
      <w:r w:rsidR="00AD159E">
        <w:fldChar w:fldCharType="end"/>
      </w:r>
      <w:r>
        <w:t xml:space="preserve">  All analyses </w:t>
      </w:r>
      <w:proofErr w:type="gramStart"/>
      <w:r>
        <w:t>were repeated</w:t>
      </w:r>
      <w:proofErr w:type="gramEnd"/>
      <w:r>
        <w:t xml:space="preserve"> excluding missing data and imputing missing values with the EM algorithm.  The results were the same; the </w:t>
      </w:r>
      <w:r w:rsidR="00735C43">
        <w:t xml:space="preserve">reported </w:t>
      </w:r>
      <w:r>
        <w:t xml:space="preserve">analyses </w:t>
      </w:r>
      <w:r w:rsidR="00735C43">
        <w:t>include all available data with no imputation</w:t>
      </w:r>
      <w:r>
        <w:t xml:space="preserve">.   </w:t>
      </w:r>
    </w:p>
    <w:p w14:paraId="2E23D4C4" w14:textId="25598702" w:rsidR="00733BD1" w:rsidRDefault="00462EF9" w:rsidP="00462EF9">
      <w:pPr>
        <w:spacing w:line="480" w:lineRule="auto"/>
      </w:pPr>
      <w:r>
        <w:t>Pearson’s c</w:t>
      </w:r>
      <w:r w:rsidR="00DE3DB5">
        <w:t xml:space="preserve">hi-squared compared the number of people making an informed choice between the two website groups.  ANOVAs tested the effects of website on knowledge change, treatment perceptions, and willingness to have acupuncture.  Models were adjusted for possible confounders (previous acupuncture </w:t>
      </w:r>
      <w:proofErr w:type="gramStart"/>
      <w:r w:rsidR="00DE3DB5">
        <w:t>use</w:t>
      </w:r>
      <w:proofErr w:type="gramEnd"/>
      <w:r w:rsidR="00DE3DB5">
        <w:t xml:space="preserve">, looking up additional information about acupuncture during </w:t>
      </w:r>
      <w:r w:rsidR="00AD6AF9">
        <w:t xml:space="preserve">study </w:t>
      </w:r>
      <w:r w:rsidR="00DE3DB5">
        <w:t>breaks)</w:t>
      </w:r>
      <w:r w:rsidR="00A62D48">
        <w:t xml:space="preserve">.  Unadjusted models are reported for the primary </w:t>
      </w:r>
      <w:proofErr w:type="gramStart"/>
      <w:r w:rsidR="00A62D48">
        <w:t>outcome</w:t>
      </w:r>
      <w:r w:rsidR="00AD6AF9">
        <w:t>s</w:t>
      </w:r>
      <w:proofErr w:type="gramEnd"/>
      <w:r w:rsidR="00A62D48">
        <w:t xml:space="preserve"> as the covariates were not significant</w:t>
      </w:r>
      <w:r w:rsidR="00DE3DB5">
        <w:t>.</w:t>
      </w:r>
    </w:p>
    <w:p w14:paraId="2FA62D75" w14:textId="3D255B5D" w:rsidR="00733BD1" w:rsidRPr="005826FF" w:rsidRDefault="000C6798" w:rsidP="000C6798">
      <w:pPr>
        <w:pStyle w:val="Heading1"/>
        <w:jc w:val="center"/>
      </w:pPr>
      <w:r w:rsidRPr="005826FF">
        <w:t>RESULTS</w:t>
      </w:r>
    </w:p>
    <w:p w14:paraId="152ABB92" w14:textId="29812DB5" w:rsidR="007772DC" w:rsidRPr="000C6798" w:rsidRDefault="007772DC" w:rsidP="007772DC">
      <w:pPr>
        <w:pStyle w:val="Heading2"/>
        <w:rPr>
          <w:i w:val="0"/>
        </w:rPr>
      </w:pPr>
      <w:r w:rsidRPr="000C6798">
        <w:rPr>
          <w:i w:val="0"/>
        </w:rPr>
        <w:t>Participant Characteristics</w:t>
      </w:r>
    </w:p>
    <w:p w14:paraId="236A9041" w14:textId="02C5C8FA" w:rsidR="00733BD1" w:rsidRDefault="007772DC" w:rsidP="005826FF">
      <w:pPr>
        <w:spacing w:line="480" w:lineRule="auto"/>
      </w:pPr>
      <w:proofErr w:type="gramStart"/>
      <w:r w:rsidRPr="005826FF">
        <w:t>350</w:t>
      </w:r>
      <w:proofErr w:type="gramEnd"/>
      <w:r w:rsidRPr="005826FF">
        <w:t xml:space="preserve"> adults</w:t>
      </w:r>
      <w:r w:rsidR="00D5145A">
        <w:t xml:space="preserve"> </w:t>
      </w:r>
      <w:r w:rsidR="00AD6AF9">
        <w:t>took part</w:t>
      </w:r>
      <w:r w:rsidR="00270BE6">
        <w:t>;</w:t>
      </w:r>
      <w:r w:rsidR="00AD6AF9">
        <w:t xml:space="preserve"> a s</w:t>
      </w:r>
      <w:r w:rsidR="00A54326" w:rsidRPr="005826FF">
        <w:t xml:space="preserve">light majority were female, most were white British, and over half </w:t>
      </w:r>
      <w:r w:rsidR="00C01340">
        <w:t xml:space="preserve">had </w:t>
      </w:r>
      <w:r w:rsidR="00A54326" w:rsidRPr="005826FF">
        <w:t xml:space="preserve">completed college education </w:t>
      </w:r>
      <w:r w:rsidR="00462EF9" w:rsidRPr="005826FF">
        <w:t>or higher</w:t>
      </w:r>
      <w:r w:rsidR="00AD6AF9">
        <w:t xml:space="preserve"> (see </w:t>
      </w:r>
      <w:r w:rsidR="00AD6AF9" w:rsidRPr="005826FF">
        <w:t xml:space="preserve">Table </w:t>
      </w:r>
      <w:r w:rsidR="00AD6AF9">
        <w:t>1)</w:t>
      </w:r>
      <w:r w:rsidR="00A54326" w:rsidRPr="005826FF">
        <w:t>.  Participants typically had long-standing back pain (45% had onset over 5 years ago) that affected them on</w:t>
      </w:r>
      <w:r w:rsidR="00F45F2F">
        <w:t xml:space="preserve"> a</w:t>
      </w:r>
      <w:r w:rsidR="00A54326" w:rsidRPr="005826FF">
        <w:t xml:space="preserve"> daily or near-daily basis (38%) and was o</w:t>
      </w:r>
      <w:r w:rsidR="00964B37">
        <w:t>f moderate intensity (mean = 4.8</w:t>
      </w:r>
      <w:r w:rsidR="00A54326" w:rsidRPr="005826FF">
        <w:t xml:space="preserve"> on a 1-10 scale).  </w:t>
      </w:r>
      <w:r w:rsidR="00EC0380" w:rsidRPr="005826FF">
        <w:t>T</w:t>
      </w:r>
      <w:r w:rsidR="009F1DBF" w:rsidRPr="005826FF">
        <w:t xml:space="preserve">here were no significant </w:t>
      </w:r>
      <w:r w:rsidR="00D5145A">
        <w:t xml:space="preserve">between-group </w:t>
      </w:r>
      <w:r w:rsidR="009F1DBF" w:rsidRPr="005826FF">
        <w:t xml:space="preserve">differences </w:t>
      </w:r>
      <w:r w:rsidR="005C370D">
        <w:t>on demographic or clinical</w:t>
      </w:r>
      <w:r w:rsidR="00EC0380" w:rsidRPr="005826FF">
        <w:t xml:space="preserve"> measures (all </w:t>
      </w:r>
      <w:proofErr w:type="spellStart"/>
      <w:r w:rsidR="00EC0380" w:rsidRPr="005826FF">
        <w:t>ps</w:t>
      </w:r>
      <w:proofErr w:type="spellEnd"/>
      <w:r w:rsidR="00EC0380" w:rsidRPr="005826FF">
        <w:t>&gt;.05)</w:t>
      </w:r>
      <w:r w:rsidR="009F1DBF" w:rsidRPr="005826FF">
        <w:t>.</w:t>
      </w:r>
    </w:p>
    <w:p w14:paraId="4A2CDAA4" w14:textId="5BC32EC7" w:rsidR="007772DC" w:rsidRPr="000C6798" w:rsidRDefault="007772DC" w:rsidP="007772DC">
      <w:pPr>
        <w:pStyle w:val="Heading2"/>
        <w:rPr>
          <w:i w:val="0"/>
        </w:rPr>
      </w:pPr>
      <w:r w:rsidRPr="000C6798">
        <w:rPr>
          <w:i w:val="0"/>
        </w:rPr>
        <w:t>Primary outcomes: knowledge and informed choice</w:t>
      </w:r>
    </w:p>
    <w:p w14:paraId="35CC94EE" w14:textId="3EEEB300" w:rsidR="007772DC" w:rsidRDefault="006D0F21" w:rsidP="008F6F01">
      <w:pPr>
        <w:spacing w:line="480" w:lineRule="auto"/>
      </w:pPr>
      <w:r>
        <w:t>There was a significant main effect of website on change in acupuncture knowledge</w:t>
      </w:r>
      <w:r w:rsidR="00964B37">
        <w:t xml:space="preserve">, </w:t>
      </w:r>
      <w:proofErr w:type="gramStart"/>
      <w:r w:rsidR="00964B37">
        <w:t>F(</w:t>
      </w:r>
      <w:proofErr w:type="gramEnd"/>
      <w:r w:rsidR="00964B37">
        <w:t>1, 315)=37.93</w:t>
      </w:r>
      <w:r w:rsidR="00742DF0">
        <w:t xml:space="preserve">, p&lt;.001, </w:t>
      </w:r>
      <w:r w:rsidR="00742DF0">
        <w:rPr>
          <w:rFonts w:cs="Calibri"/>
        </w:rPr>
        <w:t>η</w:t>
      </w:r>
      <w:r w:rsidR="00742DF0" w:rsidRPr="00742DF0">
        <w:rPr>
          <w:vertAlign w:val="superscript"/>
        </w:rPr>
        <w:t>2</w:t>
      </w:r>
      <w:r w:rsidR="00742DF0">
        <w:t xml:space="preserve"> = .107</w:t>
      </w:r>
      <w:r w:rsidR="00AD6AF9">
        <w:t>,</w:t>
      </w:r>
      <w:r w:rsidR="0011020B" w:rsidRPr="0011020B">
        <w:t xml:space="preserve"> </w:t>
      </w:r>
      <w:r w:rsidR="00AD6AF9">
        <w:t>explaining</w:t>
      </w:r>
      <w:r w:rsidR="0011020B">
        <w:t xml:space="preserve"> 10.7% of the variance in knowledge change</w:t>
      </w:r>
      <w:r>
        <w:t xml:space="preserve">. </w:t>
      </w:r>
      <w:r w:rsidR="0011020B">
        <w:t xml:space="preserve"> </w:t>
      </w:r>
      <w:r>
        <w:t xml:space="preserve">Participants who viewed the enhanced acupuncture </w:t>
      </w:r>
      <w:r w:rsidR="008F6F01">
        <w:t>website</w:t>
      </w:r>
      <w:r>
        <w:t xml:space="preserve"> had significantly greater increase in their knowledge </w:t>
      </w:r>
      <w:r>
        <w:lastRenderedPageBreak/>
        <w:t xml:space="preserve">about acupuncture </w:t>
      </w:r>
      <w:r w:rsidR="00964B37">
        <w:t>(M=1.1</w:t>
      </w:r>
      <w:r w:rsidR="00742DF0">
        <w:t>, SD=1.</w:t>
      </w:r>
      <w:r w:rsidR="00964B37">
        <w:t>7</w:t>
      </w:r>
      <w:r w:rsidR="00742DF0">
        <w:t xml:space="preserve">) </w:t>
      </w:r>
      <w:r>
        <w:t xml:space="preserve">than participants who viewed the standard acupuncture </w:t>
      </w:r>
      <w:r w:rsidR="008F6F01">
        <w:t xml:space="preserve">website </w:t>
      </w:r>
      <w:r w:rsidR="00964B37">
        <w:t>(M=0.2, SD=1.1</w:t>
      </w:r>
      <w:r w:rsidR="00742DF0">
        <w:t>)</w:t>
      </w:r>
      <w:r>
        <w:t>.</w:t>
      </w:r>
      <w:r w:rsidR="0011020B">
        <w:t xml:space="preserve">  </w:t>
      </w:r>
    </w:p>
    <w:p w14:paraId="047A2FA7" w14:textId="40A87074" w:rsidR="006D0F21" w:rsidRDefault="00A036A8" w:rsidP="00BD118F">
      <w:pPr>
        <w:spacing w:line="480" w:lineRule="auto"/>
        <w:ind w:firstLine="720"/>
      </w:pPr>
      <w:r>
        <w:t xml:space="preserve">Table </w:t>
      </w:r>
      <w:r w:rsidR="00031957">
        <w:t>2</w:t>
      </w:r>
      <w:r>
        <w:t xml:space="preserve"> shows how participants </w:t>
      </w:r>
      <w:proofErr w:type="gramStart"/>
      <w:r>
        <w:t>were classified</w:t>
      </w:r>
      <w:proofErr w:type="gramEnd"/>
      <w:r>
        <w:t xml:space="preserve"> as making </w:t>
      </w:r>
      <w:r w:rsidR="00270BE6">
        <w:t xml:space="preserve">or not making </w:t>
      </w:r>
      <w:r>
        <w:t xml:space="preserve">an informed choice according to their knowledge, attitudes, and intentions.  </w:t>
      </w:r>
      <w:r w:rsidR="00D5145A">
        <w:t>The most common pattern of scores</w:t>
      </w:r>
      <w:r w:rsidR="00AD6AF9">
        <w:t xml:space="preserve">, </w:t>
      </w:r>
      <w:r w:rsidR="00270BE6">
        <w:t>(</w:t>
      </w:r>
      <w:r w:rsidR="00AD6AF9">
        <w:t>50.8% of participants</w:t>
      </w:r>
      <w:r w:rsidR="00270BE6">
        <w:t>)</w:t>
      </w:r>
      <w:r w:rsidR="00AD6AF9">
        <w:t>,</w:t>
      </w:r>
      <w:r w:rsidR="00D5145A">
        <w:t xml:space="preserve"> was to have positive intentions of using acupuncture and positive attitudes towards acupuncture, despite low knowledge.  </w:t>
      </w:r>
      <w:r w:rsidR="006D0F21">
        <w:t>There was a significant association between website and informed choice about acupuncture</w:t>
      </w:r>
      <w:r w:rsidR="00A469DD">
        <w:t xml:space="preserve">, </w:t>
      </w:r>
      <w:r w:rsidR="00A469DD">
        <w:rPr>
          <w:rFonts w:cs="Calibri"/>
        </w:rPr>
        <w:t>χ</w:t>
      </w:r>
      <w:r w:rsidR="00A469DD" w:rsidRPr="00A469DD">
        <w:rPr>
          <w:vertAlign w:val="superscript"/>
        </w:rPr>
        <w:t>2</w:t>
      </w:r>
      <w:r w:rsidR="00A469DD">
        <w:t xml:space="preserve"> (1) = </w:t>
      </w:r>
      <w:r w:rsidR="00964B37">
        <w:t>23.4</w:t>
      </w:r>
      <w:r w:rsidR="009B0778">
        <w:t>6</w:t>
      </w:r>
      <w:r w:rsidR="00A469DD">
        <w:t>, p</w:t>
      </w:r>
      <w:r w:rsidR="009B0778">
        <w:t>&lt;</w:t>
      </w:r>
      <w:r w:rsidR="00A469DD">
        <w:t>.0</w:t>
      </w:r>
      <w:r w:rsidR="009B0778">
        <w:t>01</w:t>
      </w:r>
      <w:r w:rsidR="00AD6AF9">
        <w:t>, with</w:t>
      </w:r>
      <w:r w:rsidR="006D0F21">
        <w:t xml:space="preserve"> </w:t>
      </w:r>
      <w:r w:rsidR="00637467" w:rsidRPr="00637467">
        <w:t>32.9</w:t>
      </w:r>
      <w:r w:rsidR="00770C99" w:rsidRPr="00637467">
        <w:t>% (</w:t>
      </w:r>
      <w:r w:rsidR="00637467" w:rsidRPr="00637467">
        <w:t>52</w:t>
      </w:r>
      <w:r w:rsidR="00770C99" w:rsidRPr="00637467">
        <w:t>/158) of p</w:t>
      </w:r>
      <w:r w:rsidR="006D0F21" w:rsidRPr="00637467">
        <w:t xml:space="preserve">eople </w:t>
      </w:r>
      <w:r w:rsidR="00AD6AF9">
        <w:t xml:space="preserve">who viewed </w:t>
      </w:r>
      <w:r w:rsidR="006D0F21" w:rsidRPr="00637467">
        <w:t xml:space="preserve">the enhanced website </w:t>
      </w:r>
      <w:r w:rsidR="00AD6AF9">
        <w:t>making</w:t>
      </w:r>
      <w:r w:rsidR="006D0F21" w:rsidRPr="00637467">
        <w:t xml:space="preserve"> an informed choice about acupuncture</w:t>
      </w:r>
      <w:r w:rsidR="00A469DD" w:rsidRPr="00637467">
        <w:t xml:space="preserve"> compared to </w:t>
      </w:r>
      <w:r w:rsidR="00637467" w:rsidRPr="00637467">
        <w:t>10.1</w:t>
      </w:r>
      <w:r w:rsidR="00770C99" w:rsidRPr="00637467">
        <w:t>% (</w:t>
      </w:r>
      <w:r w:rsidR="00637467" w:rsidRPr="00637467">
        <w:t>15</w:t>
      </w:r>
      <w:r w:rsidR="00770C99" w:rsidRPr="00637467">
        <w:t xml:space="preserve">/149) of </w:t>
      </w:r>
      <w:r w:rsidR="00A469DD" w:rsidRPr="00637467">
        <w:t xml:space="preserve">people </w:t>
      </w:r>
      <w:r w:rsidR="00770C99" w:rsidRPr="00637467">
        <w:t>who viewed the standard website.  Thus</w:t>
      </w:r>
      <w:r w:rsidR="001846CB">
        <w:t>,</w:t>
      </w:r>
      <w:r w:rsidR="00770C99" w:rsidRPr="00637467">
        <w:t xml:space="preserve"> </w:t>
      </w:r>
      <w:r w:rsidR="00270BE6">
        <w:t>participants</w:t>
      </w:r>
      <w:r w:rsidR="00270BE6" w:rsidRPr="00637467">
        <w:t xml:space="preserve"> </w:t>
      </w:r>
      <w:r w:rsidR="00770C99" w:rsidRPr="00637467">
        <w:t>who viewed the enhanced website were 3.</w:t>
      </w:r>
      <w:r w:rsidR="00964B37">
        <w:t>3</w:t>
      </w:r>
      <w:r w:rsidR="00770C99" w:rsidRPr="00637467">
        <w:t xml:space="preserve"> times more likely than those who viewed the stand</w:t>
      </w:r>
      <w:r w:rsidR="00770C99">
        <w:t>ard w</w:t>
      </w:r>
      <w:r w:rsidR="00756BCE">
        <w:t>e</w:t>
      </w:r>
      <w:r w:rsidR="00770C99">
        <w:t>bsite to make an informed choice</w:t>
      </w:r>
      <w:r w:rsidR="00462EF9">
        <w:t xml:space="preserve"> about acupuncture</w:t>
      </w:r>
      <w:r w:rsidR="00770C99">
        <w:t>.</w:t>
      </w:r>
      <w:r>
        <w:t xml:space="preserve">  </w:t>
      </w:r>
    </w:p>
    <w:p w14:paraId="5E82CE31" w14:textId="69E660B5" w:rsidR="007772DC" w:rsidRPr="000C6798" w:rsidRDefault="007772DC" w:rsidP="007772DC">
      <w:pPr>
        <w:pStyle w:val="Heading2"/>
        <w:rPr>
          <w:i w:val="0"/>
        </w:rPr>
      </w:pPr>
      <w:r w:rsidRPr="000C6798">
        <w:rPr>
          <w:i w:val="0"/>
        </w:rPr>
        <w:t xml:space="preserve">Secondary outcomes: treatment </w:t>
      </w:r>
      <w:r w:rsidR="00A469DD" w:rsidRPr="000C6798">
        <w:rPr>
          <w:i w:val="0"/>
        </w:rPr>
        <w:t>beliefs</w:t>
      </w:r>
    </w:p>
    <w:p w14:paraId="5B2D144D" w14:textId="15576B5A" w:rsidR="007772DC" w:rsidRDefault="008F6F01" w:rsidP="00735C43">
      <w:pPr>
        <w:spacing w:line="480" w:lineRule="auto"/>
      </w:pPr>
      <w:r>
        <w:t xml:space="preserve">Table </w:t>
      </w:r>
      <w:r w:rsidR="00031957">
        <w:t>3</w:t>
      </w:r>
      <w:r>
        <w:t xml:space="preserve"> shows mean scores on treatment belief</w:t>
      </w:r>
      <w:r w:rsidR="00D5145A">
        <w:t>s</w:t>
      </w:r>
      <w:r>
        <w:t xml:space="preserve"> by website.  </w:t>
      </w:r>
      <w:r w:rsidR="006D0F21">
        <w:t xml:space="preserve">There </w:t>
      </w:r>
      <w:r>
        <w:t xml:space="preserve">was a </w:t>
      </w:r>
      <w:r w:rsidR="00327DC1">
        <w:t xml:space="preserve">small </w:t>
      </w:r>
      <w:r>
        <w:t xml:space="preserve">non-significant trend for people who viewed the enhanced website to </w:t>
      </w:r>
      <w:r w:rsidR="00143EED">
        <w:t xml:space="preserve">have </w:t>
      </w:r>
      <w:proofErr w:type="gramStart"/>
      <w:r w:rsidR="00143EED">
        <w:t>more positive expectations of benefit from acupuncture and to rate</w:t>
      </w:r>
      <w:proofErr w:type="gramEnd"/>
      <w:r w:rsidR="00143EED">
        <w:t xml:space="preserve"> it as more credible compared to people who viewed the standard website</w:t>
      </w:r>
      <w:r>
        <w:t xml:space="preserve">.  </w:t>
      </w:r>
      <w:r w:rsidR="00735C43">
        <w:t>T</w:t>
      </w:r>
      <w:r>
        <w:t xml:space="preserve">here </w:t>
      </w:r>
      <w:r w:rsidR="006D0F21">
        <w:t>were no effects of website on concerns about acupuncture</w:t>
      </w:r>
      <w:r>
        <w:t xml:space="preserve"> or</w:t>
      </w:r>
      <w:r w:rsidR="006D0F21">
        <w:t xml:space="preserve"> perceptions </w:t>
      </w:r>
      <w:r w:rsidR="006F29EB">
        <w:t>that acupuncture offered a good</w:t>
      </w:r>
      <w:r w:rsidR="006D0F21">
        <w:t xml:space="preserve"> fit for the individual.  </w:t>
      </w:r>
    </w:p>
    <w:p w14:paraId="6B70BA64" w14:textId="4B97C7D2" w:rsidR="00462EF9" w:rsidRDefault="00462EF9" w:rsidP="00462EF9">
      <w:pPr>
        <w:spacing w:line="480" w:lineRule="auto"/>
      </w:pPr>
      <w:r>
        <w:t>Willingness to try acupuncture was very high</w:t>
      </w:r>
      <w:r w:rsidR="00930963">
        <w:t xml:space="preserve"> and not affected by website</w:t>
      </w:r>
      <w:r>
        <w:t xml:space="preserve">: </w:t>
      </w:r>
      <w:proofErr w:type="gramStart"/>
      <w:r>
        <w:t>85.1%</w:t>
      </w:r>
      <w:proofErr w:type="gramEnd"/>
      <w:r>
        <w:t xml:space="preserve"> of participants who had viewed the enhanced website and 82.8% of those who had viewed the standard website were willing to try acupuncture, </w:t>
      </w:r>
      <w:r>
        <w:rPr>
          <w:rFonts w:cs="Calibri"/>
        </w:rPr>
        <w:t>χ</w:t>
      </w:r>
      <w:r w:rsidRPr="00A469DD">
        <w:rPr>
          <w:vertAlign w:val="superscript"/>
        </w:rPr>
        <w:t>2</w:t>
      </w:r>
      <w:r w:rsidR="00964B37">
        <w:t xml:space="preserve"> (1) = .34</w:t>
      </w:r>
      <w:r>
        <w:t xml:space="preserve">, p=.560.  </w:t>
      </w:r>
    </w:p>
    <w:p w14:paraId="5EAB8829" w14:textId="69C33D96" w:rsidR="00733BD1" w:rsidRDefault="000C6798" w:rsidP="000C6798">
      <w:pPr>
        <w:pStyle w:val="Heading1"/>
        <w:jc w:val="center"/>
      </w:pPr>
      <w:r>
        <w:t>DISCUSSION</w:t>
      </w:r>
    </w:p>
    <w:p w14:paraId="34DE74B1" w14:textId="2EF3164D" w:rsidR="007F6266" w:rsidRDefault="00FE6ADF" w:rsidP="00671F61">
      <w:pPr>
        <w:spacing w:line="480" w:lineRule="auto"/>
      </w:pPr>
      <w:r>
        <w:t>We tested the effects of a new educational website about acupuncture on adults with recent back pain</w:t>
      </w:r>
      <w:r w:rsidR="00770C99">
        <w:t>, comparing it to a standard website based on existing written patient information</w:t>
      </w:r>
      <w:r>
        <w:t xml:space="preserve">.  Participants who viewed the enhanced website had greater increases in knowledge about acupuncture and were </w:t>
      </w:r>
      <w:r w:rsidR="00AD6476">
        <w:t xml:space="preserve">three times </w:t>
      </w:r>
      <w:r>
        <w:t xml:space="preserve">more likely to make an informed choice about acupuncture, compared to participants </w:t>
      </w:r>
      <w:r>
        <w:lastRenderedPageBreak/>
        <w:t xml:space="preserve">who viewed the standard website.  </w:t>
      </w:r>
      <w:r w:rsidR="00AD6476">
        <w:t>O</w:t>
      </w:r>
      <w:r>
        <w:t>n average, viewing the enhanced website led participants to answer one more knowledge quiz item correctly</w:t>
      </w:r>
      <w:r w:rsidR="00706A2C">
        <w:t xml:space="preserve"> </w:t>
      </w:r>
      <w:r w:rsidR="00E62D6D">
        <w:t xml:space="preserve">(out of ten) </w:t>
      </w:r>
      <w:r w:rsidR="00706A2C">
        <w:t>while the standard website led to no additional quiz items being answered correctly</w:t>
      </w:r>
      <w:r w:rsidR="007E0D8B">
        <w:t xml:space="preserve">.  These effects are likely </w:t>
      </w:r>
      <w:r w:rsidR="00930963">
        <w:t xml:space="preserve">to be due, at least in part, </w:t>
      </w:r>
      <w:r w:rsidR="007E0D8B">
        <w:t xml:space="preserve">to the additional information presented in the enhanced website, but might also </w:t>
      </w:r>
      <w:r w:rsidR="00930963">
        <w:t xml:space="preserve">be </w:t>
      </w:r>
      <w:r w:rsidR="007E0D8B">
        <w:t xml:space="preserve">due </w:t>
      </w:r>
      <w:r w:rsidR="00930963">
        <w:t xml:space="preserve">partly </w:t>
      </w:r>
      <w:r w:rsidR="007E0D8B">
        <w:t xml:space="preserve">to the additional formats (e.g. video, audio) that </w:t>
      </w:r>
      <w:proofErr w:type="gramStart"/>
      <w:r w:rsidR="007E0D8B">
        <w:t>were used</w:t>
      </w:r>
      <w:proofErr w:type="gramEnd"/>
      <w:r w:rsidR="007E0D8B">
        <w:t xml:space="preserve"> in the enhanced but not the standard website.  </w:t>
      </w:r>
      <w:r w:rsidR="00AD6476">
        <w:t>There were no effects on treatment beliefs or willingness to try acupuncture.</w:t>
      </w:r>
      <w:r>
        <w:t xml:space="preserve"> </w:t>
      </w:r>
      <w:r w:rsidR="00AD6476">
        <w:t xml:space="preserve"> This </w:t>
      </w:r>
      <w:r>
        <w:t xml:space="preserve">might </w:t>
      </w:r>
      <w:r w:rsidR="00930963">
        <w:t xml:space="preserve">be </w:t>
      </w:r>
      <w:r>
        <w:t xml:space="preserve">due to ceiling effects (on expectancy, credibility, and individual fit) and floor effects (on concerns).  It would be interesting to test the effects of the </w:t>
      </w:r>
      <w:r w:rsidR="00E62D6D">
        <w:t xml:space="preserve">enhanced </w:t>
      </w:r>
      <w:r>
        <w:t xml:space="preserve">website in a sample of participants less inclined to try acupuncture, although the </w:t>
      </w:r>
      <w:r w:rsidR="00DF697D">
        <w:t>natural</w:t>
      </w:r>
      <w:r>
        <w:t xml:space="preserve"> audience for the website in practice will be participants who are at least willing to consider acupuncture.  </w:t>
      </w:r>
      <w:r w:rsidR="00AD6476">
        <w:t xml:space="preserve">Perhaps attempts to optimise patients’ beliefs about acupuncture would be more successful if </w:t>
      </w:r>
      <w:proofErr w:type="gramStart"/>
      <w:r w:rsidR="00AD6476">
        <w:t>integrated</w:t>
      </w:r>
      <w:proofErr w:type="gramEnd"/>
      <w:r w:rsidR="00AD6476">
        <w:t xml:space="preserve"> into the first acupuncture consultation and delivered by acupuncturists.  </w:t>
      </w:r>
    </w:p>
    <w:p w14:paraId="31723FE9" w14:textId="3225DEEE" w:rsidR="000F3948" w:rsidRDefault="00D07C50" w:rsidP="003F35E5">
      <w:pPr>
        <w:spacing w:line="480" w:lineRule="auto"/>
      </w:pPr>
      <w:r>
        <w:t>Strengths of this study include the enhanced website</w:t>
      </w:r>
      <w:r w:rsidR="000F3948">
        <w:t>,</w:t>
      </w:r>
      <w:r>
        <w:t xml:space="preserve"> developed using an approach based on person-centred, evidence-based, and t</w:t>
      </w:r>
      <w:r w:rsidR="00F4224D">
        <w:t>heory-based intervention design,</w:t>
      </w:r>
      <w:r w:rsidR="00AD159E">
        <w:fldChar w:fldCharType="begin"/>
      </w:r>
      <w:r w:rsidR="000C6798">
        <w:instrText xml:space="preserve"> ADDIN EN.CITE &lt;EndNote&gt;&lt;Cite&gt;&lt;Author&gt;Bishop&lt;/Author&gt;&lt;Year&gt;2016&lt;/Year&gt;&lt;RecNum&gt;6783&lt;/RecNum&gt;&lt;DisplayText&gt;&lt;style face="superscript"&gt;33&lt;/style&gt;&lt;/DisplayText&gt;&lt;record&gt;&lt;rec-number&gt;6783&lt;/rec-number&gt;&lt;foreign-keys&gt;&lt;key app="EN" db-id="0pf50avsqaa99ye5twvpvdabtsespt0ddarp"&gt;6783&lt;/key&gt;&lt;/foreign-keys&gt;&lt;ref-type name="Journal Article"&gt;17&lt;/ref-type&gt;&lt;contributors&gt;&lt;authors&gt;&lt;author&gt;Bishop, F. L.&lt;/author&gt;&lt;author&gt;Greville-Harris, M.&lt;/author&gt;&lt;author&gt;Bostock, J.&lt;/author&gt;&lt;author&gt;Din, A.&lt;/author&gt;&lt;author&gt;Graham, C. A.&lt;/author&gt;&lt;author&gt;Lewith, G.&lt;/author&gt;&lt;author&gt;Liossi, C.&lt;/author&gt;&lt;author&gt;O&amp;apos;Riordan, T.&lt;/author&gt;&lt;author&gt;Ryves, R.&lt;/author&gt;&lt;author&gt;White, P.&lt;/author&gt;&lt;author&gt;Yardley, L.&lt;/author&gt;&lt;/authors&gt;&lt;/contributors&gt;&lt;titles&gt;&lt;title&gt;Using psychological theory and qualitative methods to develop a new evidence-based website about acupuncture for back pain&lt;/title&gt;&lt;secondary-title&gt;European Journal of Integrative Medicine&lt;/secondary-title&gt;&lt;/titles&gt;&lt;periodical&gt;&lt;full-title&gt;European Journal of Integrative Medicine&lt;/full-title&gt;&lt;abbr-1&gt;Eur J Integr Med&lt;/abbr-1&gt;&lt;/periodical&gt;&lt;pages&gt;384-393&lt;/pages&gt;&lt;volume&gt;8&lt;/volume&gt;&lt;number&gt;4&lt;/number&gt;&lt;dates&gt;&lt;year&gt;2016&lt;/year&gt;&lt;/dates&gt;&lt;urls&gt;&lt;/urls&gt;&lt;electronic-resource-num&gt;10.1016/j.eujim.2016.05.006&lt;/electronic-resource-num&gt;&lt;/record&gt;&lt;/Cite&gt;&lt;/EndNote&gt;</w:instrText>
      </w:r>
      <w:r w:rsidR="00AD159E">
        <w:fldChar w:fldCharType="separate"/>
      </w:r>
      <w:r w:rsidR="000C6798" w:rsidRPr="000C6798">
        <w:rPr>
          <w:noProof/>
          <w:vertAlign w:val="superscript"/>
        </w:rPr>
        <w:t>33</w:t>
      </w:r>
      <w:r w:rsidR="00AD159E">
        <w:fldChar w:fldCharType="end"/>
      </w:r>
      <w:r>
        <w:t xml:space="preserve"> and the use of a control website based on existi</w:t>
      </w:r>
      <w:r w:rsidR="00F4224D">
        <w:t>ng standard patient information.</w:t>
      </w:r>
      <w:r w:rsidR="00AD159E">
        <w:fldChar w:fldCharType="begin"/>
      </w:r>
      <w:r w:rsidR="00C947EF">
        <w:instrText xml:space="preserve"> ADDIN EN.CITE &lt;EndNote&gt;&lt;Cite&gt;&lt;Author&gt;White&lt;/Author&gt;&lt;Year&gt;2001&lt;/Year&gt;&lt;RecNum&gt;4698&lt;/RecNum&gt;&lt;DisplayText&gt;&lt;style face="superscript"&gt;30&lt;/style&gt;&lt;/DisplayText&gt;&lt;record&gt;&lt;rec-number&gt;4698&lt;/rec-number&gt;&lt;foreign-keys&gt;&lt;key app="EN" db-id="0pf50avsqaa99ye5twvpvdabtsespt0ddarp"&gt;4698&lt;/key&gt;&lt;/foreign-keys&gt;&lt;ref-type name="Journal Article"&gt;17&lt;/ref-type&gt;&lt;contributors&gt;&lt;authors&gt;&lt;author&gt;White, A. R.&lt;/author&gt;&lt;author&gt;Cummings, M. J.&lt;/author&gt;&lt;author&gt;Hopwood, V.&lt;/author&gt;&lt;author&gt;MacPherson, H.&lt;/author&gt;&lt;/authors&gt;&lt;/contributors&gt;&lt;titles&gt;&lt;title&gt;Informed consent for acupuncture - An information leaflet developed by consensus&lt;/title&gt;&lt;secondary-title&gt;Acupuncture in Medicine&lt;/secondary-title&gt;&lt;/titles&gt;&lt;periodical&gt;&lt;full-title&gt;Acupuncture in Medicine&lt;/full-title&gt;&lt;abbr-1&gt;Acupunct Med&lt;/abbr-1&gt;&lt;abbr-2&gt;Acupunct Med&lt;/abbr-2&gt;&lt;/periodical&gt;&lt;pages&gt;123-129&lt;/pages&gt;&lt;volume&gt;19&lt;/volume&gt;&lt;number&gt;2&lt;/number&gt;&lt;reprint-edition&gt;NOT IN FILE&lt;/reprint-edition&gt;&lt;keywords&gt;&lt;keyword&gt;acupuncture&lt;/keyword&gt;&lt;keyword&gt;Information&lt;/keyword&gt;&lt;keyword&gt;INFORMED-CONSENT&lt;/keyword&gt;&lt;keyword&gt;informed consent&lt;/keyword&gt;&lt;keyword&gt;Medicine&lt;/keyword&gt;&lt;keyword&gt;patient&lt;/keyword&gt;&lt;keyword&gt;patients&lt;/keyword&gt;&lt;keyword&gt;Prospective&lt;/keyword&gt;&lt;keyword&gt;risk&lt;/keyword&gt;&lt;keyword&gt;STANDARD&lt;/keyword&gt;&lt;keyword&gt;survey&lt;/keyword&gt;&lt;keyword&gt;treatment&lt;/keyword&gt;&lt;keyword&gt;UK&lt;/keyword&gt;&lt;/keywords&gt;&lt;dates&gt;&lt;year&gt;2001&lt;/year&gt;&lt;/dates&gt;&lt;urls&gt;&lt;/urls&gt;&lt;/record&gt;&lt;/Cite&gt;&lt;/EndNote&gt;</w:instrText>
      </w:r>
      <w:r w:rsidR="00AD159E">
        <w:fldChar w:fldCharType="separate"/>
      </w:r>
      <w:r w:rsidR="00C947EF" w:rsidRPr="00C947EF">
        <w:rPr>
          <w:noProof/>
          <w:vertAlign w:val="superscript"/>
        </w:rPr>
        <w:t>30</w:t>
      </w:r>
      <w:r w:rsidR="00AD159E">
        <w:fldChar w:fldCharType="end"/>
      </w:r>
      <w:r>
        <w:t xml:space="preserve">  Compared to traditional paper-based patient information leaflets, creating a </w:t>
      </w:r>
      <w:proofErr w:type="gramStart"/>
      <w:r>
        <w:t>website enabled</w:t>
      </w:r>
      <w:proofErr w:type="gramEnd"/>
      <w:r>
        <w:t xml:space="preserve"> </w:t>
      </w:r>
      <w:r w:rsidR="000F3948">
        <w:t>provision of</w:t>
      </w:r>
      <w:r>
        <w:t xml:space="preserve"> more detailed information in an accessible and engaging manner </w:t>
      </w:r>
      <w:r w:rsidR="000F3948">
        <w:t>e.g. using</w:t>
      </w:r>
      <w:r>
        <w:t xml:space="preserve"> text, audio, and film.  </w:t>
      </w:r>
      <w:r w:rsidR="001846CB">
        <w:t>In 2015</w:t>
      </w:r>
      <w:r w:rsidR="00756BCE">
        <w:t>,</w:t>
      </w:r>
      <w:r w:rsidR="001846CB">
        <w:t xml:space="preserve"> </w:t>
      </w:r>
      <w:r w:rsidRPr="00060BC9">
        <w:t xml:space="preserve">86% of </w:t>
      </w:r>
      <w:r>
        <w:t xml:space="preserve">UK </w:t>
      </w:r>
      <w:r w:rsidRPr="00060BC9">
        <w:t>households had internet access</w:t>
      </w:r>
      <w:r>
        <w:t xml:space="preserve"> and 78% of adults accessed the internet daily or almost daily</w:t>
      </w:r>
      <w:r w:rsidR="0098375A">
        <w:t>,</w:t>
      </w:r>
      <w:r w:rsidR="00AD159E">
        <w:fldChar w:fldCharType="begin"/>
      </w:r>
      <w:r w:rsidR="000C6798">
        <w:instrText xml:space="preserve"> ADDIN EN.CITE &lt;EndNote&gt;&lt;Cite&gt;&lt;Author&gt;Office for National Statistics&lt;/Author&gt;&lt;Year&gt;2015&lt;/Year&gt;&lt;RecNum&gt;6776&lt;/RecNum&gt;&lt;DisplayText&gt;&lt;style face="superscript"&gt;40&lt;/style&gt;&lt;/DisplayText&gt;&lt;record&gt;&lt;rec-number&gt;6776&lt;/rec-number&gt;&lt;foreign-keys&gt;&lt;key app="EN" db-id="0pf50avsqaa99ye5twvpvdabtsespt0ddarp"&gt;6776&lt;/key&gt;&lt;/foreign-keys&gt;&lt;ref-type name="Web Page"&gt;12&lt;/ref-type&gt;&lt;contributors&gt;&lt;authors&gt;&lt;author&gt;Office for National Statistics,&lt;/author&gt;&lt;/authors&gt;&lt;/contributors&gt;&lt;titles&gt;&lt;title&gt;Statistical Bulletin: Internet Access - Households and Individuals: 2015&lt;/title&gt;&lt;/titles&gt;&lt;dates&gt;&lt;year&gt;2015&lt;/year&gt;&lt;pub-dates&gt;&lt;date&gt;6 August 2015&lt;/date&gt;&lt;/pub-dates&gt;&lt;/dates&gt;&lt;urls&gt;&lt;related-urls&gt;&lt;url&gt;http://www.ons.gov.uk/peoplepopulationandcommunity/householdcharacteristics/homeinternetandsocialmediausage/bulletins/internetaccesshouseholdsandindividuals/2015-08-06 (Archived by WebCite® at http://www.webcitation.org/6g1la5vII)&lt;/url&gt;&lt;/related-urls&gt;&lt;/urls&gt;&lt;/record&gt;&lt;/Cite&gt;&lt;/EndNote&gt;</w:instrText>
      </w:r>
      <w:r w:rsidR="00AD159E">
        <w:fldChar w:fldCharType="separate"/>
      </w:r>
      <w:r w:rsidR="000C6798" w:rsidRPr="000C6798">
        <w:rPr>
          <w:noProof/>
          <w:vertAlign w:val="superscript"/>
        </w:rPr>
        <w:t>40</w:t>
      </w:r>
      <w:r w:rsidR="00AD159E">
        <w:fldChar w:fldCharType="end"/>
      </w:r>
      <w:r>
        <w:t xml:space="preserve"> making online health information accessible to a large majority - but not all - of the population.  </w:t>
      </w:r>
    </w:p>
    <w:p w14:paraId="748BCC9D" w14:textId="091AF76A" w:rsidR="00D07C50" w:rsidRDefault="00D07C50" w:rsidP="003F35E5">
      <w:pPr>
        <w:spacing w:line="480" w:lineRule="auto"/>
      </w:pPr>
      <w:r>
        <w:t xml:space="preserve">The </w:t>
      </w:r>
      <w:proofErr w:type="gramStart"/>
      <w:r>
        <w:t xml:space="preserve">generalisability of </w:t>
      </w:r>
      <w:r w:rsidR="001846CB">
        <w:t xml:space="preserve">this </w:t>
      </w:r>
      <w:r>
        <w:t>study is limited by the la</w:t>
      </w:r>
      <w:r w:rsidR="000E0031">
        <w:t xml:space="preserve">rgely pro-acupuncture </w:t>
      </w:r>
      <w:r>
        <w:t>participants drawn primarily from primary care</w:t>
      </w:r>
      <w:proofErr w:type="gramEnd"/>
      <w:r>
        <w:t>.  We</w:t>
      </w:r>
      <w:r w:rsidR="0098375A">
        <w:t xml:space="preserve"> do not know whether</w:t>
      </w:r>
      <w:r>
        <w:t xml:space="preserve"> our website might improve </w:t>
      </w:r>
      <w:r w:rsidR="0098375A">
        <w:t xml:space="preserve">acupuncture </w:t>
      </w:r>
      <w:r>
        <w:t>knowledge among people who hold strong negative attitudes t</w:t>
      </w:r>
      <w:r w:rsidR="002E5C66">
        <w:t xml:space="preserve">owards it.  </w:t>
      </w:r>
      <w:proofErr w:type="gramStart"/>
      <w:r w:rsidR="00204DFC">
        <w:t xml:space="preserve">Our participants were also slightly younger and more educated than a previous </w:t>
      </w:r>
      <w:r w:rsidR="00BF0E2E">
        <w:t xml:space="preserve">primary care </w:t>
      </w:r>
      <w:r w:rsidR="00204DFC">
        <w:t>sample of adults with back pain from the same region.</w:t>
      </w:r>
      <w:r w:rsidR="00204DFC" w:rsidRPr="00204DFC">
        <w:rPr>
          <w:vertAlign w:val="superscript"/>
        </w:rPr>
        <w:t xml:space="preserve">38  </w:t>
      </w:r>
      <w:r w:rsidR="007D7CA4" w:rsidRPr="007D7CA4">
        <w:t>However,</w:t>
      </w:r>
      <w:r w:rsidR="007D7CA4">
        <w:t xml:space="preserve"> we are reasonably confident that the website is accessible to adults with less formal education as we attended to accessibility issues during its development.</w:t>
      </w:r>
      <w:r w:rsidR="007D7CA4" w:rsidRPr="007D7CA4">
        <w:rPr>
          <w:vertAlign w:val="superscript"/>
        </w:rPr>
        <w:t>33</w:t>
      </w:r>
      <w:r w:rsidR="007D7CA4">
        <w:t xml:space="preserve"> </w:t>
      </w:r>
      <w:r w:rsidR="007D7CA4">
        <w:rPr>
          <w:vertAlign w:val="superscript"/>
        </w:rPr>
        <w:t xml:space="preserve"> </w:t>
      </w:r>
      <w:r w:rsidR="002E5C66">
        <w:lastRenderedPageBreak/>
        <w:t>Information</w:t>
      </w:r>
      <w:r>
        <w:t xml:space="preserve"> about regulation and practicalities of accessing acupuncture is </w:t>
      </w:r>
      <w:r w:rsidR="00D06BCB">
        <w:t>UK-</w:t>
      </w:r>
      <w:r>
        <w:t>specific and will need revising to refle</w:t>
      </w:r>
      <w:r w:rsidR="000E0031">
        <w:t>ct ongoing changes in regulation and provision</w:t>
      </w:r>
      <w:r>
        <w:t>.</w:t>
      </w:r>
      <w:proofErr w:type="gramEnd"/>
      <w:r>
        <w:t xml:space="preserve">  </w:t>
      </w:r>
      <w:proofErr w:type="gramStart"/>
      <w:r w:rsidR="00C947EF">
        <w:t xml:space="preserve">The </w:t>
      </w:r>
      <w:r w:rsidR="00B7174F">
        <w:t xml:space="preserve">design process for the </w:t>
      </w:r>
      <w:r w:rsidR="00C947EF">
        <w:t xml:space="preserve">enhanced website </w:t>
      </w:r>
      <w:r w:rsidR="00B7174F">
        <w:t>was driven by the person-based approach, in conjunction with the evidence-, and theory-based approaches to intervention design.</w:t>
      </w:r>
      <w:r w:rsidR="00B7174F" w:rsidRPr="00B7174F">
        <w:rPr>
          <w:vertAlign w:val="superscript"/>
        </w:rPr>
        <w:t>33</w:t>
      </w:r>
      <w:r w:rsidR="00B7174F">
        <w:t xml:space="preserve">  Our website might have had larger effects if it had also been </w:t>
      </w:r>
      <w:r w:rsidR="00C947EF">
        <w:t xml:space="preserve">designed </w:t>
      </w:r>
      <w:r w:rsidR="00B7174F">
        <w:t xml:space="preserve">as </w:t>
      </w:r>
      <w:r w:rsidR="00C947EF">
        <w:t xml:space="preserve">a traditional patient decision aid, </w:t>
      </w:r>
      <w:r w:rsidR="00B7174F">
        <w:t xml:space="preserve">as such aids have been shown to </w:t>
      </w:r>
      <w:r w:rsidR="00C947EF">
        <w:t xml:space="preserve">increase knowledge and improve other decision-making outcomes </w:t>
      </w:r>
      <w:r w:rsidR="00B7174F">
        <w:t xml:space="preserve">although </w:t>
      </w:r>
      <w:r w:rsidR="000F3948">
        <w:t>to date</w:t>
      </w:r>
      <w:r w:rsidR="00B7174F">
        <w:t xml:space="preserve"> have shown </w:t>
      </w:r>
      <w:r w:rsidR="00C947EF">
        <w:t>limited effects on clinical outcomes;</w:t>
      </w:r>
      <w:r w:rsidR="00C947EF">
        <w:fldChar w:fldCharType="begin"/>
      </w:r>
      <w:r w:rsidR="00C947EF">
        <w:instrText xml:space="preserve"> ADDIN EN.CITE &lt;EndNote&gt;&lt;Cite&gt;&lt;Author&gt;Stacey&lt;/Author&gt;&lt;Year&gt;2017&lt;/Year&gt;&lt;IDText&gt;Decision aids for people facing health treatment or screening decisions&lt;/IDText&gt;&lt;DisplayText&gt;&lt;style face="superscript"&gt;41&lt;/style&gt;&lt;/DisplayText&gt;&lt;record&gt;&lt;keywords&gt;&lt;keyword&gt;Humans[checkword]&lt;/keyword&gt;&lt;keyword&gt;Decision Support Techniques&lt;/keyword&gt;&lt;keyword&gt;Patient Participation&lt;/keyword&gt;&lt;keyword&gt;Elective Surgical Procedures&lt;/keyword&gt;&lt;keyword&gt;Patient Education as Topic [methods]&lt;/keyword&gt;&lt;keyword&gt;Randomized Controlled Trials as Topic&lt;/keyword&gt;&lt;/keywords&gt;&lt;urls&gt;&lt;related-urls&gt;&lt;url&gt;http://dx.doi.org/10.1002/14651858.CD001431.pub5&lt;/url&gt;&lt;/related-urls&gt;&lt;/urls&gt;&lt;isbn&gt;1465-1858&lt;/isbn&gt;&lt;titles&gt;&lt;title&gt;Decision aids for people facing health treatment or screening decisions&lt;/title&gt;&lt;secondary-title&gt;Cochrane Database of Systematic Reviews&lt;/secondary-title&gt;&lt;/titles&gt;&lt;number&gt;4&lt;/number&gt;&lt;contributors&gt;&lt;authors&gt;&lt;author&gt;Stacey, Dawn&lt;/author&gt;&lt;author&gt;Légaré, France&lt;/author&gt;&lt;author&gt;Lewis, Krystina&lt;/author&gt;&lt;author&gt;Barry, Michael J.&lt;/author&gt;&lt;author&gt;Bennett, Carol L.&lt;/author&gt;&lt;author&gt;Eden, Karen B.&lt;/author&gt;&lt;author&gt;Holmes-Rovner, Margaret&lt;/author&gt;&lt;author&gt;Llewellyn-Thomas, Hilary&lt;/author&gt;&lt;author&gt;Lyddiatt, Anne&lt;/author&gt;&lt;author&gt;Thomson, Richard&lt;/author&gt;&lt;author&gt;Trevena, Lyndal&lt;/author&gt;&lt;/authors&gt;&lt;/contributors&gt;&lt;added-date format="utc"&gt;1505379672&lt;/added-date&gt;&lt;ref-type name="Journal Article"&gt;17&lt;/ref-type&gt;&lt;dates&gt;&lt;year&gt;2017&lt;/year&gt;&lt;/dates&gt;&lt;rec-number&gt;7115&lt;/rec-number&gt;&lt;publisher&gt;John Wiley &amp;amp; Sons, Ltd&lt;/publisher&gt;&lt;last-updated-date format="utc"&gt;1505379672&lt;/last-updated-date&gt;&lt;accession-num&gt;CD001431&lt;/accession-num&gt;&lt;electronic-resource-num&gt;10.1002/14651858.CD001431.pub5&lt;/electronic-resource-num&gt;&lt;/record&gt;&lt;/Cite&gt;&lt;/EndNote&gt;</w:instrText>
      </w:r>
      <w:r w:rsidR="00C947EF">
        <w:fldChar w:fldCharType="separate"/>
      </w:r>
      <w:r w:rsidR="00C947EF" w:rsidRPr="00C947EF">
        <w:rPr>
          <w:noProof/>
          <w:vertAlign w:val="superscript"/>
        </w:rPr>
        <w:t>41</w:t>
      </w:r>
      <w:r w:rsidR="00C947EF">
        <w:fldChar w:fldCharType="end"/>
      </w:r>
      <w:r w:rsidR="00C947EF">
        <w:t xml:space="preserve"> future research should </w:t>
      </w:r>
      <w:r w:rsidR="00B7174F">
        <w:t xml:space="preserve">explore </w:t>
      </w:r>
      <w:r w:rsidR="00C947EF">
        <w:t>whether the person-, evidence-, and theory-based approach that guided our website design</w:t>
      </w:r>
      <w:r w:rsidR="00B7174F" w:rsidRPr="00B7174F">
        <w:t xml:space="preserve"> </w:t>
      </w:r>
      <w:r w:rsidR="00B7174F">
        <w:t>could beneficially be applied to traditional patient decision aids</w:t>
      </w:r>
      <w:r w:rsidR="00C947EF">
        <w:t>.</w:t>
      </w:r>
      <w:proofErr w:type="gramEnd"/>
      <w:r w:rsidR="00C947EF">
        <w:t xml:space="preserve">  </w:t>
      </w:r>
      <w:r w:rsidR="00742A77" w:rsidRPr="00742A77">
        <w:t xml:space="preserve">The outcome measures </w:t>
      </w:r>
      <w:proofErr w:type="gramStart"/>
      <w:r w:rsidR="00742A77" w:rsidRPr="00742A77">
        <w:t>were previ</w:t>
      </w:r>
      <w:r w:rsidR="0098375A">
        <w:t>ously validated</w:t>
      </w:r>
      <w:proofErr w:type="gramEnd"/>
      <w:r w:rsidR="0098375A">
        <w:t xml:space="preserve"> and included </w:t>
      </w:r>
      <w:r w:rsidR="00742A77" w:rsidRPr="00742A77">
        <w:t>assessment</w:t>
      </w:r>
      <w:r w:rsidR="0098375A">
        <w:t>s</w:t>
      </w:r>
      <w:r w:rsidR="00742A77" w:rsidRPr="00742A77">
        <w:t xml:space="preserve"> of objective</w:t>
      </w:r>
      <w:r w:rsidR="0098375A">
        <w:t xml:space="preserve"> knowledge and </w:t>
      </w:r>
      <w:r w:rsidR="00742A77" w:rsidRPr="00742A77">
        <w:t xml:space="preserve">informed choice, which is particularly relevant when considering the potential </w:t>
      </w:r>
      <w:r w:rsidR="0098375A">
        <w:t xml:space="preserve">for </w:t>
      </w:r>
      <w:r w:rsidR="00742A77" w:rsidRPr="00742A77">
        <w:t>us</w:t>
      </w:r>
      <w:r w:rsidR="0098375A">
        <w:t>ing</w:t>
      </w:r>
      <w:r w:rsidR="00742A77" w:rsidRPr="00742A77">
        <w:t xml:space="preserve"> the website to inform </w:t>
      </w:r>
      <w:r w:rsidR="0098375A">
        <w:t>clinical trial volunteers</w:t>
      </w:r>
      <w:r w:rsidR="00742A77" w:rsidRPr="00742A77">
        <w:t>.  However, the conceptual strength</w:t>
      </w:r>
      <w:r w:rsidR="00D06BCB">
        <w:t xml:space="preserve"> of measuring informed choice </w:t>
      </w:r>
      <w:proofErr w:type="gramStart"/>
      <w:r w:rsidR="00D06BCB">
        <w:t>is</w:t>
      </w:r>
      <w:r w:rsidR="00742A77" w:rsidRPr="00742A77">
        <w:t xml:space="preserve"> b</w:t>
      </w:r>
      <w:r w:rsidR="00D06BCB">
        <w:t>alanced</w:t>
      </w:r>
      <w:proofErr w:type="gramEnd"/>
      <w:r w:rsidR="00D06BCB">
        <w:t xml:space="preserve"> by</w:t>
      </w:r>
      <w:r w:rsidR="00742A77" w:rsidRPr="00742A77">
        <w:t xml:space="preserve"> the</w:t>
      </w:r>
      <w:r w:rsidR="00D06BCB">
        <w:t xml:space="preserve"> statistical limitations of </w:t>
      </w:r>
      <w:r w:rsidR="00742A77" w:rsidRPr="00742A77">
        <w:t xml:space="preserve">loss of data </w:t>
      </w:r>
      <w:r w:rsidR="00D06BCB">
        <w:t xml:space="preserve">associated with deriving this </w:t>
      </w:r>
      <w:r w:rsidR="00742A77" w:rsidRPr="00742A77">
        <w:t xml:space="preserve">outcome measure (following published guidelines) by dichotomising three continuous variables.  </w:t>
      </w:r>
      <w:r w:rsidR="005540A3">
        <w:t>Future studies should also test the website’s effects on behaviour (e.g. acupuncture utilization).</w:t>
      </w:r>
    </w:p>
    <w:p w14:paraId="32359B25" w14:textId="0BC093A2" w:rsidR="00770C99" w:rsidRDefault="002E5C66" w:rsidP="00706A2C">
      <w:pPr>
        <w:spacing w:line="480" w:lineRule="auto"/>
      </w:pPr>
      <w:r>
        <w:t>The enhanced website</w:t>
      </w:r>
      <w:r w:rsidR="009F287E">
        <w:t xml:space="preserve"> could be used </w:t>
      </w:r>
      <w:r w:rsidR="006C6409">
        <w:t xml:space="preserve">to </w:t>
      </w:r>
      <w:r w:rsidR="009F287E">
        <w:t xml:space="preserve">support informed decision-making </w:t>
      </w:r>
      <w:r w:rsidR="007D7CA4">
        <w:t xml:space="preserve">about acupuncture for back pain </w:t>
      </w:r>
      <w:r w:rsidR="009F287E">
        <w:t>among primary care patients and the general public</w:t>
      </w:r>
      <w:proofErr w:type="gramStart"/>
      <w:r w:rsidR="007D7CA4">
        <w:t>.</w:t>
      </w:r>
      <w:r w:rsidR="009F287E">
        <w:t>.</w:t>
      </w:r>
      <w:proofErr w:type="gramEnd"/>
      <w:r w:rsidR="009F287E">
        <w:t xml:space="preserve">  </w:t>
      </w:r>
      <w:r w:rsidR="00047297">
        <w:t xml:space="preserve">Although not tested in this context, it might also be </w:t>
      </w:r>
      <w:r w:rsidR="00AE686C">
        <w:t>helpful</w:t>
      </w:r>
      <w:r w:rsidR="000612DB">
        <w:t xml:space="preserve"> for patients considering entering </w:t>
      </w:r>
      <w:r w:rsidR="00047297">
        <w:t>clinical trial</w:t>
      </w:r>
      <w:r w:rsidR="000612DB">
        <w:t>s</w:t>
      </w:r>
      <w:r w:rsidR="00047297">
        <w:t xml:space="preserve"> </w:t>
      </w:r>
      <w:r w:rsidR="000612DB">
        <w:t xml:space="preserve">of </w:t>
      </w:r>
      <w:r w:rsidR="00047297">
        <w:t xml:space="preserve">acupuncture.  </w:t>
      </w:r>
      <w:r w:rsidR="00E03F9C">
        <w:t>F</w:t>
      </w:r>
      <w:r w:rsidR="009F287E">
        <w:t xml:space="preserve">uture studies could </w:t>
      </w:r>
      <w:r w:rsidR="00AE686C">
        <w:t xml:space="preserve">use the website as the basis </w:t>
      </w:r>
      <w:r w:rsidR="00E03F9C">
        <w:t>f</w:t>
      </w:r>
      <w:r w:rsidR="00AE686C">
        <w:t>or</w:t>
      </w:r>
      <w:r w:rsidR="00E03F9C">
        <w:t xml:space="preserve"> more complex </w:t>
      </w:r>
      <w:r w:rsidR="001846CB">
        <w:t xml:space="preserve">online </w:t>
      </w:r>
      <w:r w:rsidR="00E03F9C">
        <w:t xml:space="preserve">resources, to support decision-making about acupuncture </w:t>
      </w:r>
      <w:r w:rsidR="00706A2C">
        <w:t>across multiple clinical conditions</w:t>
      </w:r>
      <w:r w:rsidR="00E03F9C">
        <w:t xml:space="preserve"> and/or to support informed ch</w:t>
      </w:r>
      <w:r w:rsidR="00BE04C0">
        <w:t xml:space="preserve">oice </w:t>
      </w:r>
      <w:r w:rsidR="007D7CA4">
        <w:t xml:space="preserve">from among the multiple potential </w:t>
      </w:r>
      <w:r w:rsidR="008F1632">
        <w:t>therapies</w:t>
      </w:r>
      <w:r w:rsidR="00BE04C0">
        <w:t xml:space="preserve"> </w:t>
      </w:r>
      <w:r w:rsidR="00706A2C">
        <w:t>for</w:t>
      </w:r>
      <w:r w:rsidR="00BE04C0">
        <w:t xml:space="preserve"> back pain.</w:t>
      </w:r>
    </w:p>
    <w:p w14:paraId="133B1B1A" w14:textId="77777777" w:rsidR="00E0579E" w:rsidRDefault="005F5ED3" w:rsidP="00E0579E">
      <w:pPr>
        <w:spacing w:line="480" w:lineRule="auto"/>
        <w:rPr>
          <w:b/>
          <w:bCs/>
        </w:rPr>
      </w:pPr>
      <w:r>
        <w:rPr>
          <w:b/>
          <w:bCs/>
        </w:rPr>
        <w:br w:type="page"/>
      </w:r>
      <w:r w:rsidR="00E0579E">
        <w:rPr>
          <w:b/>
          <w:bCs/>
        </w:rPr>
        <w:lastRenderedPageBreak/>
        <w:t>Funding Statement</w:t>
      </w:r>
    </w:p>
    <w:p w14:paraId="5D8B6406" w14:textId="77777777" w:rsidR="00E0579E" w:rsidRPr="00E0579E" w:rsidRDefault="00E0579E" w:rsidP="00E0579E">
      <w:pPr>
        <w:spacing w:line="480" w:lineRule="auto"/>
        <w:rPr>
          <w:bCs/>
        </w:rPr>
      </w:pPr>
      <w:proofErr w:type="gramStart"/>
      <w:r w:rsidRPr="00E0579E">
        <w:rPr>
          <w:bCs/>
        </w:rPr>
        <w:t xml:space="preserve">This work was supported by </w:t>
      </w:r>
      <w:r>
        <w:t xml:space="preserve">Arthritis Research UK, Chesterfield, UK, </w:t>
      </w:r>
      <w:r w:rsidRPr="00E0579E">
        <w:rPr>
          <w:bCs/>
        </w:rPr>
        <w:t xml:space="preserve">grant number </w:t>
      </w:r>
      <w:r>
        <w:t>20113</w:t>
      </w:r>
      <w:proofErr w:type="gramEnd"/>
      <w:r>
        <w:rPr>
          <w:bCs/>
        </w:rPr>
        <w:t>.</w:t>
      </w:r>
    </w:p>
    <w:p w14:paraId="37C609A6" w14:textId="187FFE80" w:rsidR="00E0579E" w:rsidRPr="00E0579E" w:rsidRDefault="00E0579E" w:rsidP="00E0579E">
      <w:pPr>
        <w:spacing w:line="480" w:lineRule="auto"/>
        <w:rPr>
          <w:bCs/>
        </w:rPr>
      </w:pPr>
    </w:p>
    <w:p w14:paraId="0F2B1176" w14:textId="41D84276" w:rsidR="0020527E" w:rsidRPr="000D2FB4" w:rsidRDefault="0020527E" w:rsidP="0020527E">
      <w:pPr>
        <w:spacing w:line="480" w:lineRule="auto"/>
        <w:rPr>
          <w:b/>
          <w:bCs/>
        </w:rPr>
      </w:pPr>
      <w:r w:rsidRPr="000D2FB4">
        <w:rPr>
          <w:b/>
          <w:bCs/>
        </w:rPr>
        <w:t>Acknowledgements</w:t>
      </w:r>
    </w:p>
    <w:p w14:paraId="0249A454" w14:textId="6756E044" w:rsidR="0020527E" w:rsidRDefault="0020527E" w:rsidP="0020527E">
      <w:pPr>
        <w:spacing w:line="480" w:lineRule="auto"/>
      </w:pPr>
      <w:r>
        <w:t xml:space="preserve">The authors thank all who participated in the </w:t>
      </w:r>
      <w:r w:rsidR="004127FE">
        <w:t>study,</w:t>
      </w:r>
      <w:r>
        <w:t xml:space="preserve"> the primary care research network and GP surgeries who facilitated recruitment.  Christine </w:t>
      </w:r>
      <w:proofErr w:type="spellStart"/>
      <w:r>
        <w:t>Bagg</w:t>
      </w:r>
      <w:proofErr w:type="spellEnd"/>
      <w:r>
        <w:t xml:space="preserve"> (patient representative) contributed to study design and helped review the website.  Dr </w:t>
      </w:r>
      <w:proofErr w:type="spellStart"/>
      <w:r>
        <w:t>Jin</w:t>
      </w:r>
      <w:proofErr w:type="spellEnd"/>
      <w:r>
        <w:t xml:space="preserve"> Zhang and the core </w:t>
      </w:r>
      <w:proofErr w:type="spellStart"/>
      <w:r>
        <w:t>LifeGuide</w:t>
      </w:r>
      <w:proofErr w:type="spellEnd"/>
      <w:r>
        <w:t xml:space="preserve"> team provided technical support.</w:t>
      </w:r>
    </w:p>
    <w:p w14:paraId="090F4036" w14:textId="77777777" w:rsidR="00E0579E" w:rsidRDefault="00E0579E" w:rsidP="00E0579E">
      <w:pPr>
        <w:pStyle w:val="Heading1"/>
        <w:spacing w:line="360" w:lineRule="auto"/>
        <w:rPr>
          <w:rFonts w:ascii="Calibri" w:eastAsia="Calibri" w:hAnsi="Calibri"/>
          <w:b w:val="0"/>
          <w:bCs w:val="0"/>
          <w:kern w:val="0"/>
          <w:sz w:val="22"/>
          <w:szCs w:val="22"/>
        </w:rPr>
      </w:pPr>
    </w:p>
    <w:p w14:paraId="1D0C5789" w14:textId="76AA4069" w:rsidR="00E0579E" w:rsidRDefault="00E0579E" w:rsidP="00E0579E">
      <w:pPr>
        <w:pStyle w:val="Heading1"/>
        <w:spacing w:line="360" w:lineRule="auto"/>
        <w:rPr>
          <w:rFonts w:ascii="Calibri" w:eastAsia="Calibri" w:hAnsi="Calibri"/>
          <w:b w:val="0"/>
          <w:bCs w:val="0"/>
          <w:kern w:val="0"/>
          <w:sz w:val="22"/>
          <w:szCs w:val="22"/>
        </w:rPr>
      </w:pPr>
      <w:r w:rsidRPr="00E0579E">
        <w:rPr>
          <w:rFonts w:ascii="Calibri" w:eastAsia="Calibri" w:hAnsi="Calibri"/>
          <w:bCs w:val="0"/>
          <w:kern w:val="0"/>
          <w:sz w:val="22"/>
          <w:szCs w:val="22"/>
        </w:rPr>
        <w:t>Competing Interest</w:t>
      </w:r>
      <w:r w:rsidRPr="00397B6F">
        <w:rPr>
          <w:rFonts w:ascii="Calibri" w:eastAsia="Calibri" w:hAnsi="Calibri"/>
          <w:b w:val="0"/>
          <w:bCs w:val="0"/>
          <w:kern w:val="0"/>
          <w:sz w:val="22"/>
          <w:szCs w:val="22"/>
        </w:rPr>
        <w:t>: None declared.</w:t>
      </w:r>
    </w:p>
    <w:p w14:paraId="7C75FE4B" w14:textId="490FEAC5" w:rsidR="001D4C36" w:rsidRDefault="001D4C36" w:rsidP="001D4C36"/>
    <w:p w14:paraId="02AE5439" w14:textId="20DC9D0B" w:rsidR="001D4C36" w:rsidRDefault="001D4C36" w:rsidP="001D4C36">
      <w:proofErr w:type="spellStart"/>
      <w:r>
        <w:t>Contributorship</w:t>
      </w:r>
      <w:proofErr w:type="spellEnd"/>
      <w:r>
        <w:t xml:space="preserve"> Statement</w:t>
      </w:r>
    </w:p>
    <w:p w14:paraId="4A816C10" w14:textId="2CC4EC75" w:rsidR="001D4C36" w:rsidRPr="001D4C36" w:rsidRDefault="00457769" w:rsidP="00457769">
      <w:r>
        <w:t xml:space="preserve">FLB, GL and LY conceptualised the research; FLB led the design with input from all authors.  MGH collected the data, which was analysed by MGH and FLB.  All authors contributed to the interpretation of data.  </w:t>
      </w:r>
      <w:r w:rsidR="001D4C36">
        <w:t>F</w:t>
      </w:r>
      <w:r>
        <w:t>L</w:t>
      </w:r>
      <w:r w:rsidR="001D4C36">
        <w:t>B drafted the work</w:t>
      </w:r>
      <w:r>
        <w:t xml:space="preserve"> and all authors revised </w:t>
      </w:r>
      <w:r w:rsidR="001D4C36">
        <w:t>it critically for important intellectual content</w:t>
      </w:r>
      <w:r>
        <w:t xml:space="preserve">.  All authors give final </w:t>
      </w:r>
      <w:r w:rsidR="001D4C36">
        <w:t xml:space="preserve">approval of the version to </w:t>
      </w:r>
      <w:proofErr w:type="gramStart"/>
      <w:r w:rsidR="001D4C36">
        <w:t>be published</w:t>
      </w:r>
      <w:proofErr w:type="gramEnd"/>
      <w:r>
        <w:t xml:space="preserve"> and agree </w:t>
      </w:r>
      <w:r w:rsidR="001D4C36">
        <w:t>to be accountable for all aspects of the work in ensuring that questions related to the accuracy or integrity of any part of the work are appropriately investigated and resolved.</w:t>
      </w:r>
    </w:p>
    <w:p w14:paraId="4D8DBAE0" w14:textId="77777777" w:rsidR="007F6266" w:rsidRDefault="00706A2C">
      <w:r>
        <w:br w:type="page"/>
      </w:r>
    </w:p>
    <w:p w14:paraId="2607A5F0" w14:textId="77777777" w:rsidR="00C947EF" w:rsidRPr="00C947EF" w:rsidRDefault="007F6266" w:rsidP="00C947EF">
      <w:pPr>
        <w:pStyle w:val="EndNoteBibliographyTitle"/>
      </w:pPr>
      <w:r>
        <w:lastRenderedPageBreak/>
        <w:fldChar w:fldCharType="begin"/>
      </w:r>
      <w:r>
        <w:instrText xml:space="preserve"> ADDIN EN.REFLIST </w:instrText>
      </w:r>
      <w:r>
        <w:fldChar w:fldCharType="separate"/>
      </w:r>
      <w:r w:rsidR="00C947EF" w:rsidRPr="00C947EF">
        <w:t>Reference List</w:t>
      </w:r>
    </w:p>
    <w:p w14:paraId="5323606F" w14:textId="77777777" w:rsidR="00C947EF" w:rsidRPr="00C947EF" w:rsidRDefault="00C947EF" w:rsidP="00C947EF">
      <w:pPr>
        <w:pStyle w:val="EndNoteBibliographyTitle"/>
      </w:pPr>
    </w:p>
    <w:p w14:paraId="52EE2E0B" w14:textId="77777777" w:rsidR="00C947EF" w:rsidRPr="00C947EF" w:rsidRDefault="00C947EF" w:rsidP="00C947EF">
      <w:pPr>
        <w:pStyle w:val="EndNoteBibliography"/>
        <w:spacing w:after="0"/>
        <w:ind w:left="720" w:hanging="720"/>
      </w:pPr>
      <w:r w:rsidRPr="00C947EF">
        <w:t xml:space="preserve">1. Hopton AK, Curnoe S, Kanaan M, et al. Acupuncture in practice: mapping the providers, the patients and the settings in a national cross-sectional survey. </w:t>
      </w:r>
      <w:r w:rsidRPr="00C947EF">
        <w:rPr>
          <w:i/>
        </w:rPr>
        <w:t>BMJ Open</w:t>
      </w:r>
      <w:r w:rsidRPr="00C947EF">
        <w:t xml:space="preserve"> 2012;2(1)</w:t>
      </w:r>
    </w:p>
    <w:p w14:paraId="2E7C0434" w14:textId="77777777" w:rsidR="00C947EF" w:rsidRPr="00756BCE" w:rsidRDefault="00C947EF" w:rsidP="00C947EF">
      <w:pPr>
        <w:pStyle w:val="EndNoteBibliography"/>
        <w:spacing w:after="0"/>
        <w:ind w:left="720" w:hanging="720"/>
      </w:pPr>
      <w:r w:rsidRPr="00C947EF">
        <w:t xml:space="preserve">2. Murray CJL, Richards MA, Newton JN, et al. UK health performance: findings of the Global Burden of Disease Study 2010. </w:t>
      </w:r>
      <w:r w:rsidRPr="00756BCE">
        <w:rPr>
          <w:i/>
        </w:rPr>
        <w:t>The Lancet</w:t>
      </w:r>
      <w:r w:rsidRPr="00756BCE">
        <w:t xml:space="preserve"> 2013;381(9871):997-1020.</w:t>
      </w:r>
    </w:p>
    <w:p w14:paraId="439F5F23" w14:textId="77777777" w:rsidR="00C947EF" w:rsidRPr="00C947EF" w:rsidRDefault="00C947EF" w:rsidP="00C947EF">
      <w:pPr>
        <w:pStyle w:val="EndNoteBibliography"/>
        <w:spacing w:after="0"/>
        <w:ind w:left="720" w:hanging="720"/>
      </w:pPr>
      <w:r w:rsidRPr="00756BCE">
        <w:t xml:space="preserve">3. Murray CJL, Vos T, Lozano R, et al. </w:t>
      </w:r>
      <w:r w:rsidRPr="00C947EF">
        <w:t xml:space="preserve">Disability-adjusted life years (DALYs) for 291 diseases and injuries in 21 regions, 1990-2010: a systematic analysis for the Global Burden of Disease Study 2010. </w:t>
      </w:r>
      <w:r w:rsidRPr="00C947EF">
        <w:rPr>
          <w:i/>
        </w:rPr>
        <w:t>The Lancet</w:t>
      </w:r>
      <w:r w:rsidRPr="00C947EF">
        <w:t xml:space="preserve"> 2012;380(9859):2197-223.</w:t>
      </w:r>
    </w:p>
    <w:p w14:paraId="4A4F2280" w14:textId="77777777" w:rsidR="00C947EF" w:rsidRPr="00C947EF" w:rsidRDefault="00C947EF" w:rsidP="00C947EF">
      <w:pPr>
        <w:pStyle w:val="EndNoteBibliography"/>
        <w:spacing w:after="0"/>
        <w:ind w:left="720" w:hanging="720"/>
      </w:pPr>
      <w:r w:rsidRPr="00C947EF">
        <w:t xml:space="preserve">4. Vickers AJ, Vertosick EA, Lewith G, et al. Acupuncture for Chronic Pain: Update of an Individual Patient Data Meta-Analysis. </w:t>
      </w:r>
      <w:r w:rsidRPr="00C947EF">
        <w:rPr>
          <w:i/>
        </w:rPr>
        <w:t>J Pain</w:t>
      </w:r>
      <w:r w:rsidRPr="00C947EF">
        <w:t xml:space="preserve"> 2017 doi: 10.1016/j.jpain.2017.11.005 [published Online First: 2017/12/02]</w:t>
      </w:r>
    </w:p>
    <w:p w14:paraId="5917360D" w14:textId="77777777" w:rsidR="00C947EF" w:rsidRPr="00C947EF" w:rsidRDefault="00C947EF" w:rsidP="00C947EF">
      <w:pPr>
        <w:pStyle w:val="EndNoteBibliography"/>
        <w:spacing w:after="0"/>
        <w:ind w:left="720" w:hanging="720"/>
      </w:pPr>
      <w:r w:rsidRPr="00C947EF">
        <w:t xml:space="preserve">5. MacPherson H, Sinclair-Lian N, Thomas K. Patients seeking care from acupuncture practitioners in the UK: A national survey. </w:t>
      </w:r>
      <w:r w:rsidRPr="00C947EF">
        <w:rPr>
          <w:i/>
        </w:rPr>
        <w:t>Complement Ther Med</w:t>
      </w:r>
      <w:r w:rsidRPr="00C947EF">
        <w:t xml:space="preserve"> 2006;14(1):20-30.</w:t>
      </w:r>
    </w:p>
    <w:p w14:paraId="63AB8C82" w14:textId="77777777" w:rsidR="00C947EF" w:rsidRPr="00C947EF" w:rsidRDefault="00C947EF" w:rsidP="00C947EF">
      <w:pPr>
        <w:pStyle w:val="EndNoteBibliography"/>
        <w:spacing w:after="0"/>
        <w:ind w:left="720" w:hanging="720"/>
      </w:pPr>
      <w:r w:rsidRPr="00C947EF">
        <w:t>6. National Institute for Health and Care Excellence. Low back pain and sciatica in over 16s: assessment and management. NICE guideline NG59.: NICE 2016.</w:t>
      </w:r>
    </w:p>
    <w:p w14:paraId="236CD1D1" w14:textId="77777777" w:rsidR="00C947EF" w:rsidRPr="00C947EF" w:rsidRDefault="00C947EF" w:rsidP="00C947EF">
      <w:pPr>
        <w:pStyle w:val="EndNoteBibliography"/>
        <w:spacing w:after="0"/>
        <w:ind w:left="720" w:hanging="720"/>
      </w:pPr>
      <w:r w:rsidRPr="00C947EF">
        <w:t xml:space="preserve">7. Airaksinen O, Brox J, Cedraschi C, et al. Chapter 4 European guidelines for the management of chronic nonspecific low back pain. </w:t>
      </w:r>
      <w:r w:rsidRPr="00C947EF">
        <w:rPr>
          <w:i/>
        </w:rPr>
        <w:t>Eur Spine J</w:t>
      </w:r>
      <w:r w:rsidRPr="00C947EF">
        <w:t xml:space="preserve"> 2006;15(0):s192-s300.</w:t>
      </w:r>
    </w:p>
    <w:p w14:paraId="5E47364D" w14:textId="77777777" w:rsidR="00C947EF" w:rsidRPr="00C947EF" w:rsidRDefault="00C947EF" w:rsidP="00C947EF">
      <w:pPr>
        <w:pStyle w:val="EndNoteBibliography"/>
        <w:spacing w:after="0"/>
        <w:ind w:left="720" w:hanging="720"/>
      </w:pPr>
      <w:r w:rsidRPr="00C947EF">
        <w:t xml:space="preserve">8. Chou R, Qaseem A, Snow V, et al. Diagnosis and treatment of low back pain: a joint clinical practice guideline from the American College of Physicians and the American Pain Society. </w:t>
      </w:r>
      <w:r w:rsidRPr="00C947EF">
        <w:rPr>
          <w:i/>
        </w:rPr>
        <w:t>Ann Intern Med</w:t>
      </w:r>
      <w:r w:rsidRPr="00C947EF">
        <w:t xml:space="preserve"> 2007;147(7):478-91.</w:t>
      </w:r>
    </w:p>
    <w:p w14:paraId="365B560A" w14:textId="77777777" w:rsidR="00C947EF" w:rsidRPr="00C947EF" w:rsidRDefault="00C947EF" w:rsidP="00C947EF">
      <w:pPr>
        <w:pStyle w:val="EndNoteBibliography"/>
        <w:spacing w:after="0"/>
        <w:ind w:left="720" w:hanging="720"/>
      </w:pPr>
      <w:r w:rsidRPr="00C947EF">
        <w:t xml:space="preserve">9. Savigny P, Watson P, Underwood M, et al. Early management of persistent non-specific low back pain: summary of NICE guidance. </w:t>
      </w:r>
      <w:r w:rsidRPr="00C947EF">
        <w:rPr>
          <w:i/>
        </w:rPr>
        <w:t>Br Med J</w:t>
      </w:r>
      <w:r w:rsidRPr="00C947EF">
        <w:t xml:space="preserve"> 2009;338(jun04_3):b1805.</w:t>
      </w:r>
    </w:p>
    <w:p w14:paraId="157FEBD1" w14:textId="77777777" w:rsidR="00C947EF" w:rsidRPr="00C947EF" w:rsidRDefault="00C947EF" w:rsidP="00C947EF">
      <w:pPr>
        <w:pStyle w:val="EndNoteBibliography"/>
        <w:spacing w:after="0"/>
        <w:ind w:left="720" w:hanging="720"/>
      </w:pPr>
      <w:r w:rsidRPr="00C947EF">
        <w:t xml:space="preserve">10. MacPherson H. NICE for some interventions, but not so NICE for others: Questionable guidance on acupuncture for osteoarthritis and low-back pain. </w:t>
      </w:r>
      <w:r w:rsidRPr="00C947EF">
        <w:rPr>
          <w:i/>
        </w:rPr>
        <w:t>The Journal of Alternative and Complementary Medicine</w:t>
      </w:r>
      <w:r w:rsidRPr="00C947EF">
        <w:t xml:space="preserve"> 2017;23(4):247-48. doi: 10.1089/acm.2017.0029</w:t>
      </w:r>
    </w:p>
    <w:p w14:paraId="0101A365" w14:textId="77777777" w:rsidR="00C947EF" w:rsidRPr="00C947EF" w:rsidRDefault="00C947EF" w:rsidP="00C947EF">
      <w:pPr>
        <w:pStyle w:val="EndNoteBibliography"/>
        <w:spacing w:after="0"/>
        <w:ind w:left="720" w:hanging="720"/>
      </w:pPr>
      <w:r w:rsidRPr="00C947EF">
        <w:t xml:space="preserve">11. Bishop FL, Lewith GT. Patients' preconceptions of acupuncture: a qualitative study exploring the decisions patients make when seeking acupuncture. </w:t>
      </w:r>
      <w:r w:rsidRPr="00C947EF">
        <w:rPr>
          <w:i/>
        </w:rPr>
        <w:t>BMC Complement Altern Med</w:t>
      </w:r>
      <w:r w:rsidRPr="00C947EF">
        <w:t xml:space="preserve"> 2013;13:102. doi: DOI: 10.1186/1472-6882-13-102</w:t>
      </w:r>
    </w:p>
    <w:p w14:paraId="3506A01A" w14:textId="77777777" w:rsidR="00C947EF" w:rsidRPr="00C947EF" w:rsidRDefault="00C947EF" w:rsidP="00C947EF">
      <w:pPr>
        <w:pStyle w:val="EndNoteBibliography"/>
        <w:spacing w:after="0"/>
        <w:ind w:left="720" w:hanging="720"/>
      </w:pPr>
      <w:r w:rsidRPr="00C947EF">
        <w:t xml:space="preserve">12. Kelner M, Wellman B. Health care and consumer choice: Medical and alternative therapies. </w:t>
      </w:r>
      <w:r w:rsidRPr="00C947EF">
        <w:rPr>
          <w:i/>
        </w:rPr>
        <w:t>Soc Sci Med</w:t>
      </w:r>
      <w:r w:rsidRPr="00C947EF">
        <w:t xml:space="preserve"> 1997;45(2):203-12.</w:t>
      </w:r>
    </w:p>
    <w:p w14:paraId="515E0B84" w14:textId="77777777" w:rsidR="00C947EF" w:rsidRPr="00C947EF" w:rsidRDefault="00C947EF" w:rsidP="00C947EF">
      <w:pPr>
        <w:pStyle w:val="EndNoteBibliography"/>
        <w:spacing w:after="0"/>
        <w:ind w:left="720" w:hanging="720"/>
      </w:pPr>
      <w:r w:rsidRPr="00C947EF">
        <w:t xml:space="preserve">13. Bishop FL, Salmon C. Advertising, expectations and informed consent: the contents and functions of acupuncture leaflets. </w:t>
      </w:r>
      <w:r w:rsidRPr="00C947EF">
        <w:rPr>
          <w:i/>
        </w:rPr>
        <w:t>Acupunct Med</w:t>
      </w:r>
      <w:r w:rsidRPr="00C947EF">
        <w:t xml:space="preserve"> 2013;31(4):351-57.</w:t>
      </w:r>
    </w:p>
    <w:p w14:paraId="01D6C4DC" w14:textId="77777777" w:rsidR="00C947EF" w:rsidRPr="00C947EF" w:rsidRDefault="00C947EF" w:rsidP="00C947EF">
      <w:pPr>
        <w:pStyle w:val="EndNoteBibliography"/>
        <w:spacing w:after="0"/>
        <w:ind w:left="720" w:hanging="720"/>
      </w:pPr>
      <w:r w:rsidRPr="00C947EF">
        <w:t xml:space="preserve">14. Smith CA, Fogarty S. A survey of study participants’ understanding of informed consent to participate in a randomised controlled trial of acupuncture. </w:t>
      </w:r>
      <w:r w:rsidRPr="00C947EF">
        <w:rPr>
          <w:i/>
        </w:rPr>
        <w:t>BMC Complement Altern Med</w:t>
      </w:r>
      <w:r w:rsidRPr="00C947EF">
        <w:t xml:space="preserve"> 2016;16(1):1-6. doi: 10.1186/s12906-015-0975-y</w:t>
      </w:r>
    </w:p>
    <w:p w14:paraId="7DE7C38C" w14:textId="77777777" w:rsidR="00C947EF" w:rsidRPr="00C947EF" w:rsidRDefault="00C947EF" w:rsidP="00C947EF">
      <w:pPr>
        <w:pStyle w:val="EndNoteBibliography"/>
        <w:spacing w:after="0"/>
        <w:ind w:left="720" w:hanging="720"/>
      </w:pPr>
      <w:r w:rsidRPr="00C947EF">
        <w:t xml:space="preserve">15. Cline RJ, Haynes KM. Consumer health information seeking on the Internet: the state of the art. </w:t>
      </w:r>
      <w:r w:rsidRPr="00C947EF">
        <w:rPr>
          <w:i/>
        </w:rPr>
        <w:t>Health Educ Res</w:t>
      </w:r>
      <w:r w:rsidRPr="00C947EF">
        <w:t xml:space="preserve"> 2001;16(6):671-92. [published Online First: 2002/01/10]</w:t>
      </w:r>
    </w:p>
    <w:p w14:paraId="7145A7D6" w14:textId="77777777" w:rsidR="00C947EF" w:rsidRPr="00C947EF" w:rsidRDefault="00C947EF" w:rsidP="00C947EF">
      <w:pPr>
        <w:pStyle w:val="EndNoteBibliography"/>
        <w:spacing w:after="0"/>
        <w:ind w:left="720" w:hanging="720"/>
      </w:pPr>
      <w:r w:rsidRPr="00C947EF">
        <w:t xml:space="preserve">16. Cook DA, Dupras DM. A practical guide to developing effective web-based learning. </w:t>
      </w:r>
      <w:r w:rsidRPr="00C947EF">
        <w:rPr>
          <w:i/>
        </w:rPr>
        <w:t>J Gen Intern Med</w:t>
      </w:r>
      <w:r w:rsidRPr="00C947EF">
        <w:t xml:space="preserve"> 2004;19(6):698-707. doi: 10.1111/j.1525-1497.2004.30029.x</w:t>
      </w:r>
    </w:p>
    <w:p w14:paraId="0332487C" w14:textId="77777777" w:rsidR="00C947EF" w:rsidRPr="00C947EF" w:rsidRDefault="00C947EF" w:rsidP="00C947EF">
      <w:pPr>
        <w:pStyle w:val="EndNoteBibliography"/>
        <w:spacing w:after="0"/>
        <w:ind w:left="720" w:hanging="720"/>
      </w:pPr>
      <w:r w:rsidRPr="00C947EF">
        <w:t xml:space="preserve">17. Santana S, Lausen B, Bujnowska-Fedak M, et al. Informed citizen and empowered citizen in health: results from an European survey. </w:t>
      </w:r>
      <w:r w:rsidRPr="00C947EF">
        <w:rPr>
          <w:i/>
        </w:rPr>
        <w:t>BMC Fam Pract</w:t>
      </w:r>
      <w:r w:rsidRPr="00C947EF">
        <w:t xml:space="preserve"> 2011;12:20. doi: 10.1186/1471-2296-12-20 [published Online First: 2011/04/19]</w:t>
      </w:r>
    </w:p>
    <w:p w14:paraId="6CB3ED5F" w14:textId="77777777" w:rsidR="00C947EF" w:rsidRPr="00C947EF" w:rsidRDefault="00C947EF" w:rsidP="00C947EF">
      <w:pPr>
        <w:pStyle w:val="EndNoteBibliography"/>
        <w:spacing w:after="0"/>
        <w:ind w:left="720" w:hanging="720"/>
      </w:pPr>
      <w:r w:rsidRPr="00C947EF">
        <w:t xml:space="preserve">18. Atkinson NL, Saperstein SL, Pleis J. Using the internet for health-related activities: findings from a national probability sample. </w:t>
      </w:r>
      <w:r w:rsidRPr="00C947EF">
        <w:rPr>
          <w:i/>
        </w:rPr>
        <w:t>J Med Internet Res</w:t>
      </w:r>
      <w:r w:rsidRPr="00C947EF">
        <w:t xml:space="preserve"> 2009;11(1):e4. doi: 10.2196/jmir.1035 [published Online First: 2009/03/12]</w:t>
      </w:r>
    </w:p>
    <w:p w14:paraId="01781C21" w14:textId="77777777" w:rsidR="00C947EF" w:rsidRPr="00C947EF" w:rsidRDefault="00C947EF" w:rsidP="00C947EF">
      <w:pPr>
        <w:pStyle w:val="EndNoteBibliography"/>
        <w:spacing w:after="0"/>
        <w:ind w:left="720" w:hanging="720"/>
      </w:pPr>
      <w:r w:rsidRPr="00C947EF">
        <w:t xml:space="preserve">19. Williams JT. Credible complementary and alternative medicine websites. </w:t>
      </w:r>
      <w:r w:rsidRPr="00C947EF">
        <w:rPr>
          <w:i/>
        </w:rPr>
        <w:t>J Adv Pract Oncol</w:t>
      </w:r>
      <w:r w:rsidRPr="00C947EF">
        <w:t xml:space="preserve"> 2013;4(2):123-4.</w:t>
      </w:r>
    </w:p>
    <w:p w14:paraId="4E5D76C6" w14:textId="77777777" w:rsidR="00C947EF" w:rsidRPr="00C947EF" w:rsidRDefault="00C947EF" w:rsidP="00C947EF">
      <w:pPr>
        <w:pStyle w:val="EndNoteBibliography"/>
        <w:spacing w:after="0"/>
        <w:ind w:left="720" w:hanging="720"/>
      </w:pPr>
      <w:r w:rsidRPr="00C947EF">
        <w:t xml:space="preserve">20. Breckons M, Jones R, Morris J, et al. What do evaluation instruments tell us about the quality of complementary medicine information on the internet? </w:t>
      </w:r>
      <w:r w:rsidRPr="00C947EF">
        <w:rPr>
          <w:i/>
        </w:rPr>
        <w:t>J Med Internet Res</w:t>
      </w:r>
      <w:r w:rsidRPr="00C947EF">
        <w:t xml:space="preserve"> 2008;10(1) doi: 10.2196/jmir.961</w:t>
      </w:r>
    </w:p>
    <w:p w14:paraId="3B4A343B" w14:textId="77777777" w:rsidR="00C947EF" w:rsidRPr="00C947EF" w:rsidRDefault="00C947EF" w:rsidP="00C947EF">
      <w:pPr>
        <w:pStyle w:val="EndNoteBibliography"/>
        <w:spacing w:after="0"/>
        <w:ind w:left="720" w:hanging="720"/>
      </w:pPr>
      <w:r w:rsidRPr="00C947EF">
        <w:lastRenderedPageBreak/>
        <w:t xml:space="preserve">21. Schapira MM, Mackenzie ER, Lam R, et al. Breast cancer survivors willingness to participate in an acupuncture clinical trial: a qualitative study. </w:t>
      </w:r>
      <w:r w:rsidRPr="00C947EF">
        <w:rPr>
          <w:i/>
        </w:rPr>
        <w:t>Support Care Cancer</w:t>
      </w:r>
      <w:r w:rsidRPr="00C947EF">
        <w:t xml:space="preserve"> 2014;22(5):1207-15. doi: 10.1007/s00520-013-2073-3 [published Online First: 2013/12/24]</w:t>
      </w:r>
    </w:p>
    <w:p w14:paraId="2869F4AA" w14:textId="77777777" w:rsidR="00C947EF" w:rsidRPr="00C947EF" w:rsidRDefault="00C947EF" w:rsidP="00C947EF">
      <w:pPr>
        <w:pStyle w:val="EndNoteBibliography"/>
        <w:spacing w:after="0"/>
        <w:ind w:left="720" w:hanging="720"/>
      </w:pPr>
      <w:r w:rsidRPr="00C947EF">
        <w:t xml:space="preserve">22. Bishop FL, Dima AL, Ngui J, et al. "Lovely pie in the sky plans": A qualitative study of clinicians' perspectives on guidelines for managing low back pain in primary care in England. </w:t>
      </w:r>
      <w:r w:rsidRPr="00C947EF">
        <w:rPr>
          <w:i/>
        </w:rPr>
        <w:t>Spine</w:t>
      </w:r>
      <w:r w:rsidRPr="00C947EF">
        <w:t xml:space="preserve"> 2015;40(23):1842-50. doi: 10.1097/brs.0000000000001215 [published Online First: 2015/11/17]</w:t>
      </w:r>
    </w:p>
    <w:p w14:paraId="54B86915" w14:textId="77777777" w:rsidR="00C947EF" w:rsidRPr="00C947EF" w:rsidRDefault="00C947EF" w:rsidP="00C947EF">
      <w:pPr>
        <w:pStyle w:val="EndNoteBibliography"/>
        <w:spacing w:after="0"/>
        <w:ind w:left="720" w:hanging="720"/>
      </w:pPr>
      <w:r w:rsidRPr="00C947EF">
        <w:t xml:space="preserve">23. Greville-Harris M, Hughes J, Lewith G, et al. Assessing knowledge about acupuncture: a community-based survey of people with back pain in the UK. </w:t>
      </w:r>
      <w:r w:rsidRPr="00C947EF">
        <w:rPr>
          <w:i/>
        </w:rPr>
        <w:t>Complement Ther Med</w:t>
      </w:r>
      <w:r w:rsidRPr="00C947EF">
        <w:t xml:space="preserve"> 2016;29:164-68. doi: 10.1016/j.ctim.2016.10.005</w:t>
      </w:r>
    </w:p>
    <w:p w14:paraId="49004A86" w14:textId="77777777" w:rsidR="00C947EF" w:rsidRPr="00C947EF" w:rsidRDefault="00C947EF" w:rsidP="00C947EF">
      <w:pPr>
        <w:pStyle w:val="EndNoteBibliography"/>
        <w:spacing w:after="0"/>
        <w:ind w:left="720" w:hanging="720"/>
      </w:pPr>
      <w:r w:rsidRPr="00C947EF">
        <w:t xml:space="preserve">24. Dima A, Lewith GT, Little P, et al. Identifying patients' beliefs about treatments for chronic low back pain in primary care: A focus group study. </w:t>
      </w:r>
      <w:r w:rsidRPr="00C947EF">
        <w:rPr>
          <w:i/>
        </w:rPr>
        <w:t>Br J Gen Pract</w:t>
      </w:r>
      <w:r w:rsidRPr="00C947EF">
        <w:t xml:space="preserve"> 2013;DOI: 10.3399/bjgp13X669211:e490-e98.</w:t>
      </w:r>
    </w:p>
    <w:p w14:paraId="27BB5A5E" w14:textId="77777777" w:rsidR="00C947EF" w:rsidRPr="00C947EF" w:rsidRDefault="00C947EF" w:rsidP="00C947EF">
      <w:pPr>
        <w:pStyle w:val="EndNoteBibliography"/>
        <w:spacing w:after="0"/>
        <w:ind w:left="720" w:hanging="720"/>
      </w:pPr>
      <w:r w:rsidRPr="00C947EF">
        <w:t xml:space="preserve">25. Corbett L, Prestwich S. A questionnaire survey to determine patient's knowledge, opinions and experience of acupuncture in an NHS GP practice. </w:t>
      </w:r>
      <w:r w:rsidRPr="00C947EF">
        <w:rPr>
          <w:i/>
        </w:rPr>
        <w:t>Acupunct Med</w:t>
      </w:r>
      <w:r w:rsidRPr="00C947EF">
        <w:t xml:space="preserve"> 2011 doi: 10.1136/aim.2011.010029</w:t>
      </w:r>
    </w:p>
    <w:p w14:paraId="0AF114C5" w14:textId="77777777" w:rsidR="00C947EF" w:rsidRPr="00C947EF" w:rsidRDefault="00C947EF" w:rsidP="00C947EF">
      <w:pPr>
        <w:pStyle w:val="EndNoteBibliography"/>
        <w:spacing w:after="0"/>
        <w:ind w:left="720" w:hanging="720"/>
      </w:pPr>
      <w:r w:rsidRPr="00C947EF">
        <w:t xml:space="preserve">26. Burke A, Nahin RL, Stussman BJ. Limited health knowledge as a reason for non-use of four common complementary health practices. </w:t>
      </w:r>
      <w:r w:rsidRPr="00C947EF">
        <w:rPr>
          <w:i/>
        </w:rPr>
        <w:t>PLoS ONE</w:t>
      </w:r>
      <w:r w:rsidRPr="00C947EF">
        <w:t xml:space="preserve"> 2015;10(6):e0129336. doi: 10.1371/journal.pone.0129336 [published Online First: 2015/06/18]</w:t>
      </w:r>
    </w:p>
    <w:p w14:paraId="3C91A48C" w14:textId="77777777" w:rsidR="00C947EF" w:rsidRPr="00C947EF" w:rsidRDefault="00C947EF" w:rsidP="00C947EF">
      <w:pPr>
        <w:pStyle w:val="EndNoteBibliography"/>
        <w:spacing w:after="0"/>
        <w:ind w:left="720" w:hanging="720"/>
      </w:pPr>
      <w:r w:rsidRPr="00C947EF">
        <w:t xml:space="preserve">27. Colagiuri B, Smith CA. A systematic review of the effect of expectancy on treatment responses to acupuncture. </w:t>
      </w:r>
      <w:r w:rsidRPr="00C947EF">
        <w:rPr>
          <w:i/>
        </w:rPr>
        <w:t>Evid Based Complement Alternat Med</w:t>
      </w:r>
      <w:r w:rsidRPr="00C947EF">
        <w:t xml:space="preserve"> 2012:doi:10.1155/2012/857804.</w:t>
      </w:r>
    </w:p>
    <w:p w14:paraId="76A6949B" w14:textId="77777777" w:rsidR="00C947EF" w:rsidRPr="00C947EF" w:rsidRDefault="00C947EF" w:rsidP="00C947EF">
      <w:pPr>
        <w:pStyle w:val="EndNoteBibliography"/>
        <w:spacing w:after="0"/>
        <w:ind w:left="720" w:hanging="720"/>
      </w:pPr>
      <w:r w:rsidRPr="00C947EF">
        <w:t xml:space="preserve">28. Bishop FL, Yardley L, Prescott P, et al. Psychological covariates of longitudinal changes in back-related disability in patients undergoing acupuncture. </w:t>
      </w:r>
      <w:r w:rsidRPr="00C947EF">
        <w:rPr>
          <w:i/>
        </w:rPr>
        <w:t>Clin J Pain</w:t>
      </w:r>
      <w:r w:rsidRPr="00C947EF">
        <w:t xml:space="preserve"> 2015;31(3):254-64. doi: 10.1097/ajp.0000000000000108 [published Online First: 2014/06/06]</w:t>
      </w:r>
    </w:p>
    <w:p w14:paraId="4571DA74" w14:textId="77777777" w:rsidR="00C947EF" w:rsidRPr="00C947EF" w:rsidRDefault="00C947EF" w:rsidP="00C947EF">
      <w:pPr>
        <w:pStyle w:val="EndNoteBibliography"/>
        <w:spacing w:after="0"/>
        <w:ind w:left="720" w:hanging="720"/>
      </w:pPr>
      <w:r w:rsidRPr="00C947EF">
        <w:t xml:space="preserve">29. Patel S, Ngunjiri A, Hee SW, et al. Primum non nocere: shared informed decision making in low back pain--a pilot cluster randomised trial. </w:t>
      </w:r>
      <w:r w:rsidRPr="00C947EF">
        <w:rPr>
          <w:i/>
        </w:rPr>
        <w:t>BMC Musculoskeletal Disorders</w:t>
      </w:r>
      <w:r w:rsidRPr="00C947EF">
        <w:t xml:space="preserve"> 2014;15:282. doi: 10.1186/1471-2474-15-282 [published Online First: 2014/08/26]</w:t>
      </w:r>
    </w:p>
    <w:p w14:paraId="5B0501A4" w14:textId="77777777" w:rsidR="00C947EF" w:rsidRPr="00C947EF" w:rsidRDefault="00C947EF" w:rsidP="00C947EF">
      <w:pPr>
        <w:pStyle w:val="EndNoteBibliography"/>
        <w:spacing w:after="0"/>
        <w:ind w:left="720" w:hanging="720"/>
      </w:pPr>
      <w:r w:rsidRPr="00C947EF">
        <w:t xml:space="preserve">30. White AR, Cummings MJ, Hopwood V, et al. Informed consent for acupuncture - An information leaflet developed by consensus. </w:t>
      </w:r>
      <w:r w:rsidRPr="00C947EF">
        <w:rPr>
          <w:i/>
        </w:rPr>
        <w:t>Acupunct Med</w:t>
      </w:r>
      <w:r w:rsidRPr="00C947EF">
        <w:t xml:space="preserve"> 2001;19(2):123-29.</w:t>
      </w:r>
    </w:p>
    <w:p w14:paraId="415EAF5D" w14:textId="77777777" w:rsidR="00C947EF" w:rsidRPr="00756BCE" w:rsidRDefault="00C947EF" w:rsidP="00C947EF">
      <w:pPr>
        <w:pStyle w:val="EndNoteBibliography"/>
        <w:spacing w:after="0"/>
        <w:ind w:left="720" w:hanging="720"/>
      </w:pPr>
      <w:r w:rsidRPr="00C947EF">
        <w:t xml:space="preserve">31. Witt CM, Pach D, Brinkhaus B, et al. Safety of acupuncture: results of a prospective observational study with 229,230 patients and introduction of a medical information and consent form. </w:t>
      </w:r>
      <w:r w:rsidRPr="00756BCE">
        <w:rPr>
          <w:i/>
        </w:rPr>
        <w:t>Forsch Komplementarmed</w:t>
      </w:r>
      <w:r w:rsidRPr="00756BCE">
        <w:t xml:space="preserve"> 2009;16:91-97.</w:t>
      </w:r>
    </w:p>
    <w:p w14:paraId="2EF42EAF" w14:textId="77777777" w:rsidR="00C947EF" w:rsidRPr="00C947EF" w:rsidRDefault="00C947EF" w:rsidP="00C947EF">
      <w:pPr>
        <w:pStyle w:val="EndNoteBibliography"/>
        <w:spacing w:after="0"/>
        <w:ind w:left="720" w:hanging="720"/>
      </w:pPr>
      <w:r w:rsidRPr="00756BCE">
        <w:t xml:space="preserve">32. Cook DA, Gelula MH, Lee MC, et al. </w:t>
      </w:r>
      <w:r w:rsidRPr="00C947EF">
        <w:t xml:space="preserve">A web-based course on complementary medicine for medical students and residents improves lnowledge and changes attitudes. </w:t>
      </w:r>
      <w:r w:rsidRPr="00C947EF">
        <w:rPr>
          <w:i/>
        </w:rPr>
        <w:t>Teaching and Learning in Medicine</w:t>
      </w:r>
      <w:r w:rsidRPr="00C947EF">
        <w:t xml:space="preserve"> 2007;19(3):230-38. doi: 10.1080/10401330701366325</w:t>
      </w:r>
    </w:p>
    <w:p w14:paraId="2C4A86FA" w14:textId="77777777" w:rsidR="00C947EF" w:rsidRPr="00C947EF" w:rsidRDefault="00C947EF" w:rsidP="00C947EF">
      <w:pPr>
        <w:pStyle w:val="EndNoteBibliography"/>
        <w:spacing w:after="0"/>
        <w:ind w:left="720" w:hanging="720"/>
      </w:pPr>
      <w:r w:rsidRPr="00C947EF">
        <w:t xml:space="preserve">33. Bishop FL, Greville-Harris M, Bostock J, et al. Using psychological theory and qualitative methods to develop a new evidence-based website about acupuncture for back pain. </w:t>
      </w:r>
      <w:r w:rsidRPr="00C947EF">
        <w:rPr>
          <w:i/>
        </w:rPr>
        <w:t>Eur J Integr Med</w:t>
      </w:r>
      <w:r w:rsidRPr="00C947EF">
        <w:t xml:space="preserve"> 2016;8(4):384-93. doi: 10.1016/j.eujim.2016.05.006</w:t>
      </w:r>
    </w:p>
    <w:p w14:paraId="5F112AF8" w14:textId="2EA840EE" w:rsidR="00C947EF" w:rsidRPr="00C947EF" w:rsidRDefault="00C947EF" w:rsidP="00C947EF">
      <w:pPr>
        <w:pStyle w:val="EndNoteBibliography"/>
        <w:spacing w:after="0"/>
        <w:ind w:left="720" w:hanging="720"/>
      </w:pPr>
      <w:r w:rsidRPr="00C947EF">
        <w:t xml:space="preserve">34. Deyo RA, Dworkin SF, Amtmann D, et al. Report of the NIH task force on research standards for chronic low back pain. </w:t>
      </w:r>
      <w:r w:rsidRPr="00C947EF">
        <w:rPr>
          <w:i/>
        </w:rPr>
        <w:t>J Pain</w:t>
      </w:r>
      <w:r w:rsidRPr="00C947EF">
        <w:t xml:space="preserve"> 2014;15(6):569-85. doi: </w:t>
      </w:r>
      <w:hyperlink r:id="rId17" w:history="1">
        <w:r w:rsidRPr="00C947EF">
          <w:rPr>
            <w:rStyle w:val="Hyperlink"/>
          </w:rPr>
          <w:t>http://dx.doi.org/10.1016/j.jpain.2014.03.005</w:t>
        </w:r>
      </w:hyperlink>
    </w:p>
    <w:p w14:paraId="120FB38E" w14:textId="77777777" w:rsidR="00C947EF" w:rsidRPr="00C947EF" w:rsidRDefault="00C947EF" w:rsidP="00C947EF">
      <w:pPr>
        <w:pStyle w:val="EndNoteBibliography"/>
        <w:spacing w:after="0"/>
        <w:ind w:left="720" w:hanging="720"/>
      </w:pPr>
      <w:r w:rsidRPr="00C947EF">
        <w:t xml:space="preserve">35. Marteau TM, Dormandy E, Michie S. A measure of informed choice. </w:t>
      </w:r>
      <w:r w:rsidRPr="00C947EF">
        <w:rPr>
          <w:i/>
        </w:rPr>
        <w:t>Health Expect</w:t>
      </w:r>
      <w:r w:rsidRPr="00C947EF">
        <w:t xml:space="preserve"> 2001;4(2):99-108.</w:t>
      </w:r>
    </w:p>
    <w:p w14:paraId="600A5C09" w14:textId="77777777" w:rsidR="00C947EF" w:rsidRPr="00756BCE" w:rsidRDefault="00C947EF" w:rsidP="00C947EF">
      <w:pPr>
        <w:pStyle w:val="EndNoteBibliography"/>
        <w:spacing w:after="0"/>
        <w:ind w:left="720" w:hanging="720"/>
      </w:pPr>
      <w:r w:rsidRPr="00C947EF">
        <w:t xml:space="preserve">36. Michie S, Dormandy E, Marteau TM. The multi-dimensional measure of informed choice: a validation study. </w:t>
      </w:r>
      <w:r w:rsidRPr="00756BCE">
        <w:rPr>
          <w:i/>
        </w:rPr>
        <w:t>Patient Educ Couns</w:t>
      </w:r>
      <w:r w:rsidRPr="00756BCE">
        <w:t xml:space="preserve"> 2002;48(1):87-91.</w:t>
      </w:r>
    </w:p>
    <w:p w14:paraId="3DBCDCA1" w14:textId="77777777" w:rsidR="00C947EF" w:rsidRPr="00C947EF" w:rsidRDefault="00C947EF" w:rsidP="00C947EF">
      <w:pPr>
        <w:pStyle w:val="EndNoteBibliography"/>
        <w:spacing w:after="0"/>
        <w:ind w:left="720" w:hanging="720"/>
      </w:pPr>
      <w:r w:rsidRPr="00756BCE">
        <w:t xml:space="preserve">37. Francis JJ, Eccles MP, Johnston M, et al. </w:t>
      </w:r>
      <w:r w:rsidRPr="00C947EF">
        <w:t>Constructing questionnaires based on the theory of planned behaviour. A manual for health services researchers. University of Newcastle: Centre for Health Services Research, 2004.</w:t>
      </w:r>
    </w:p>
    <w:p w14:paraId="17C5EEB6" w14:textId="77777777" w:rsidR="00C947EF" w:rsidRPr="00C947EF" w:rsidRDefault="00C947EF" w:rsidP="00C947EF">
      <w:pPr>
        <w:pStyle w:val="EndNoteBibliography"/>
        <w:spacing w:after="0"/>
        <w:ind w:left="720" w:hanging="720"/>
      </w:pPr>
      <w:r w:rsidRPr="00C947EF">
        <w:t xml:space="preserve">38. Dima A, Lewith GT, Little P, et al. Patients' treatment beliefs in low back pain: development and validation of a questionnaire in primary care. </w:t>
      </w:r>
      <w:r w:rsidRPr="00C947EF">
        <w:rPr>
          <w:i/>
        </w:rPr>
        <w:t>Pain</w:t>
      </w:r>
      <w:r w:rsidRPr="00C947EF">
        <w:t xml:space="preserve"> 2015;156(8):1489-500. doi: 10.1097/j.pain.0000000000000193 [published Online First: 2015/04/24]</w:t>
      </w:r>
    </w:p>
    <w:p w14:paraId="24670F69" w14:textId="77777777" w:rsidR="00C947EF" w:rsidRPr="00C947EF" w:rsidRDefault="00C947EF" w:rsidP="00C947EF">
      <w:pPr>
        <w:pStyle w:val="EndNoteBibliography"/>
        <w:spacing w:after="0"/>
        <w:ind w:left="720" w:hanging="720"/>
      </w:pPr>
      <w:r w:rsidRPr="00C947EF">
        <w:lastRenderedPageBreak/>
        <w:t>39. Tabachnick BG, Fidell LS. Using Multivariate Statistics. Boston: Allyn &amp; Bacon 2001.</w:t>
      </w:r>
    </w:p>
    <w:p w14:paraId="6ED21E9E" w14:textId="20496564" w:rsidR="00C947EF" w:rsidRPr="00C947EF" w:rsidRDefault="00C947EF" w:rsidP="00C947EF">
      <w:pPr>
        <w:pStyle w:val="EndNoteBibliography"/>
        <w:spacing w:after="0"/>
        <w:ind w:left="720" w:hanging="720"/>
      </w:pPr>
      <w:r w:rsidRPr="00C947EF">
        <w:t xml:space="preserve">40. Office for National Statistics. Statistical Bulletin: Internet Access - Households and Individuals: 2015 2015 [updated 6 August 2015. Available from: </w:t>
      </w:r>
      <w:hyperlink r:id="rId18" w:history="1">
        <w:r w:rsidRPr="00C947EF">
          <w:rPr>
            <w:rStyle w:val="Hyperlink"/>
          </w:rPr>
          <w:t>http://www.ons.gov.uk/peoplepopulationandcommunity/householdcharacteristics/homeinternetandsocialmediausage/bulletins/internetaccesshouseholdsandindividuals/2015-08-06</w:t>
        </w:r>
      </w:hyperlink>
      <w:r w:rsidRPr="00C947EF">
        <w:t xml:space="preserve"> (Archived by WebCite® at </w:t>
      </w:r>
      <w:hyperlink r:id="rId19" w:history="1">
        <w:r w:rsidRPr="00C947EF">
          <w:rPr>
            <w:rStyle w:val="Hyperlink"/>
          </w:rPr>
          <w:t>http://www.webcitation.org/6g1la5vII</w:t>
        </w:r>
      </w:hyperlink>
      <w:r w:rsidRPr="00C947EF">
        <w:t>).</w:t>
      </w:r>
    </w:p>
    <w:p w14:paraId="0CC8050F" w14:textId="77777777" w:rsidR="00C947EF" w:rsidRPr="00C947EF" w:rsidRDefault="00C947EF" w:rsidP="00C947EF">
      <w:pPr>
        <w:pStyle w:val="EndNoteBibliography"/>
        <w:ind w:left="720" w:hanging="720"/>
      </w:pPr>
      <w:r w:rsidRPr="00C947EF">
        <w:t xml:space="preserve">41. Stacey D, Légaré F, Lewis K, et al. Decision aids for people facing health treatment or screening decisions. </w:t>
      </w:r>
      <w:r w:rsidRPr="00C947EF">
        <w:rPr>
          <w:i/>
        </w:rPr>
        <w:t>Cochrane Database of Systematic Reviews</w:t>
      </w:r>
      <w:r w:rsidRPr="00C947EF">
        <w:t xml:space="preserve"> 2017(4) doi: 10.1002/14651858.CD001431.pub5</w:t>
      </w:r>
    </w:p>
    <w:p w14:paraId="1D6EE165" w14:textId="6B2530A4" w:rsidR="00EC46AB" w:rsidRDefault="007F6266" w:rsidP="00EC46AB">
      <w:r>
        <w:fldChar w:fldCharType="end"/>
      </w:r>
      <w:r w:rsidR="00DD5BE7">
        <w:br w:type="page"/>
      </w:r>
      <w:proofErr w:type="gramStart"/>
      <w:r w:rsidR="00EC46AB">
        <w:lastRenderedPageBreak/>
        <w:t xml:space="preserve">Table </w:t>
      </w:r>
      <w:r w:rsidR="00031957">
        <w:t>1</w:t>
      </w:r>
      <w:r w:rsidR="00EC46AB">
        <w:t>.</w:t>
      </w:r>
      <w:proofErr w:type="gramEnd"/>
      <w:r w:rsidR="00EC46AB">
        <w:t xml:space="preserve">  Participant Characteristics by Group</w:t>
      </w:r>
    </w:p>
    <w:tbl>
      <w:tblPr>
        <w:tblW w:w="5000" w:type="pct"/>
        <w:tblLook w:val="04A0" w:firstRow="1" w:lastRow="0" w:firstColumn="1" w:lastColumn="0" w:noHBand="0" w:noVBand="1"/>
      </w:tblPr>
      <w:tblGrid>
        <w:gridCol w:w="2257"/>
        <w:gridCol w:w="2253"/>
        <w:gridCol w:w="1425"/>
        <w:gridCol w:w="1619"/>
        <w:gridCol w:w="1688"/>
      </w:tblGrid>
      <w:tr w:rsidR="00EC46AB" w14:paraId="555229D1" w14:textId="77777777" w:rsidTr="00EC46AB">
        <w:trPr>
          <w:trHeight w:val="227"/>
        </w:trPr>
        <w:tc>
          <w:tcPr>
            <w:tcW w:w="1221" w:type="pct"/>
            <w:tcBorders>
              <w:top w:val="single" w:sz="4" w:space="0" w:color="auto"/>
            </w:tcBorders>
            <w:shd w:val="clear" w:color="auto" w:fill="auto"/>
          </w:tcPr>
          <w:p w14:paraId="41C99B69" w14:textId="77777777" w:rsidR="00EC46AB" w:rsidRDefault="00EC46AB" w:rsidP="00EC46AB">
            <w:pPr>
              <w:spacing w:after="0" w:line="240" w:lineRule="auto"/>
              <w:contextualSpacing/>
            </w:pPr>
            <w:r>
              <w:t>Characteristic</w:t>
            </w:r>
          </w:p>
        </w:tc>
        <w:tc>
          <w:tcPr>
            <w:tcW w:w="1219" w:type="pct"/>
            <w:tcBorders>
              <w:top w:val="single" w:sz="4" w:space="0" w:color="auto"/>
            </w:tcBorders>
            <w:shd w:val="clear" w:color="auto" w:fill="auto"/>
          </w:tcPr>
          <w:p w14:paraId="6E5BDC11" w14:textId="77777777" w:rsidR="00EC46AB" w:rsidRPr="00376DD8" w:rsidRDefault="00EC46AB" w:rsidP="00EC46AB">
            <w:pPr>
              <w:spacing w:after="0" w:line="240" w:lineRule="auto"/>
              <w:contextualSpacing/>
            </w:pPr>
            <w:r>
              <w:t>Category</w:t>
            </w:r>
          </w:p>
        </w:tc>
        <w:tc>
          <w:tcPr>
            <w:tcW w:w="2560" w:type="pct"/>
            <w:gridSpan w:val="3"/>
            <w:tcBorders>
              <w:top w:val="single" w:sz="4" w:space="0" w:color="auto"/>
              <w:bottom w:val="single" w:sz="4" w:space="0" w:color="auto"/>
            </w:tcBorders>
            <w:shd w:val="clear" w:color="auto" w:fill="auto"/>
          </w:tcPr>
          <w:p w14:paraId="5516589C" w14:textId="77777777" w:rsidR="00EC46AB" w:rsidRDefault="00EC46AB" w:rsidP="00EC46AB">
            <w:pPr>
              <w:spacing w:after="0" w:line="240" w:lineRule="auto"/>
              <w:contextualSpacing/>
              <w:jc w:val="center"/>
            </w:pPr>
            <w:r>
              <w:t>Frequency (%)</w:t>
            </w:r>
          </w:p>
        </w:tc>
      </w:tr>
      <w:tr w:rsidR="00EC46AB" w14:paraId="268F34FE" w14:textId="77777777" w:rsidTr="00EC46AB">
        <w:trPr>
          <w:trHeight w:val="227"/>
        </w:trPr>
        <w:tc>
          <w:tcPr>
            <w:tcW w:w="1221" w:type="pct"/>
            <w:tcBorders>
              <w:bottom w:val="single" w:sz="4" w:space="0" w:color="auto"/>
            </w:tcBorders>
            <w:shd w:val="clear" w:color="auto" w:fill="auto"/>
          </w:tcPr>
          <w:p w14:paraId="4C1B2C43" w14:textId="77777777" w:rsidR="00EC46AB" w:rsidRDefault="00EC46AB" w:rsidP="00EC46AB">
            <w:pPr>
              <w:spacing w:after="0" w:line="240" w:lineRule="auto"/>
              <w:contextualSpacing/>
            </w:pPr>
          </w:p>
        </w:tc>
        <w:tc>
          <w:tcPr>
            <w:tcW w:w="1219" w:type="pct"/>
            <w:tcBorders>
              <w:bottom w:val="single" w:sz="4" w:space="0" w:color="auto"/>
            </w:tcBorders>
            <w:shd w:val="clear" w:color="auto" w:fill="auto"/>
          </w:tcPr>
          <w:p w14:paraId="497DF16A" w14:textId="77777777" w:rsidR="00EC46AB" w:rsidRPr="00376DD8" w:rsidRDefault="00EC46AB" w:rsidP="00EC46AB">
            <w:pPr>
              <w:spacing w:after="0" w:line="240" w:lineRule="auto"/>
              <w:contextualSpacing/>
            </w:pPr>
          </w:p>
        </w:tc>
        <w:tc>
          <w:tcPr>
            <w:tcW w:w="771" w:type="pct"/>
            <w:tcBorders>
              <w:top w:val="single" w:sz="4" w:space="0" w:color="auto"/>
              <w:bottom w:val="single" w:sz="4" w:space="0" w:color="auto"/>
            </w:tcBorders>
            <w:shd w:val="clear" w:color="auto" w:fill="auto"/>
          </w:tcPr>
          <w:p w14:paraId="7FA338A2" w14:textId="77777777" w:rsidR="00EC46AB" w:rsidRPr="005910DA" w:rsidRDefault="00EC46AB" w:rsidP="00EC46AB">
            <w:pPr>
              <w:spacing w:after="0" w:line="240" w:lineRule="auto"/>
              <w:contextualSpacing/>
              <w:rPr>
                <w:b/>
              </w:rPr>
            </w:pPr>
            <w:r>
              <w:t>Whole sample (n=350)</w:t>
            </w:r>
          </w:p>
        </w:tc>
        <w:tc>
          <w:tcPr>
            <w:tcW w:w="876" w:type="pct"/>
            <w:tcBorders>
              <w:top w:val="single" w:sz="4" w:space="0" w:color="auto"/>
              <w:bottom w:val="single" w:sz="4" w:space="0" w:color="auto"/>
            </w:tcBorders>
            <w:shd w:val="clear" w:color="auto" w:fill="auto"/>
          </w:tcPr>
          <w:p w14:paraId="33C0A9D8" w14:textId="77777777" w:rsidR="00EC46AB" w:rsidRDefault="00EC46AB" w:rsidP="00EC46AB">
            <w:pPr>
              <w:spacing w:after="0" w:line="240" w:lineRule="auto"/>
              <w:contextualSpacing/>
            </w:pPr>
            <w:r>
              <w:t>Standard Website (n=175)</w:t>
            </w:r>
          </w:p>
        </w:tc>
        <w:tc>
          <w:tcPr>
            <w:tcW w:w="913" w:type="pct"/>
            <w:tcBorders>
              <w:top w:val="single" w:sz="4" w:space="0" w:color="auto"/>
              <w:bottom w:val="single" w:sz="4" w:space="0" w:color="auto"/>
            </w:tcBorders>
            <w:shd w:val="clear" w:color="auto" w:fill="auto"/>
          </w:tcPr>
          <w:p w14:paraId="01409B37" w14:textId="77777777" w:rsidR="00EC46AB" w:rsidRDefault="00EC46AB" w:rsidP="00EC46AB">
            <w:pPr>
              <w:spacing w:after="0" w:line="240" w:lineRule="auto"/>
              <w:contextualSpacing/>
            </w:pPr>
            <w:r>
              <w:t>Enhanced Website (n=175)</w:t>
            </w:r>
          </w:p>
        </w:tc>
      </w:tr>
      <w:tr w:rsidR="00EC46AB" w14:paraId="05D772D2" w14:textId="77777777" w:rsidTr="00EC46AB">
        <w:trPr>
          <w:trHeight w:val="227"/>
        </w:trPr>
        <w:tc>
          <w:tcPr>
            <w:tcW w:w="2440" w:type="pct"/>
            <w:gridSpan w:val="2"/>
            <w:tcBorders>
              <w:top w:val="single" w:sz="4" w:space="0" w:color="auto"/>
            </w:tcBorders>
            <w:shd w:val="clear" w:color="auto" w:fill="auto"/>
          </w:tcPr>
          <w:p w14:paraId="5EF0CDF6" w14:textId="77777777" w:rsidR="00EC46AB" w:rsidRPr="005910DA" w:rsidRDefault="00EC46AB" w:rsidP="00EC46AB">
            <w:pPr>
              <w:spacing w:after="0" w:line="240" w:lineRule="auto"/>
              <w:contextualSpacing/>
              <w:rPr>
                <w:u w:val="single"/>
              </w:rPr>
            </w:pPr>
            <w:r w:rsidRPr="005910DA">
              <w:rPr>
                <w:u w:val="single"/>
              </w:rPr>
              <w:t>Demographic Characteristics</w:t>
            </w:r>
          </w:p>
        </w:tc>
        <w:tc>
          <w:tcPr>
            <w:tcW w:w="771" w:type="pct"/>
            <w:tcBorders>
              <w:top w:val="single" w:sz="4" w:space="0" w:color="auto"/>
            </w:tcBorders>
            <w:shd w:val="clear" w:color="auto" w:fill="auto"/>
          </w:tcPr>
          <w:p w14:paraId="571A4BF7" w14:textId="77777777" w:rsidR="00EC46AB" w:rsidRDefault="00EC46AB" w:rsidP="00EC46AB">
            <w:pPr>
              <w:spacing w:after="0" w:line="240" w:lineRule="auto"/>
              <w:contextualSpacing/>
            </w:pPr>
          </w:p>
        </w:tc>
        <w:tc>
          <w:tcPr>
            <w:tcW w:w="876" w:type="pct"/>
            <w:tcBorders>
              <w:top w:val="single" w:sz="4" w:space="0" w:color="auto"/>
            </w:tcBorders>
            <w:shd w:val="clear" w:color="auto" w:fill="auto"/>
          </w:tcPr>
          <w:p w14:paraId="26E132FA" w14:textId="77777777" w:rsidR="00EC46AB" w:rsidRDefault="00EC46AB" w:rsidP="00EC46AB">
            <w:pPr>
              <w:spacing w:after="0" w:line="240" w:lineRule="auto"/>
              <w:contextualSpacing/>
            </w:pPr>
          </w:p>
        </w:tc>
        <w:tc>
          <w:tcPr>
            <w:tcW w:w="913" w:type="pct"/>
            <w:tcBorders>
              <w:top w:val="single" w:sz="4" w:space="0" w:color="auto"/>
            </w:tcBorders>
            <w:shd w:val="clear" w:color="auto" w:fill="auto"/>
          </w:tcPr>
          <w:p w14:paraId="286D580B" w14:textId="77777777" w:rsidR="00EC46AB" w:rsidRDefault="00EC46AB" w:rsidP="00EC46AB">
            <w:pPr>
              <w:spacing w:after="0" w:line="240" w:lineRule="auto"/>
              <w:contextualSpacing/>
            </w:pPr>
          </w:p>
        </w:tc>
      </w:tr>
      <w:tr w:rsidR="00EC46AB" w14:paraId="62FB51CB" w14:textId="77777777" w:rsidTr="00EC46AB">
        <w:trPr>
          <w:trHeight w:val="227"/>
        </w:trPr>
        <w:tc>
          <w:tcPr>
            <w:tcW w:w="1221" w:type="pct"/>
            <w:shd w:val="clear" w:color="auto" w:fill="auto"/>
          </w:tcPr>
          <w:p w14:paraId="355C8714" w14:textId="77777777" w:rsidR="00EC46AB" w:rsidRDefault="00EC46AB" w:rsidP="00EC46AB">
            <w:pPr>
              <w:spacing w:after="0" w:line="240" w:lineRule="auto"/>
              <w:contextualSpacing/>
            </w:pPr>
            <w:r>
              <w:t>Age</w:t>
            </w:r>
          </w:p>
        </w:tc>
        <w:tc>
          <w:tcPr>
            <w:tcW w:w="1219" w:type="pct"/>
            <w:shd w:val="clear" w:color="auto" w:fill="auto"/>
          </w:tcPr>
          <w:p w14:paraId="39B6EB39" w14:textId="77777777" w:rsidR="00EC46AB" w:rsidRDefault="00EC46AB" w:rsidP="00EC46AB">
            <w:pPr>
              <w:spacing w:after="0" w:line="240" w:lineRule="auto"/>
              <w:contextualSpacing/>
            </w:pPr>
            <w:r>
              <w:t>Mean (SD)</w:t>
            </w:r>
          </w:p>
        </w:tc>
        <w:tc>
          <w:tcPr>
            <w:tcW w:w="771" w:type="pct"/>
            <w:shd w:val="clear" w:color="auto" w:fill="auto"/>
          </w:tcPr>
          <w:p w14:paraId="396AC532" w14:textId="7206E84D" w:rsidR="00EC46AB" w:rsidRDefault="00964B37" w:rsidP="00EC46AB">
            <w:pPr>
              <w:spacing w:after="0" w:line="240" w:lineRule="auto"/>
              <w:contextualSpacing/>
            </w:pPr>
            <w:r>
              <w:t>47.9 (15.8</w:t>
            </w:r>
            <w:r w:rsidR="00EC46AB">
              <w:t>)</w:t>
            </w:r>
          </w:p>
        </w:tc>
        <w:tc>
          <w:tcPr>
            <w:tcW w:w="876" w:type="pct"/>
            <w:shd w:val="clear" w:color="auto" w:fill="auto"/>
          </w:tcPr>
          <w:p w14:paraId="501BE0AF" w14:textId="7E553781" w:rsidR="00EC46AB" w:rsidRDefault="00964B37" w:rsidP="00964B37">
            <w:pPr>
              <w:spacing w:after="0" w:line="240" w:lineRule="auto"/>
              <w:contextualSpacing/>
            </w:pPr>
            <w:r>
              <w:t>48.0</w:t>
            </w:r>
            <w:r w:rsidR="00EC46AB">
              <w:t xml:space="preserve"> (15.5)</w:t>
            </w:r>
          </w:p>
        </w:tc>
        <w:tc>
          <w:tcPr>
            <w:tcW w:w="913" w:type="pct"/>
            <w:shd w:val="clear" w:color="auto" w:fill="auto"/>
          </w:tcPr>
          <w:p w14:paraId="58878B64" w14:textId="76B7C75F" w:rsidR="00EC46AB" w:rsidRDefault="00EC46AB" w:rsidP="00EC46AB">
            <w:pPr>
              <w:spacing w:after="0" w:line="240" w:lineRule="auto"/>
              <w:contextualSpacing/>
            </w:pPr>
            <w:r>
              <w:t>4</w:t>
            </w:r>
            <w:r w:rsidR="00964B37">
              <w:t>7.8 (16.1</w:t>
            </w:r>
            <w:r>
              <w:t>)</w:t>
            </w:r>
          </w:p>
        </w:tc>
      </w:tr>
      <w:tr w:rsidR="00EC46AB" w14:paraId="6C42827E" w14:textId="77777777" w:rsidTr="00EC46AB">
        <w:trPr>
          <w:trHeight w:val="227"/>
        </w:trPr>
        <w:tc>
          <w:tcPr>
            <w:tcW w:w="1221" w:type="pct"/>
            <w:shd w:val="clear" w:color="auto" w:fill="auto"/>
          </w:tcPr>
          <w:p w14:paraId="5E7DCA1C" w14:textId="77777777" w:rsidR="00EC46AB" w:rsidRDefault="00EC46AB" w:rsidP="00EC46AB">
            <w:pPr>
              <w:spacing w:after="0" w:line="240" w:lineRule="auto"/>
              <w:contextualSpacing/>
            </w:pPr>
            <w:r w:rsidRPr="001F686F">
              <w:t>Gender</w:t>
            </w:r>
          </w:p>
        </w:tc>
        <w:tc>
          <w:tcPr>
            <w:tcW w:w="1219" w:type="pct"/>
            <w:shd w:val="clear" w:color="auto" w:fill="auto"/>
          </w:tcPr>
          <w:p w14:paraId="1ABF8D8F" w14:textId="77777777" w:rsidR="00EC46AB" w:rsidRDefault="00EC46AB" w:rsidP="00EC46AB">
            <w:pPr>
              <w:spacing w:after="0" w:line="240" w:lineRule="auto"/>
              <w:contextualSpacing/>
            </w:pPr>
            <w:r>
              <w:t>Female</w:t>
            </w:r>
          </w:p>
        </w:tc>
        <w:tc>
          <w:tcPr>
            <w:tcW w:w="771" w:type="pct"/>
            <w:shd w:val="clear" w:color="auto" w:fill="auto"/>
          </w:tcPr>
          <w:p w14:paraId="41A66451" w14:textId="77777777" w:rsidR="00EC46AB" w:rsidRDefault="00EC46AB" w:rsidP="00EC46AB">
            <w:pPr>
              <w:spacing w:after="0" w:line="240" w:lineRule="auto"/>
              <w:contextualSpacing/>
            </w:pPr>
            <w:r>
              <w:t>197 (56.3)</w:t>
            </w:r>
          </w:p>
        </w:tc>
        <w:tc>
          <w:tcPr>
            <w:tcW w:w="876" w:type="pct"/>
            <w:shd w:val="clear" w:color="auto" w:fill="auto"/>
          </w:tcPr>
          <w:p w14:paraId="27634833" w14:textId="77777777" w:rsidR="00EC46AB" w:rsidRDefault="00EC46AB" w:rsidP="00EC46AB">
            <w:pPr>
              <w:spacing w:after="0" w:line="240" w:lineRule="auto"/>
              <w:contextualSpacing/>
            </w:pPr>
            <w:r>
              <w:t>99 (56.6)</w:t>
            </w:r>
          </w:p>
        </w:tc>
        <w:tc>
          <w:tcPr>
            <w:tcW w:w="913" w:type="pct"/>
            <w:shd w:val="clear" w:color="auto" w:fill="auto"/>
          </w:tcPr>
          <w:p w14:paraId="26D59F06" w14:textId="77777777" w:rsidR="00EC46AB" w:rsidRDefault="00EC46AB" w:rsidP="00EC46AB">
            <w:pPr>
              <w:spacing w:after="0" w:line="240" w:lineRule="auto"/>
              <w:contextualSpacing/>
            </w:pPr>
            <w:r>
              <w:t>98 (56.0)</w:t>
            </w:r>
          </w:p>
        </w:tc>
      </w:tr>
      <w:tr w:rsidR="00EC46AB" w14:paraId="7F6E7A05" w14:textId="77777777" w:rsidTr="00EC46AB">
        <w:trPr>
          <w:trHeight w:val="227"/>
        </w:trPr>
        <w:tc>
          <w:tcPr>
            <w:tcW w:w="1221" w:type="pct"/>
            <w:vMerge w:val="restart"/>
            <w:shd w:val="clear" w:color="auto" w:fill="auto"/>
          </w:tcPr>
          <w:p w14:paraId="4E950965" w14:textId="77777777" w:rsidR="00EC46AB" w:rsidRDefault="00EC46AB" w:rsidP="00EC46AB">
            <w:pPr>
              <w:spacing w:after="0" w:line="240" w:lineRule="auto"/>
              <w:contextualSpacing/>
            </w:pPr>
            <w:r>
              <w:t>Ethnicity</w:t>
            </w:r>
          </w:p>
        </w:tc>
        <w:tc>
          <w:tcPr>
            <w:tcW w:w="1219" w:type="pct"/>
            <w:shd w:val="clear" w:color="auto" w:fill="auto"/>
          </w:tcPr>
          <w:p w14:paraId="469637A4" w14:textId="77777777" w:rsidR="00EC46AB" w:rsidRDefault="00EC46AB" w:rsidP="00EC46AB">
            <w:pPr>
              <w:spacing w:after="0" w:line="240" w:lineRule="auto"/>
              <w:contextualSpacing/>
            </w:pPr>
            <w:r>
              <w:t>White British</w:t>
            </w:r>
          </w:p>
        </w:tc>
        <w:tc>
          <w:tcPr>
            <w:tcW w:w="771" w:type="pct"/>
            <w:shd w:val="clear" w:color="auto" w:fill="auto"/>
          </w:tcPr>
          <w:p w14:paraId="0BE16127" w14:textId="77777777" w:rsidR="00EC46AB" w:rsidRDefault="00EC46AB" w:rsidP="00EC46AB">
            <w:pPr>
              <w:spacing w:after="0" w:line="240" w:lineRule="auto"/>
              <w:contextualSpacing/>
            </w:pPr>
            <w:r>
              <w:t>311 (88.9)</w:t>
            </w:r>
          </w:p>
        </w:tc>
        <w:tc>
          <w:tcPr>
            <w:tcW w:w="876" w:type="pct"/>
            <w:shd w:val="clear" w:color="auto" w:fill="auto"/>
          </w:tcPr>
          <w:p w14:paraId="6058CF16" w14:textId="77777777" w:rsidR="00EC46AB" w:rsidRDefault="00EC46AB" w:rsidP="00EC46AB">
            <w:pPr>
              <w:spacing w:after="0" w:line="240" w:lineRule="auto"/>
              <w:contextualSpacing/>
            </w:pPr>
            <w:r>
              <w:t>150 (85.7)</w:t>
            </w:r>
          </w:p>
        </w:tc>
        <w:tc>
          <w:tcPr>
            <w:tcW w:w="913" w:type="pct"/>
            <w:shd w:val="clear" w:color="auto" w:fill="auto"/>
          </w:tcPr>
          <w:p w14:paraId="4A0D687E" w14:textId="77777777" w:rsidR="00EC46AB" w:rsidRDefault="00EC46AB" w:rsidP="00EC46AB">
            <w:pPr>
              <w:spacing w:after="0" w:line="240" w:lineRule="auto"/>
              <w:contextualSpacing/>
            </w:pPr>
            <w:r>
              <w:t>161 (92.0)</w:t>
            </w:r>
          </w:p>
        </w:tc>
      </w:tr>
      <w:tr w:rsidR="00EC46AB" w14:paraId="68000D8B" w14:textId="77777777" w:rsidTr="00EC46AB">
        <w:trPr>
          <w:trHeight w:val="227"/>
        </w:trPr>
        <w:tc>
          <w:tcPr>
            <w:tcW w:w="1221" w:type="pct"/>
            <w:vMerge/>
            <w:shd w:val="clear" w:color="auto" w:fill="auto"/>
          </w:tcPr>
          <w:p w14:paraId="4C4C0043" w14:textId="77777777" w:rsidR="00EC46AB" w:rsidRDefault="00EC46AB" w:rsidP="00EC46AB">
            <w:pPr>
              <w:spacing w:after="0" w:line="240" w:lineRule="auto"/>
              <w:contextualSpacing/>
            </w:pPr>
          </w:p>
        </w:tc>
        <w:tc>
          <w:tcPr>
            <w:tcW w:w="1219" w:type="pct"/>
            <w:shd w:val="clear" w:color="auto" w:fill="auto"/>
          </w:tcPr>
          <w:p w14:paraId="1AB2DA4A" w14:textId="77777777" w:rsidR="00EC46AB" w:rsidRDefault="00EC46AB" w:rsidP="00EC46AB">
            <w:pPr>
              <w:spacing w:after="0" w:line="240" w:lineRule="auto"/>
              <w:contextualSpacing/>
            </w:pPr>
            <w:r>
              <w:t>White Other</w:t>
            </w:r>
          </w:p>
        </w:tc>
        <w:tc>
          <w:tcPr>
            <w:tcW w:w="771" w:type="pct"/>
            <w:shd w:val="clear" w:color="auto" w:fill="auto"/>
          </w:tcPr>
          <w:p w14:paraId="5A6D1B74" w14:textId="77777777" w:rsidR="00EC46AB" w:rsidRDefault="00EC46AB" w:rsidP="00EC46AB">
            <w:pPr>
              <w:spacing w:after="0" w:line="240" w:lineRule="auto"/>
              <w:contextualSpacing/>
            </w:pPr>
            <w:r>
              <w:t>16 (4.6)</w:t>
            </w:r>
          </w:p>
        </w:tc>
        <w:tc>
          <w:tcPr>
            <w:tcW w:w="876" w:type="pct"/>
            <w:shd w:val="clear" w:color="auto" w:fill="auto"/>
          </w:tcPr>
          <w:p w14:paraId="26C3116D" w14:textId="77777777" w:rsidR="00EC46AB" w:rsidRDefault="00EC46AB" w:rsidP="00EC46AB">
            <w:pPr>
              <w:spacing w:after="0" w:line="240" w:lineRule="auto"/>
              <w:contextualSpacing/>
            </w:pPr>
            <w:r>
              <w:t>8 (4.6)</w:t>
            </w:r>
          </w:p>
        </w:tc>
        <w:tc>
          <w:tcPr>
            <w:tcW w:w="913" w:type="pct"/>
            <w:shd w:val="clear" w:color="auto" w:fill="auto"/>
          </w:tcPr>
          <w:p w14:paraId="248045BC" w14:textId="77777777" w:rsidR="00EC46AB" w:rsidRDefault="00EC46AB" w:rsidP="00EC46AB">
            <w:pPr>
              <w:spacing w:after="0" w:line="240" w:lineRule="auto"/>
              <w:contextualSpacing/>
            </w:pPr>
            <w:r>
              <w:t>8 (4.5)</w:t>
            </w:r>
          </w:p>
        </w:tc>
      </w:tr>
      <w:tr w:rsidR="00EC46AB" w14:paraId="457386D7" w14:textId="77777777" w:rsidTr="00EC46AB">
        <w:trPr>
          <w:trHeight w:val="227"/>
        </w:trPr>
        <w:tc>
          <w:tcPr>
            <w:tcW w:w="1221" w:type="pct"/>
            <w:vMerge/>
            <w:shd w:val="clear" w:color="auto" w:fill="auto"/>
          </w:tcPr>
          <w:p w14:paraId="65147BF0" w14:textId="77777777" w:rsidR="00EC46AB" w:rsidRDefault="00EC46AB" w:rsidP="00EC46AB">
            <w:pPr>
              <w:spacing w:after="0" w:line="240" w:lineRule="auto"/>
              <w:contextualSpacing/>
            </w:pPr>
          </w:p>
        </w:tc>
        <w:tc>
          <w:tcPr>
            <w:tcW w:w="1219" w:type="pct"/>
            <w:shd w:val="clear" w:color="auto" w:fill="auto"/>
          </w:tcPr>
          <w:p w14:paraId="5DE39C59" w14:textId="77777777" w:rsidR="00EC46AB" w:rsidRDefault="00EC46AB" w:rsidP="00EC46AB">
            <w:pPr>
              <w:spacing w:after="0" w:line="240" w:lineRule="auto"/>
              <w:contextualSpacing/>
            </w:pPr>
            <w:r>
              <w:t>Asian or Asian British</w:t>
            </w:r>
          </w:p>
        </w:tc>
        <w:tc>
          <w:tcPr>
            <w:tcW w:w="771" w:type="pct"/>
            <w:shd w:val="clear" w:color="auto" w:fill="auto"/>
          </w:tcPr>
          <w:p w14:paraId="7FF1ED53" w14:textId="77777777" w:rsidR="00EC46AB" w:rsidRDefault="00EC46AB" w:rsidP="00EC46AB">
            <w:pPr>
              <w:spacing w:after="0" w:line="240" w:lineRule="auto"/>
              <w:contextualSpacing/>
            </w:pPr>
            <w:r>
              <w:t>4 (1.2)</w:t>
            </w:r>
          </w:p>
        </w:tc>
        <w:tc>
          <w:tcPr>
            <w:tcW w:w="876" w:type="pct"/>
            <w:shd w:val="clear" w:color="auto" w:fill="auto"/>
          </w:tcPr>
          <w:p w14:paraId="7F2A9809" w14:textId="77777777" w:rsidR="00EC46AB" w:rsidRDefault="00EC46AB" w:rsidP="00EC46AB">
            <w:pPr>
              <w:spacing w:after="0" w:line="240" w:lineRule="auto"/>
              <w:contextualSpacing/>
            </w:pPr>
            <w:r>
              <w:t>3 (1.7)</w:t>
            </w:r>
          </w:p>
        </w:tc>
        <w:tc>
          <w:tcPr>
            <w:tcW w:w="913" w:type="pct"/>
            <w:shd w:val="clear" w:color="auto" w:fill="auto"/>
          </w:tcPr>
          <w:p w14:paraId="2017A076" w14:textId="77777777" w:rsidR="00EC46AB" w:rsidRDefault="00EC46AB" w:rsidP="00EC46AB">
            <w:pPr>
              <w:spacing w:after="0" w:line="240" w:lineRule="auto"/>
              <w:contextualSpacing/>
            </w:pPr>
            <w:r>
              <w:t>1 (.6)</w:t>
            </w:r>
          </w:p>
        </w:tc>
      </w:tr>
      <w:tr w:rsidR="00EC46AB" w14:paraId="702A0633" w14:textId="77777777" w:rsidTr="00EC46AB">
        <w:trPr>
          <w:trHeight w:val="227"/>
        </w:trPr>
        <w:tc>
          <w:tcPr>
            <w:tcW w:w="1221" w:type="pct"/>
            <w:vMerge/>
            <w:shd w:val="clear" w:color="auto" w:fill="auto"/>
          </w:tcPr>
          <w:p w14:paraId="7C08B3E1" w14:textId="77777777" w:rsidR="00EC46AB" w:rsidRDefault="00EC46AB" w:rsidP="00EC46AB">
            <w:pPr>
              <w:spacing w:after="0" w:line="240" w:lineRule="auto"/>
              <w:contextualSpacing/>
            </w:pPr>
          </w:p>
        </w:tc>
        <w:tc>
          <w:tcPr>
            <w:tcW w:w="1219" w:type="pct"/>
            <w:shd w:val="clear" w:color="auto" w:fill="auto"/>
          </w:tcPr>
          <w:p w14:paraId="74E9AD68" w14:textId="77777777" w:rsidR="00EC46AB" w:rsidRDefault="00EC46AB" w:rsidP="00EC46AB">
            <w:pPr>
              <w:spacing w:after="0" w:line="240" w:lineRule="auto"/>
              <w:contextualSpacing/>
            </w:pPr>
            <w:r>
              <w:t>Mixed</w:t>
            </w:r>
          </w:p>
        </w:tc>
        <w:tc>
          <w:tcPr>
            <w:tcW w:w="771" w:type="pct"/>
            <w:shd w:val="clear" w:color="auto" w:fill="auto"/>
          </w:tcPr>
          <w:p w14:paraId="43AE538F" w14:textId="77777777" w:rsidR="00EC46AB" w:rsidRDefault="00EC46AB" w:rsidP="00EC46AB">
            <w:pPr>
              <w:spacing w:after="0" w:line="240" w:lineRule="auto"/>
              <w:contextualSpacing/>
            </w:pPr>
            <w:r>
              <w:t>2 (0.6)</w:t>
            </w:r>
          </w:p>
        </w:tc>
        <w:tc>
          <w:tcPr>
            <w:tcW w:w="876" w:type="pct"/>
            <w:shd w:val="clear" w:color="auto" w:fill="auto"/>
          </w:tcPr>
          <w:p w14:paraId="11C87AA1" w14:textId="77777777" w:rsidR="00EC46AB" w:rsidRDefault="00EC46AB" w:rsidP="00EC46AB">
            <w:pPr>
              <w:spacing w:after="0" w:line="240" w:lineRule="auto"/>
              <w:contextualSpacing/>
            </w:pPr>
            <w:r>
              <w:t>0</w:t>
            </w:r>
          </w:p>
        </w:tc>
        <w:tc>
          <w:tcPr>
            <w:tcW w:w="913" w:type="pct"/>
            <w:shd w:val="clear" w:color="auto" w:fill="auto"/>
          </w:tcPr>
          <w:p w14:paraId="5315389F" w14:textId="77777777" w:rsidR="00EC46AB" w:rsidRDefault="00EC46AB" w:rsidP="00EC46AB">
            <w:pPr>
              <w:spacing w:after="0" w:line="240" w:lineRule="auto"/>
              <w:contextualSpacing/>
            </w:pPr>
            <w:r>
              <w:t>2 (1.1)</w:t>
            </w:r>
          </w:p>
        </w:tc>
      </w:tr>
      <w:tr w:rsidR="00EC46AB" w14:paraId="4B646442" w14:textId="77777777" w:rsidTr="00EC46AB">
        <w:trPr>
          <w:trHeight w:val="227"/>
        </w:trPr>
        <w:tc>
          <w:tcPr>
            <w:tcW w:w="1221" w:type="pct"/>
            <w:vMerge/>
            <w:shd w:val="clear" w:color="auto" w:fill="auto"/>
          </w:tcPr>
          <w:p w14:paraId="173CB596" w14:textId="77777777" w:rsidR="00EC46AB" w:rsidRDefault="00EC46AB" w:rsidP="00EC46AB">
            <w:pPr>
              <w:spacing w:after="0" w:line="240" w:lineRule="auto"/>
              <w:contextualSpacing/>
            </w:pPr>
          </w:p>
        </w:tc>
        <w:tc>
          <w:tcPr>
            <w:tcW w:w="1219" w:type="pct"/>
            <w:shd w:val="clear" w:color="auto" w:fill="auto"/>
          </w:tcPr>
          <w:p w14:paraId="0F0EF411" w14:textId="77777777" w:rsidR="00EC46AB" w:rsidRDefault="00EC46AB" w:rsidP="00EC46AB">
            <w:pPr>
              <w:spacing w:after="0" w:line="240" w:lineRule="auto"/>
              <w:contextualSpacing/>
            </w:pPr>
            <w:r>
              <w:t>Black or Black British</w:t>
            </w:r>
          </w:p>
        </w:tc>
        <w:tc>
          <w:tcPr>
            <w:tcW w:w="771" w:type="pct"/>
            <w:shd w:val="clear" w:color="auto" w:fill="auto"/>
          </w:tcPr>
          <w:p w14:paraId="4BB5E8F9" w14:textId="77777777" w:rsidR="00EC46AB" w:rsidRDefault="00EC46AB" w:rsidP="00EC46AB">
            <w:pPr>
              <w:spacing w:after="0" w:line="240" w:lineRule="auto"/>
              <w:contextualSpacing/>
            </w:pPr>
            <w:r>
              <w:t>2 (0.6)</w:t>
            </w:r>
          </w:p>
        </w:tc>
        <w:tc>
          <w:tcPr>
            <w:tcW w:w="876" w:type="pct"/>
            <w:shd w:val="clear" w:color="auto" w:fill="auto"/>
          </w:tcPr>
          <w:p w14:paraId="1CB76629" w14:textId="77777777" w:rsidR="00EC46AB" w:rsidRDefault="00EC46AB" w:rsidP="00EC46AB">
            <w:pPr>
              <w:spacing w:after="0" w:line="240" w:lineRule="auto"/>
              <w:contextualSpacing/>
            </w:pPr>
            <w:r>
              <w:t>2 (1.2)</w:t>
            </w:r>
          </w:p>
        </w:tc>
        <w:tc>
          <w:tcPr>
            <w:tcW w:w="913" w:type="pct"/>
            <w:shd w:val="clear" w:color="auto" w:fill="auto"/>
          </w:tcPr>
          <w:p w14:paraId="42D6F43B" w14:textId="77777777" w:rsidR="00EC46AB" w:rsidRDefault="00EC46AB" w:rsidP="00EC46AB">
            <w:pPr>
              <w:spacing w:after="0" w:line="240" w:lineRule="auto"/>
              <w:contextualSpacing/>
            </w:pPr>
            <w:r>
              <w:t>0</w:t>
            </w:r>
          </w:p>
        </w:tc>
      </w:tr>
      <w:tr w:rsidR="00EC46AB" w14:paraId="4B7C5AF9" w14:textId="77777777" w:rsidTr="00EC46AB">
        <w:trPr>
          <w:trHeight w:val="227"/>
        </w:trPr>
        <w:tc>
          <w:tcPr>
            <w:tcW w:w="1221" w:type="pct"/>
            <w:vMerge w:val="restart"/>
            <w:shd w:val="clear" w:color="auto" w:fill="auto"/>
          </w:tcPr>
          <w:p w14:paraId="6567163C" w14:textId="77777777" w:rsidR="00EC46AB" w:rsidRDefault="00EC46AB" w:rsidP="00EC46AB">
            <w:pPr>
              <w:spacing w:after="0" w:line="240" w:lineRule="auto"/>
              <w:contextualSpacing/>
            </w:pPr>
            <w:r>
              <w:t xml:space="preserve">Education </w:t>
            </w:r>
          </w:p>
        </w:tc>
        <w:tc>
          <w:tcPr>
            <w:tcW w:w="1219" w:type="pct"/>
            <w:shd w:val="clear" w:color="auto" w:fill="auto"/>
          </w:tcPr>
          <w:p w14:paraId="3ECCE8F8" w14:textId="77777777" w:rsidR="00EC46AB" w:rsidRDefault="00EC46AB" w:rsidP="00EC46AB">
            <w:pPr>
              <w:spacing w:after="0" w:line="240" w:lineRule="auto"/>
              <w:contextualSpacing/>
            </w:pPr>
            <w:r>
              <w:t>Did not complete secondary school</w:t>
            </w:r>
          </w:p>
        </w:tc>
        <w:tc>
          <w:tcPr>
            <w:tcW w:w="771" w:type="pct"/>
            <w:shd w:val="clear" w:color="auto" w:fill="auto"/>
          </w:tcPr>
          <w:p w14:paraId="56123E85" w14:textId="77777777" w:rsidR="00EC46AB" w:rsidRDefault="00EC46AB" w:rsidP="00EC46AB">
            <w:pPr>
              <w:spacing w:after="0" w:line="240" w:lineRule="auto"/>
              <w:contextualSpacing/>
            </w:pPr>
            <w:r>
              <w:t>19 (5.4)</w:t>
            </w:r>
          </w:p>
        </w:tc>
        <w:tc>
          <w:tcPr>
            <w:tcW w:w="876" w:type="pct"/>
            <w:shd w:val="clear" w:color="auto" w:fill="auto"/>
          </w:tcPr>
          <w:p w14:paraId="14F558A6" w14:textId="77777777" w:rsidR="00EC46AB" w:rsidRDefault="00EC46AB" w:rsidP="00EC46AB">
            <w:pPr>
              <w:spacing w:after="0" w:line="240" w:lineRule="auto"/>
              <w:contextualSpacing/>
            </w:pPr>
            <w:r>
              <w:t>10 (5.7)</w:t>
            </w:r>
          </w:p>
        </w:tc>
        <w:tc>
          <w:tcPr>
            <w:tcW w:w="913" w:type="pct"/>
            <w:shd w:val="clear" w:color="auto" w:fill="auto"/>
          </w:tcPr>
          <w:p w14:paraId="23569419" w14:textId="77777777" w:rsidR="00EC46AB" w:rsidRDefault="00EC46AB" w:rsidP="00EC46AB">
            <w:pPr>
              <w:spacing w:after="0" w:line="240" w:lineRule="auto"/>
              <w:contextualSpacing/>
            </w:pPr>
            <w:r>
              <w:t>9 (5.1)</w:t>
            </w:r>
          </w:p>
        </w:tc>
      </w:tr>
      <w:tr w:rsidR="00EC46AB" w14:paraId="7044A77A" w14:textId="77777777" w:rsidTr="00EC46AB">
        <w:trPr>
          <w:trHeight w:val="227"/>
        </w:trPr>
        <w:tc>
          <w:tcPr>
            <w:tcW w:w="1221" w:type="pct"/>
            <w:vMerge/>
            <w:shd w:val="clear" w:color="auto" w:fill="auto"/>
          </w:tcPr>
          <w:p w14:paraId="7CBADEC4" w14:textId="77777777" w:rsidR="00EC46AB" w:rsidRDefault="00EC46AB" w:rsidP="00EC46AB">
            <w:pPr>
              <w:spacing w:after="0" w:line="240" w:lineRule="auto"/>
              <w:contextualSpacing/>
            </w:pPr>
          </w:p>
        </w:tc>
        <w:tc>
          <w:tcPr>
            <w:tcW w:w="1219" w:type="pct"/>
            <w:shd w:val="clear" w:color="auto" w:fill="auto"/>
          </w:tcPr>
          <w:p w14:paraId="2800FD04" w14:textId="77777777" w:rsidR="00EC46AB" w:rsidRDefault="00257F7D" w:rsidP="00EC46AB">
            <w:pPr>
              <w:spacing w:after="0" w:line="240" w:lineRule="auto"/>
              <w:contextualSpacing/>
            </w:pPr>
            <w:r>
              <w:t>S</w:t>
            </w:r>
            <w:r w:rsidR="00EC46AB">
              <w:t>econdary school</w:t>
            </w:r>
          </w:p>
        </w:tc>
        <w:tc>
          <w:tcPr>
            <w:tcW w:w="771" w:type="pct"/>
            <w:shd w:val="clear" w:color="auto" w:fill="auto"/>
          </w:tcPr>
          <w:p w14:paraId="48F74703" w14:textId="77777777" w:rsidR="00EC46AB" w:rsidRDefault="00EC46AB" w:rsidP="00EC46AB">
            <w:pPr>
              <w:spacing w:after="0" w:line="240" w:lineRule="auto"/>
              <w:contextualSpacing/>
            </w:pPr>
            <w:r>
              <w:t>89 (25.4)</w:t>
            </w:r>
          </w:p>
        </w:tc>
        <w:tc>
          <w:tcPr>
            <w:tcW w:w="876" w:type="pct"/>
            <w:shd w:val="clear" w:color="auto" w:fill="auto"/>
          </w:tcPr>
          <w:p w14:paraId="516C1FA5" w14:textId="77777777" w:rsidR="00EC46AB" w:rsidRDefault="00EC46AB" w:rsidP="00EC46AB">
            <w:pPr>
              <w:spacing w:after="0" w:line="240" w:lineRule="auto"/>
              <w:contextualSpacing/>
            </w:pPr>
            <w:r>
              <w:t>38 (21.7)</w:t>
            </w:r>
          </w:p>
        </w:tc>
        <w:tc>
          <w:tcPr>
            <w:tcW w:w="913" w:type="pct"/>
            <w:shd w:val="clear" w:color="auto" w:fill="auto"/>
          </w:tcPr>
          <w:p w14:paraId="3C06E9D0" w14:textId="77777777" w:rsidR="00EC46AB" w:rsidRDefault="00EC46AB" w:rsidP="00EC46AB">
            <w:pPr>
              <w:spacing w:after="0" w:line="240" w:lineRule="auto"/>
              <w:contextualSpacing/>
            </w:pPr>
            <w:r>
              <w:t>51 (29.1)</w:t>
            </w:r>
          </w:p>
        </w:tc>
      </w:tr>
      <w:tr w:rsidR="00EC46AB" w14:paraId="4EF8CD98" w14:textId="77777777" w:rsidTr="00EC46AB">
        <w:trPr>
          <w:trHeight w:val="227"/>
        </w:trPr>
        <w:tc>
          <w:tcPr>
            <w:tcW w:w="1221" w:type="pct"/>
            <w:vMerge/>
            <w:shd w:val="clear" w:color="auto" w:fill="auto"/>
          </w:tcPr>
          <w:p w14:paraId="14D9E823" w14:textId="77777777" w:rsidR="00EC46AB" w:rsidRDefault="00EC46AB" w:rsidP="00EC46AB">
            <w:pPr>
              <w:spacing w:after="0" w:line="240" w:lineRule="auto"/>
              <w:contextualSpacing/>
            </w:pPr>
          </w:p>
        </w:tc>
        <w:tc>
          <w:tcPr>
            <w:tcW w:w="1219" w:type="pct"/>
            <w:shd w:val="clear" w:color="auto" w:fill="auto"/>
          </w:tcPr>
          <w:p w14:paraId="06AB4116" w14:textId="77777777" w:rsidR="00EC46AB" w:rsidRDefault="00257F7D" w:rsidP="00EC46AB">
            <w:pPr>
              <w:spacing w:after="0" w:line="240" w:lineRule="auto"/>
              <w:contextualSpacing/>
            </w:pPr>
            <w:r>
              <w:t>S</w:t>
            </w:r>
            <w:r w:rsidR="00EC46AB">
              <w:t>ixth form or college</w:t>
            </w:r>
          </w:p>
        </w:tc>
        <w:tc>
          <w:tcPr>
            <w:tcW w:w="771" w:type="pct"/>
            <w:shd w:val="clear" w:color="auto" w:fill="auto"/>
          </w:tcPr>
          <w:p w14:paraId="72ECAF92" w14:textId="77777777" w:rsidR="00EC46AB" w:rsidRDefault="00EC46AB" w:rsidP="00EC46AB">
            <w:pPr>
              <w:spacing w:after="0" w:line="240" w:lineRule="auto"/>
              <w:contextualSpacing/>
            </w:pPr>
            <w:r>
              <w:t>106 (30.3)</w:t>
            </w:r>
          </w:p>
        </w:tc>
        <w:tc>
          <w:tcPr>
            <w:tcW w:w="876" w:type="pct"/>
            <w:shd w:val="clear" w:color="auto" w:fill="auto"/>
          </w:tcPr>
          <w:p w14:paraId="7D187849" w14:textId="77777777" w:rsidR="00EC46AB" w:rsidRDefault="00EC46AB" w:rsidP="00EC46AB">
            <w:pPr>
              <w:spacing w:after="0" w:line="240" w:lineRule="auto"/>
              <w:contextualSpacing/>
            </w:pPr>
            <w:r>
              <w:t>51 (29.1)</w:t>
            </w:r>
          </w:p>
        </w:tc>
        <w:tc>
          <w:tcPr>
            <w:tcW w:w="913" w:type="pct"/>
            <w:shd w:val="clear" w:color="auto" w:fill="auto"/>
          </w:tcPr>
          <w:p w14:paraId="2ECB794A" w14:textId="77777777" w:rsidR="00EC46AB" w:rsidRDefault="00EC46AB" w:rsidP="00EC46AB">
            <w:pPr>
              <w:spacing w:after="0" w:line="240" w:lineRule="auto"/>
              <w:contextualSpacing/>
            </w:pPr>
            <w:r>
              <w:t>55 (31.4)</w:t>
            </w:r>
          </w:p>
        </w:tc>
      </w:tr>
      <w:tr w:rsidR="00EC46AB" w14:paraId="11CB1594" w14:textId="77777777" w:rsidTr="00EC46AB">
        <w:trPr>
          <w:trHeight w:val="227"/>
        </w:trPr>
        <w:tc>
          <w:tcPr>
            <w:tcW w:w="1221" w:type="pct"/>
            <w:vMerge/>
            <w:shd w:val="clear" w:color="auto" w:fill="auto"/>
          </w:tcPr>
          <w:p w14:paraId="39F42586" w14:textId="77777777" w:rsidR="00EC46AB" w:rsidRDefault="00EC46AB" w:rsidP="00EC46AB">
            <w:pPr>
              <w:spacing w:after="0" w:line="240" w:lineRule="auto"/>
              <w:contextualSpacing/>
            </w:pPr>
          </w:p>
        </w:tc>
        <w:tc>
          <w:tcPr>
            <w:tcW w:w="1219" w:type="pct"/>
            <w:shd w:val="clear" w:color="auto" w:fill="auto"/>
          </w:tcPr>
          <w:p w14:paraId="66504F55" w14:textId="77777777" w:rsidR="00EC46AB" w:rsidRDefault="00257F7D" w:rsidP="00EC46AB">
            <w:pPr>
              <w:spacing w:after="0" w:line="240" w:lineRule="auto"/>
              <w:contextualSpacing/>
            </w:pPr>
            <w:r>
              <w:t>U</w:t>
            </w:r>
            <w:r w:rsidR="00EC46AB">
              <w:t>ndergraduate study</w:t>
            </w:r>
          </w:p>
        </w:tc>
        <w:tc>
          <w:tcPr>
            <w:tcW w:w="771" w:type="pct"/>
            <w:shd w:val="clear" w:color="auto" w:fill="auto"/>
          </w:tcPr>
          <w:p w14:paraId="32005EEC" w14:textId="77777777" w:rsidR="00EC46AB" w:rsidRDefault="00EC46AB" w:rsidP="00EC46AB">
            <w:pPr>
              <w:spacing w:after="0" w:line="240" w:lineRule="auto"/>
              <w:contextualSpacing/>
            </w:pPr>
            <w:r>
              <w:t>98 (28.0)</w:t>
            </w:r>
          </w:p>
        </w:tc>
        <w:tc>
          <w:tcPr>
            <w:tcW w:w="876" w:type="pct"/>
            <w:shd w:val="clear" w:color="auto" w:fill="auto"/>
          </w:tcPr>
          <w:p w14:paraId="534664EA" w14:textId="77777777" w:rsidR="00EC46AB" w:rsidRDefault="00EC46AB" w:rsidP="00EC46AB">
            <w:pPr>
              <w:spacing w:after="0" w:line="240" w:lineRule="auto"/>
              <w:contextualSpacing/>
            </w:pPr>
            <w:r>
              <w:t>51 (29.1)</w:t>
            </w:r>
          </w:p>
        </w:tc>
        <w:tc>
          <w:tcPr>
            <w:tcW w:w="913" w:type="pct"/>
            <w:shd w:val="clear" w:color="auto" w:fill="auto"/>
          </w:tcPr>
          <w:p w14:paraId="4E9A5566" w14:textId="77777777" w:rsidR="00EC46AB" w:rsidRDefault="00EC46AB" w:rsidP="00EC46AB">
            <w:pPr>
              <w:spacing w:after="0" w:line="240" w:lineRule="auto"/>
              <w:contextualSpacing/>
            </w:pPr>
            <w:r>
              <w:t>47 (26.9)</w:t>
            </w:r>
          </w:p>
        </w:tc>
      </w:tr>
      <w:tr w:rsidR="00EC46AB" w14:paraId="54EA9E0F" w14:textId="77777777" w:rsidTr="00EC46AB">
        <w:trPr>
          <w:trHeight w:val="227"/>
        </w:trPr>
        <w:tc>
          <w:tcPr>
            <w:tcW w:w="1221" w:type="pct"/>
            <w:vMerge/>
            <w:shd w:val="clear" w:color="auto" w:fill="auto"/>
          </w:tcPr>
          <w:p w14:paraId="37079B58" w14:textId="77777777" w:rsidR="00EC46AB" w:rsidRDefault="00EC46AB" w:rsidP="00EC46AB">
            <w:pPr>
              <w:spacing w:after="0" w:line="240" w:lineRule="auto"/>
              <w:contextualSpacing/>
            </w:pPr>
          </w:p>
        </w:tc>
        <w:tc>
          <w:tcPr>
            <w:tcW w:w="1219" w:type="pct"/>
            <w:shd w:val="clear" w:color="auto" w:fill="auto"/>
          </w:tcPr>
          <w:p w14:paraId="39DF4ADF" w14:textId="77777777" w:rsidR="00EC46AB" w:rsidRDefault="00257F7D" w:rsidP="00EC46AB">
            <w:pPr>
              <w:spacing w:after="0" w:line="240" w:lineRule="auto"/>
              <w:contextualSpacing/>
            </w:pPr>
            <w:r>
              <w:t>P</w:t>
            </w:r>
            <w:r w:rsidR="00EC46AB">
              <w:t>ostgraduate study</w:t>
            </w:r>
          </w:p>
        </w:tc>
        <w:tc>
          <w:tcPr>
            <w:tcW w:w="771" w:type="pct"/>
            <w:shd w:val="clear" w:color="auto" w:fill="auto"/>
          </w:tcPr>
          <w:p w14:paraId="464826ED" w14:textId="77777777" w:rsidR="00EC46AB" w:rsidRDefault="00EC46AB" w:rsidP="00EC46AB">
            <w:pPr>
              <w:spacing w:after="0" w:line="240" w:lineRule="auto"/>
              <w:contextualSpacing/>
            </w:pPr>
            <w:r>
              <w:t>35 (10)</w:t>
            </w:r>
          </w:p>
        </w:tc>
        <w:tc>
          <w:tcPr>
            <w:tcW w:w="876" w:type="pct"/>
            <w:shd w:val="clear" w:color="auto" w:fill="auto"/>
          </w:tcPr>
          <w:p w14:paraId="590A2ABD" w14:textId="77777777" w:rsidR="00EC46AB" w:rsidRDefault="00EC46AB" w:rsidP="00EC46AB">
            <w:pPr>
              <w:spacing w:after="0" w:line="240" w:lineRule="auto"/>
              <w:contextualSpacing/>
            </w:pPr>
            <w:r>
              <w:t>24 (13.7)</w:t>
            </w:r>
          </w:p>
        </w:tc>
        <w:tc>
          <w:tcPr>
            <w:tcW w:w="913" w:type="pct"/>
            <w:shd w:val="clear" w:color="auto" w:fill="auto"/>
          </w:tcPr>
          <w:p w14:paraId="761669ED" w14:textId="77777777" w:rsidR="00EC46AB" w:rsidRDefault="00EC46AB" w:rsidP="00EC46AB">
            <w:pPr>
              <w:spacing w:after="0" w:line="240" w:lineRule="auto"/>
              <w:contextualSpacing/>
            </w:pPr>
            <w:r>
              <w:t>11 (6.3)</w:t>
            </w:r>
          </w:p>
        </w:tc>
      </w:tr>
      <w:tr w:rsidR="00EC46AB" w14:paraId="09D41645" w14:textId="77777777" w:rsidTr="00EC46AB">
        <w:trPr>
          <w:trHeight w:val="227"/>
        </w:trPr>
        <w:tc>
          <w:tcPr>
            <w:tcW w:w="1221" w:type="pct"/>
            <w:shd w:val="clear" w:color="auto" w:fill="auto"/>
          </w:tcPr>
          <w:p w14:paraId="47BE941E" w14:textId="77777777" w:rsidR="00EC46AB" w:rsidRPr="005910DA" w:rsidRDefault="00EC46AB" w:rsidP="00EC46AB">
            <w:pPr>
              <w:spacing w:after="0" w:line="240" w:lineRule="auto"/>
              <w:contextualSpacing/>
              <w:rPr>
                <w:u w:val="single"/>
              </w:rPr>
            </w:pPr>
            <w:r w:rsidRPr="005910DA">
              <w:rPr>
                <w:u w:val="single"/>
              </w:rPr>
              <w:t>Clinical Characteristics</w:t>
            </w:r>
          </w:p>
        </w:tc>
        <w:tc>
          <w:tcPr>
            <w:tcW w:w="1219" w:type="pct"/>
            <w:shd w:val="clear" w:color="auto" w:fill="auto"/>
          </w:tcPr>
          <w:p w14:paraId="75452799" w14:textId="77777777" w:rsidR="00EC46AB" w:rsidRPr="005910DA" w:rsidRDefault="00EC46AB" w:rsidP="00EC46AB">
            <w:pPr>
              <w:spacing w:after="0" w:line="240" w:lineRule="auto"/>
              <w:contextualSpacing/>
              <w:rPr>
                <w:u w:val="single"/>
              </w:rPr>
            </w:pPr>
          </w:p>
        </w:tc>
        <w:tc>
          <w:tcPr>
            <w:tcW w:w="771" w:type="pct"/>
            <w:shd w:val="clear" w:color="auto" w:fill="auto"/>
          </w:tcPr>
          <w:p w14:paraId="790D1D94" w14:textId="77777777" w:rsidR="00EC46AB" w:rsidRDefault="00EC46AB" w:rsidP="00EC46AB">
            <w:pPr>
              <w:spacing w:after="0" w:line="240" w:lineRule="auto"/>
              <w:contextualSpacing/>
            </w:pPr>
          </w:p>
        </w:tc>
        <w:tc>
          <w:tcPr>
            <w:tcW w:w="876" w:type="pct"/>
            <w:shd w:val="clear" w:color="auto" w:fill="auto"/>
          </w:tcPr>
          <w:p w14:paraId="0734A07E" w14:textId="77777777" w:rsidR="00EC46AB" w:rsidRDefault="00EC46AB" w:rsidP="00EC46AB">
            <w:pPr>
              <w:spacing w:after="0" w:line="240" w:lineRule="auto"/>
              <w:contextualSpacing/>
            </w:pPr>
          </w:p>
        </w:tc>
        <w:tc>
          <w:tcPr>
            <w:tcW w:w="913" w:type="pct"/>
            <w:shd w:val="clear" w:color="auto" w:fill="auto"/>
          </w:tcPr>
          <w:p w14:paraId="08FDC0A4" w14:textId="77777777" w:rsidR="00EC46AB" w:rsidRDefault="00EC46AB" w:rsidP="00EC46AB">
            <w:pPr>
              <w:spacing w:after="0" w:line="240" w:lineRule="auto"/>
              <w:contextualSpacing/>
            </w:pPr>
          </w:p>
        </w:tc>
      </w:tr>
      <w:tr w:rsidR="00EC46AB" w14:paraId="52FD780B" w14:textId="77777777" w:rsidTr="00EC46AB">
        <w:trPr>
          <w:trHeight w:val="227"/>
        </w:trPr>
        <w:tc>
          <w:tcPr>
            <w:tcW w:w="1221" w:type="pct"/>
            <w:vMerge w:val="restart"/>
            <w:shd w:val="clear" w:color="auto" w:fill="auto"/>
          </w:tcPr>
          <w:p w14:paraId="2866FB82" w14:textId="77777777" w:rsidR="00EC46AB" w:rsidRDefault="00EC46AB" w:rsidP="00EC46AB">
            <w:pPr>
              <w:spacing w:after="0" w:line="240" w:lineRule="auto"/>
              <w:contextualSpacing/>
            </w:pPr>
            <w:r>
              <w:t>Time since pain onset</w:t>
            </w:r>
          </w:p>
        </w:tc>
        <w:tc>
          <w:tcPr>
            <w:tcW w:w="1219" w:type="pct"/>
            <w:shd w:val="clear" w:color="auto" w:fill="auto"/>
          </w:tcPr>
          <w:p w14:paraId="11CB64AC" w14:textId="77777777" w:rsidR="00EC46AB" w:rsidRDefault="00EC46AB" w:rsidP="00EC46AB">
            <w:pPr>
              <w:spacing w:after="0" w:line="240" w:lineRule="auto"/>
              <w:contextualSpacing/>
            </w:pPr>
            <w:r>
              <w:t>Up to 1 year</w:t>
            </w:r>
          </w:p>
        </w:tc>
        <w:tc>
          <w:tcPr>
            <w:tcW w:w="771" w:type="pct"/>
            <w:shd w:val="clear" w:color="auto" w:fill="auto"/>
          </w:tcPr>
          <w:p w14:paraId="42E1E809" w14:textId="77777777" w:rsidR="00EC46AB" w:rsidRDefault="00EC46AB" w:rsidP="00EC46AB">
            <w:pPr>
              <w:spacing w:after="0" w:line="240" w:lineRule="auto"/>
              <w:contextualSpacing/>
            </w:pPr>
            <w:r>
              <w:t>71 (20.4)</w:t>
            </w:r>
          </w:p>
        </w:tc>
        <w:tc>
          <w:tcPr>
            <w:tcW w:w="876" w:type="pct"/>
            <w:shd w:val="clear" w:color="auto" w:fill="auto"/>
          </w:tcPr>
          <w:p w14:paraId="6F8F7B08" w14:textId="77777777" w:rsidR="00EC46AB" w:rsidRDefault="00EC46AB" w:rsidP="00EC46AB">
            <w:pPr>
              <w:spacing w:after="0" w:line="240" w:lineRule="auto"/>
              <w:contextualSpacing/>
            </w:pPr>
            <w:r>
              <w:t>40 (22.9)</w:t>
            </w:r>
          </w:p>
        </w:tc>
        <w:tc>
          <w:tcPr>
            <w:tcW w:w="913" w:type="pct"/>
            <w:shd w:val="clear" w:color="auto" w:fill="auto"/>
          </w:tcPr>
          <w:p w14:paraId="6E6FD2F8" w14:textId="77777777" w:rsidR="00EC46AB" w:rsidRDefault="00EC46AB" w:rsidP="00EC46AB">
            <w:pPr>
              <w:spacing w:after="0" w:line="240" w:lineRule="auto"/>
              <w:contextualSpacing/>
            </w:pPr>
            <w:r>
              <w:t>31 (17.7)</w:t>
            </w:r>
          </w:p>
        </w:tc>
      </w:tr>
      <w:tr w:rsidR="00EC46AB" w14:paraId="0306AE1E" w14:textId="77777777" w:rsidTr="00EC46AB">
        <w:trPr>
          <w:trHeight w:val="227"/>
        </w:trPr>
        <w:tc>
          <w:tcPr>
            <w:tcW w:w="1221" w:type="pct"/>
            <w:vMerge/>
            <w:shd w:val="clear" w:color="auto" w:fill="auto"/>
          </w:tcPr>
          <w:p w14:paraId="60F312E3" w14:textId="77777777" w:rsidR="00EC46AB" w:rsidRDefault="00EC46AB" w:rsidP="00EC46AB">
            <w:pPr>
              <w:spacing w:after="0" w:line="240" w:lineRule="auto"/>
              <w:contextualSpacing/>
            </w:pPr>
          </w:p>
        </w:tc>
        <w:tc>
          <w:tcPr>
            <w:tcW w:w="1219" w:type="pct"/>
            <w:shd w:val="clear" w:color="auto" w:fill="auto"/>
          </w:tcPr>
          <w:p w14:paraId="682886F3" w14:textId="77777777" w:rsidR="00EC46AB" w:rsidRDefault="00EC46AB" w:rsidP="00EC46AB">
            <w:pPr>
              <w:spacing w:after="0" w:line="240" w:lineRule="auto"/>
              <w:contextualSpacing/>
            </w:pPr>
            <w:r>
              <w:t>1-5 years</w:t>
            </w:r>
          </w:p>
        </w:tc>
        <w:tc>
          <w:tcPr>
            <w:tcW w:w="771" w:type="pct"/>
            <w:shd w:val="clear" w:color="auto" w:fill="auto"/>
          </w:tcPr>
          <w:p w14:paraId="75CDF51C" w14:textId="77777777" w:rsidR="00EC46AB" w:rsidRDefault="00EC46AB" w:rsidP="00EC46AB">
            <w:pPr>
              <w:spacing w:after="0" w:line="240" w:lineRule="auto"/>
              <w:contextualSpacing/>
            </w:pPr>
            <w:r>
              <w:t>105 (30.2)</w:t>
            </w:r>
          </w:p>
        </w:tc>
        <w:tc>
          <w:tcPr>
            <w:tcW w:w="876" w:type="pct"/>
            <w:shd w:val="clear" w:color="auto" w:fill="auto"/>
          </w:tcPr>
          <w:p w14:paraId="79413565" w14:textId="77777777" w:rsidR="00EC46AB" w:rsidRDefault="00EC46AB" w:rsidP="00EC46AB">
            <w:pPr>
              <w:spacing w:after="0" w:line="240" w:lineRule="auto"/>
              <w:contextualSpacing/>
            </w:pPr>
            <w:r>
              <w:t>44 (25.1)</w:t>
            </w:r>
          </w:p>
        </w:tc>
        <w:tc>
          <w:tcPr>
            <w:tcW w:w="913" w:type="pct"/>
            <w:shd w:val="clear" w:color="auto" w:fill="auto"/>
          </w:tcPr>
          <w:p w14:paraId="55AA5834" w14:textId="77777777" w:rsidR="00EC46AB" w:rsidRDefault="00EC46AB" w:rsidP="00EC46AB">
            <w:pPr>
              <w:spacing w:after="0" w:line="240" w:lineRule="auto"/>
              <w:contextualSpacing/>
            </w:pPr>
            <w:r>
              <w:t>61 (34.9)</w:t>
            </w:r>
          </w:p>
        </w:tc>
      </w:tr>
      <w:tr w:rsidR="00EC46AB" w14:paraId="474F5855" w14:textId="77777777" w:rsidTr="00EC46AB">
        <w:trPr>
          <w:trHeight w:val="227"/>
        </w:trPr>
        <w:tc>
          <w:tcPr>
            <w:tcW w:w="1221" w:type="pct"/>
            <w:vMerge/>
            <w:shd w:val="clear" w:color="auto" w:fill="auto"/>
          </w:tcPr>
          <w:p w14:paraId="3252659A" w14:textId="77777777" w:rsidR="00EC46AB" w:rsidRDefault="00EC46AB" w:rsidP="00EC46AB">
            <w:pPr>
              <w:spacing w:after="0" w:line="240" w:lineRule="auto"/>
              <w:contextualSpacing/>
            </w:pPr>
          </w:p>
        </w:tc>
        <w:tc>
          <w:tcPr>
            <w:tcW w:w="1219" w:type="pct"/>
            <w:shd w:val="clear" w:color="auto" w:fill="auto"/>
          </w:tcPr>
          <w:p w14:paraId="1E10A156" w14:textId="77777777" w:rsidR="00EC46AB" w:rsidRDefault="00EC46AB" w:rsidP="00EC46AB">
            <w:pPr>
              <w:spacing w:after="0" w:line="240" w:lineRule="auto"/>
              <w:contextualSpacing/>
            </w:pPr>
            <w:r>
              <w:t>Over 5 years</w:t>
            </w:r>
          </w:p>
        </w:tc>
        <w:tc>
          <w:tcPr>
            <w:tcW w:w="771" w:type="pct"/>
            <w:shd w:val="clear" w:color="auto" w:fill="auto"/>
          </w:tcPr>
          <w:p w14:paraId="7F0A294B" w14:textId="77777777" w:rsidR="00EC46AB" w:rsidRDefault="00EC46AB" w:rsidP="00EC46AB">
            <w:pPr>
              <w:spacing w:after="0" w:line="240" w:lineRule="auto"/>
              <w:contextualSpacing/>
            </w:pPr>
            <w:r>
              <w:t>157 (45.1)</w:t>
            </w:r>
          </w:p>
        </w:tc>
        <w:tc>
          <w:tcPr>
            <w:tcW w:w="876" w:type="pct"/>
            <w:shd w:val="clear" w:color="auto" w:fill="auto"/>
          </w:tcPr>
          <w:p w14:paraId="43DF2645" w14:textId="77777777" w:rsidR="00EC46AB" w:rsidRDefault="00EC46AB" w:rsidP="00EC46AB">
            <w:pPr>
              <w:spacing w:after="0" w:line="240" w:lineRule="auto"/>
              <w:contextualSpacing/>
            </w:pPr>
            <w:r>
              <w:t>81 (46.3)</w:t>
            </w:r>
          </w:p>
        </w:tc>
        <w:tc>
          <w:tcPr>
            <w:tcW w:w="913" w:type="pct"/>
            <w:shd w:val="clear" w:color="auto" w:fill="auto"/>
          </w:tcPr>
          <w:p w14:paraId="62CC0100" w14:textId="77777777" w:rsidR="00EC46AB" w:rsidRDefault="00EC46AB" w:rsidP="00EC46AB">
            <w:pPr>
              <w:spacing w:after="0" w:line="240" w:lineRule="auto"/>
              <w:contextualSpacing/>
            </w:pPr>
            <w:r>
              <w:t>76 (43.4)</w:t>
            </w:r>
          </w:p>
        </w:tc>
      </w:tr>
      <w:tr w:rsidR="00EC46AB" w14:paraId="2853022D" w14:textId="77777777" w:rsidTr="00EC46AB">
        <w:trPr>
          <w:trHeight w:val="227"/>
        </w:trPr>
        <w:tc>
          <w:tcPr>
            <w:tcW w:w="1221" w:type="pct"/>
            <w:vMerge w:val="restart"/>
            <w:shd w:val="clear" w:color="auto" w:fill="auto"/>
          </w:tcPr>
          <w:p w14:paraId="49FC8DF8" w14:textId="77777777" w:rsidR="00EC46AB" w:rsidRDefault="00EC46AB" w:rsidP="00EC46AB">
            <w:pPr>
              <w:spacing w:after="0" w:line="240" w:lineRule="auto"/>
              <w:contextualSpacing/>
            </w:pPr>
            <w:r>
              <w:t>Pain frequency in past 6 months</w:t>
            </w:r>
          </w:p>
        </w:tc>
        <w:tc>
          <w:tcPr>
            <w:tcW w:w="1219" w:type="pct"/>
            <w:shd w:val="clear" w:color="auto" w:fill="auto"/>
          </w:tcPr>
          <w:p w14:paraId="78DF3BCE" w14:textId="77777777" w:rsidR="00EC46AB" w:rsidRDefault="00EC46AB" w:rsidP="00EC46AB">
            <w:pPr>
              <w:spacing w:after="0" w:line="240" w:lineRule="auto"/>
              <w:contextualSpacing/>
            </w:pPr>
            <w:r>
              <w:t>Every day or nearly every day</w:t>
            </w:r>
          </w:p>
        </w:tc>
        <w:tc>
          <w:tcPr>
            <w:tcW w:w="771" w:type="pct"/>
            <w:shd w:val="clear" w:color="auto" w:fill="auto"/>
          </w:tcPr>
          <w:p w14:paraId="27065070" w14:textId="77777777" w:rsidR="00EC46AB" w:rsidRDefault="00EC46AB" w:rsidP="00EC46AB">
            <w:pPr>
              <w:spacing w:after="0" w:line="240" w:lineRule="auto"/>
              <w:contextualSpacing/>
            </w:pPr>
            <w:r>
              <w:t>133 (38.0)</w:t>
            </w:r>
          </w:p>
        </w:tc>
        <w:tc>
          <w:tcPr>
            <w:tcW w:w="876" w:type="pct"/>
            <w:shd w:val="clear" w:color="auto" w:fill="auto"/>
          </w:tcPr>
          <w:p w14:paraId="3848A33E" w14:textId="77777777" w:rsidR="00EC46AB" w:rsidRDefault="00EC46AB" w:rsidP="00EC46AB">
            <w:pPr>
              <w:spacing w:after="0" w:line="240" w:lineRule="auto"/>
              <w:contextualSpacing/>
            </w:pPr>
            <w:r>
              <w:t>63 (36.0)</w:t>
            </w:r>
          </w:p>
        </w:tc>
        <w:tc>
          <w:tcPr>
            <w:tcW w:w="913" w:type="pct"/>
            <w:shd w:val="clear" w:color="auto" w:fill="auto"/>
          </w:tcPr>
          <w:p w14:paraId="55AB5119" w14:textId="77777777" w:rsidR="00EC46AB" w:rsidRDefault="00EC46AB" w:rsidP="00EC46AB">
            <w:pPr>
              <w:spacing w:after="0" w:line="240" w:lineRule="auto"/>
              <w:contextualSpacing/>
            </w:pPr>
            <w:r>
              <w:t>70 (40.0)</w:t>
            </w:r>
          </w:p>
        </w:tc>
      </w:tr>
      <w:tr w:rsidR="00EC46AB" w14:paraId="2A4CD492" w14:textId="77777777" w:rsidTr="00EC46AB">
        <w:trPr>
          <w:trHeight w:val="227"/>
        </w:trPr>
        <w:tc>
          <w:tcPr>
            <w:tcW w:w="1221" w:type="pct"/>
            <w:vMerge/>
            <w:shd w:val="clear" w:color="auto" w:fill="auto"/>
          </w:tcPr>
          <w:p w14:paraId="138746E0" w14:textId="77777777" w:rsidR="00EC46AB" w:rsidRDefault="00EC46AB" w:rsidP="00EC46AB">
            <w:pPr>
              <w:spacing w:after="0" w:line="240" w:lineRule="auto"/>
              <w:contextualSpacing/>
            </w:pPr>
          </w:p>
        </w:tc>
        <w:tc>
          <w:tcPr>
            <w:tcW w:w="1219" w:type="pct"/>
            <w:shd w:val="clear" w:color="auto" w:fill="auto"/>
          </w:tcPr>
          <w:p w14:paraId="47B6C0A3" w14:textId="77777777" w:rsidR="00EC46AB" w:rsidRDefault="00EC46AB" w:rsidP="00EC46AB">
            <w:pPr>
              <w:spacing w:after="0" w:line="240" w:lineRule="auto"/>
              <w:contextualSpacing/>
            </w:pPr>
            <w:r>
              <w:t>&gt; Half the days</w:t>
            </w:r>
          </w:p>
        </w:tc>
        <w:tc>
          <w:tcPr>
            <w:tcW w:w="771" w:type="pct"/>
            <w:shd w:val="clear" w:color="auto" w:fill="auto"/>
          </w:tcPr>
          <w:p w14:paraId="49090F12" w14:textId="77777777" w:rsidR="00EC46AB" w:rsidRDefault="00EC46AB" w:rsidP="00EC46AB">
            <w:pPr>
              <w:spacing w:after="0" w:line="240" w:lineRule="auto"/>
              <w:contextualSpacing/>
            </w:pPr>
            <w:r>
              <w:t>85 (24.3)</w:t>
            </w:r>
          </w:p>
        </w:tc>
        <w:tc>
          <w:tcPr>
            <w:tcW w:w="876" w:type="pct"/>
            <w:shd w:val="clear" w:color="auto" w:fill="auto"/>
          </w:tcPr>
          <w:p w14:paraId="7B9407EB" w14:textId="77777777" w:rsidR="00EC46AB" w:rsidRDefault="00EC46AB" w:rsidP="00EC46AB">
            <w:pPr>
              <w:spacing w:after="0" w:line="240" w:lineRule="auto"/>
              <w:contextualSpacing/>
            </w:pPr>
            <w:r>
              <w:t>26.3 (26.7)</w:t>
            </w:r>
          </w:p>
        </w:tc>
        <w:tc>
          <w:tcPr>
            <w:tcW w:w="913" w:type="pct"/>
            <w:shd w:val="clear" w:color="auto" w:fill="auto"/>
          </w:tcPr>
          <w:p w14:paraId="7900AF2A" w14:textId="77777777" w:rsidR="00EC46AB" w:rsidRDefault="00EC46AB" w:rsidP="00EC46AB">
            <w:pPr>
              <w:spacing w:after="0" w:line="240" w:lineRule="auto"/>
              <w:contextualSpacing/>
            </w:pPr>
            <w:r>
              <w:t>39 (22.3)</w:t>
            </w:r>
          </w:p>
        </w:tc>
      </w:tr>
      <w:tr w:rsidR="00EC46AB" w14:paraId="2F15D04A" w14:textId="77777777" w:rsidTr="00EC46AB">
        <w:trPr>
          <w:trHeight w:val="227"/>
        </w:trPr>
        <w:tc>
          <w:tcPr>
            <w:tcW w:w="1221" w:type="pct"/>
            <w:vMerge/>
            <w:shd w:val="clear" w:color="auto" w:fill="auto"/>
          </w:tcPr>
          <w:p w14:paraId="6083B7AF" w14:textId="77777777" w:rsidR="00EC46AB" w:rsidRDefault="00EC46AB" w:rsidP="00EC46AB">
            <w:pPr>
              <w:spacing w:after="0" w:line="240" w:lineRule="auto"/>
              <w:contextualSpacing/>
            </w:pPr>
          </w:p>
        </w:tc>
        <w:tc>
          <w:tcPr>
            <w:tcW w:w="1219" w:type="pct"/>
            <w:shd w:val="clear" w:color="auto" w:fill="auto"/>
          </w:tcPr>
          <w:p w14:paraId="382A9BD4" w14:textId="77777777" w:rsidR="00EC46AB" w:rsidRDefault="00EC46AB" w:rsidP="00EC46AB">
            <w:pPr>
              <w:spacing w:after="0" w:line="240" w:lineRule="auto"/>
              <w:contextualSpacing/>
            </w:pPr>
            <w:r>
              <w:t>&lt; Half the days</w:t>
            </w:r>
          </w:p>
        </w:tc>
        <w:tc>
          <w:tcPr>
            <w:tcW w:w="771" w:type="pct"/>
            <w:shd w:val="clear" w:color="auto" w:fill="auto"/>
          </w:tcPr>
          <w:p w14:paraId="55A8D308" w14:textId="77777777" w:rsidR="00EC46AB" w:rsidRDefault="00EC46AB" w:rsidP="00EC46AB">
            <w:pPr>
              <w:spacing w:after="0" w:line="240" w:lineRule="auto"/>
              <w:contextualSpacing/>
            </w:pPr>
            <w:r>
              <w:t>102 (29.1)</w:t>
            </w:r>
          </w:p>
        </w:tc>
        <w:tc>
          <w:tcPr>
            <w:tcW w:w="876" w:type="pct"/>
            <w:shd w:val="clear" w:color="auto" w:fill="auto"/>
          </w:tcPr>
          <w:p w14:paraId="48B4AA87" w14:textId="77777777" w:rsidR="00EC46AB" w:rsidRDefault="00EC46AB" w:rsidP="00EC46AB">
            <w:pPr>
              <w:spacing w:after="0" w:line="240" w:lineRule="auto"/>
              <w:contextualSpacing/>
            </w:pPr>
            <w:r>
              <w:t>49 (28.0)</w:t>
            </w:r>
          </w:p>
        </w:tc>
        <w:tc>
          <w:tcPr>
            <w:tcW w:w="913" w:type="pct"/>
            <w:shd w:val="clear" w:color="auto" w:fill="auto"/>
          </w:tcPr>
          <w:p w14:paraId="55FEE7F7" w14:textId="77777777" w:rsidR="00EC46AB" w:rsidRDefault="00EC46AB" w:rsidP="00EC46AB">
            <w:pPr>
              <w:spacing w:after="0" w:line="240" w:lineRule="auto"/>
              <w:contextualSpacing/>
            </w:pPr>
            <w:r>
              <w:t>53 (30.3)</w:t>
            </w:r>
          </w:p>
        </w:tc>
      </w:tr>
      <w:tr w:rsidR="00EC46AB" w14:paraId="091D8E6B" w14:textId="77777777" w:rsidTr="00EC46AB">
        <w:trPr>
          <w:trHeight w:val="227"/>
        </w:trPr>
        <w:tc>
          <w:tcPr>
            <w:tcW w:w="1221" w:type="pct"/>
            <w:shd w:val="clear" w:color="auto" w:fill="auto"/>
          </w:tcPr>
          <w:p w14:paraId="72E46D63" w14:textId="77777777" w:rsidR="00EC46AB" w:rsidRDefault="00EC46AB" w:rsidP="00EC46AB">
            <w:pPr>
              <w:spacing w:after="0" w:line="240" w:lineRule="auto"/>
              <w:contextualSpacing/>
            </w:pPr>
            <w:r>
              <w:t>Pain intensity in past week (1-10)</w:t>
            </w:r>
          </w:p>
        </w:tc>
        <w:tc>
          <w:tcPr>
            <w:tcW w:w="1219" w:type="pct"/>
            <w:shd w:val="clear" w:color="auto" w:fill="auto"/>
          </w:tcPr>
          <w:p w14:paraId="40456C3F" w14:textId="77777777" w:rsidR="00EC46AB" w:rsidRDefault="00EC46AB" w:rsidP="00EC46AB">
            <w:pPr>
              <w:spacing w:after="0" w:line="240" w:lineRule="auto"/>
              <w:contextualSpacing/>
            </w:pPr>
            <w:r>
              <w:t>Mean (SD)</w:t>
            </w:r>
          </w:p>
        </w:tc>
        <w:tc>
          <w:tcPr>
            <w:tcW w:w="771" w:type="pct"/>
            <w:shd w:val="clear" w:color="auto" w:fill="auto"/>
          </w:tcPr>
          <w:p w14:paraId="42567B56" w14:textId="1C43299F" w:rsidR="00EC46AB" w:rsidRDefault="00964B37" w:rsidP="00EC46AB">
            <w:pPr>
              <w:spacing w:after="0" w:line="240" w:lineRule="auto"/>
              <w:contextualSpacing/>
            </w:pPr>
            <w:r>
              <w:t>4.8 (2.4</w:t>
            </w:r>
            <w:r w:rsidR="00EC46AB">
              <w:t>)</w:t>
            </w:r>
          </w:p>
        </w:tc>
        <w:tc>
          <w:tcPr>
            <w:tcW w:w="876" w:type="pct"/>
            <w:shd w:val="clear" w:color="auto" w:fill="auto"/>
          </w:tcPr>
          <w:p w14:paraId="0AC672E7" w14:textId="606B59CC" w:rsidR="00EC46AB" w:rsidRDefault="00964B37" w:rsidP="00EC46AB">
            <w:pPr>
              <w:spacing w:after="0" w:line="240" w:lineRule="auto"/>
              <w:contextualSpacing/>
            </w:pPr>
            <w:r>
              <w:t>4.7 (2.</w:t>
            </w:r>
            <w:r w:rsidR="00EC46AB">
              <w:t>5)</w:t>
            </w:r>
          </w:p>
        </w:tc>
        <w:tc>
          <w:tcPr>
            <w:tcW w:w="913" w:type="pct"/>
            <w:shd w:val="clear" w:color="auto" w:fill="auto"/>
          </w:tcPr>
          <w:p w14:paraId="7A32C787" w14:textId="2BF954F5" w:rsidR="00EC46AB" w:rsidRDefault="00964B37" w:rsidP="00EC46AB">
            <w:pPr>
              <w:spacing w:after="0" w:line="240" w:lineRule="auto"/>
              <w:contextualSpacing/>
            </w:pPr>
            <w:r>
              <w:t>4.8 (2.4</w:t>
            </w:r>
            <w:r w:rsidR="00EC46AB">
              <w:t>)</w:t>
            </w:r>
          </w:p>
        </w:tc>
      </w:tr>
      <w:tr w:rsidR="00EC46AB" w14:paraId="6759253B" w14:textId="77777777" w:rsidTr="00EC46AB">
        <w:trPr>
          <w:trHeight w:val="227"/>
        </w:trPr>
        <w:tc>
          <w:tcPr>
            <w:tcW w:w="1221" w:type="pct"/>
            <w:shd w:val="clear" w:color="auto" w:fill="auto"/>
          </w:tcPr>
          <w:p w14:paraId="4DED4276" w14:textId="77777777" w:rsidR="00EC46AB" w:rsidRDefault="00EC46AB" w:rsidP="00EC46AB">
            <w:pPr>
              <w:spacing w:after="0" w:line="240" w:lineRule="auto"/>
              <w:contextualSpacing/>
            </w:pPr>
            <w:r>
              <w:t>Pain interference in past week (1-5)</w:t>
            </w:r>
          </w:p>
        </w:tc>
        <w:tc>
          <w:tcPr>
            <w:tcW w:w="1219" w:type="pct"/>
            <w:shd w:val="clear" w:color="auto" w:fill="auto"/>
          </w:tcPr>
          <w:p w14:paraId="221B8D6C" w14:textId="77777777" w:rsidR="00EC46AB" w:rsidRDefault="00EC46AB" w:rsidP="00EC46AB">
            <w:pPr>
              <w:spacing w:after="0" w:line="240" w:lineRule="auto"/>
              <w:contextualSpacing/>
            </w:pPr>
            <w:r>
              <w:t>Mean (SD)</w:t>
            </w:r>
          </w:p>
        </w:tc>
        <w:tc>
          <w:tcPr>
            <w:tcW w:w="771" w:type="pct"/>
            <w:shd w:val="clear" w:color="auto" w:fill="auto"/>
          </w:tcPr>
          <w:p w14:paraId="160D38EF" w14:textId="5D2AE25F" w:rsidR="00EC46AB" w:rsidRDefault="00964B37" w:rsidP="00EC46AB">
            <w:pPr>
              <w:spacing w:after="0" w:line="240" w:lineRule="auto"/>
              <w:contextualSpacing/>
            </w:pPr>
            <w:r>
              <w:t>2.6 (1.3</w:t>
            </w:r>
            <w:r w:rsidR="00EC46AB">
              <w:t>)</w:t>
            </w:r>
          </w:p>
        </w:tc>
        <w:tc>
          <w:tcPr>
            <w:tcW w:w="876" w:type="pct"/>
            <w:shd w:val="clear" w:color="auto" w:fill="auto"/>
          </w:tcPr>
          <w:p w14:paraId="144DF45B" w14:textId="0D13BC86" w:rsidR="00EC46AB" w:rsidRDefault="00964B37" w:rsidP="00EC46AB">
            <w:pPr>
              <w:spacing w:after="0" w:line="240" w:lineRule="auto"/>
              <w:contextualSpacing/>
            </w:pPr>
            <w:r>
              <w:t>2.6 (1.3</w:t>
            </w:r>
            <w:r w:rsidR="00EC46AB">
              <w:t>)</w:t>
            </w:r>
          </w:p>
        </w:tc>
        <w:tc>
          <w:tcPr>
            <w:tcW w:w="913" w:type="pct"/>
            <w:shd w:val="clear" w:color="auto" w:fill="auto"/>
          </w:tcPr>
          <w:p w14:paraId="0DA3FE22" w14:textId="2F264413" w:rsidR="00EC46AB" w:rsidRDefault="00964B37" w:rsidP="00EC46AB">
            <w:pPr>
              <w:spacing w:after="0" w:line="240" w:lineRule="auto"/>
              <w:contextualSpacing/>
            </w:pPr>
            <w:r>
              <w:t>2.6 (1.2</w:t>
            </w:r>
            <w:r w:rsidR="00EC46AB">
              <w:t>)</w:t>
            </w:r>
          </w:p>
        </w:tc>
      </w:tr>
      <w:tr w:rsidR="00EC46AB" w14:paraId="5B246DF4" w14:textId="77777777" w:rsidTr="00EC46AB">
        <w:trPr>
          <w:trHeight w:val="227"/>
        </w:trPr>
        <w:tc>
          <w:tcPr>
            <w:tcW w:w="1221" w:type="pct"/>
            <w:shd w:val="clear" w:color="auto" w:fill="auto"/>
          </w:tcPr>
          <w:p w14:paraId="61F64231" w14:textId="77777777" w:rsidR="00EC46AB" w:rsidRDefault="00EC46AB" w:rsidP="00EC46AB">
            <w:pPr>
              <w:spacing w:after="0" w:line="240" w:lineRule="auto"/>
              <w:contextualSpacing/>
            </w:pPr>
            <w:r>
              <w:t>Current pain functioning (1-5)</w:t>
            </w:r>
          </w:p>
        </w:tc>
        <w:tc>
          <w:tcPr>
            <w:tcW w:w="1219" w:type="pct"/>
            <w:shd w:val="clear" w:color="auto" w:fill="auto"/>
          </w:tcPr>
          <w:p w14:paraId="3F563202" w14:textId="77777777" w:rsidR="00EC46AB" w:rsidRDefault="00EC46AB" w:rsidP="00EC46AB">
            <w:pPr>
              <w:spacing w:after="0" w:line="240" w:lineRule="auto"/>
              <w:contextualSpacing/>
            </w:pPr>
            <w:r>
              <w:t>Mean (SD)</w:t>
            </w:r>
          </w:p>
        </w:tc>
        <w:tc>
          <w:tcPr>
            <w:tcW w:w="771" w:type="pct"/>
            <w:shd w:val="clear" w:color="auto" w:fill="auto"/>
          </w:tcPr>
          <w:p w14:paraId="68C95941" w14:textId="6026CDD3" w:rsidR="00EC46AB" w:rsidRDefault="00964B37" w:rsidP="00EC46AB">
            <w:pPr>
              <w:spacing w:after="0" w:line="240" w:lineRule="auto"/>
              <w:contextualSpacing/>
            </w:pPr>
            <w:r>
              <w:t>2.0 (1.0</w:t>
            </w:r>
            <w:r w:rsidR="00EC46AB">
              <w:t>)</w:t>
            </w:r>
          </w:p>
        </w:tc>
        <w:tc>
          <w:tcPr>
            <w:tcW w:w="876" w:type="pct"/>
            <w:shd w:val="clear" w:color="auto" w:fill="auto"/>
          </w:tcPr>
          <w:p w14:paraId="0F720D59" w14:textId="41DEB275" w:rsidR="00EC46AB" w:rsidRDefault="00964B37" w:rsidP="00EC46AB">
            <w:pPr>
              <w:spacing w:after="0" w:line="240" w:lineRule="auto"/>
              <w:contextualSpacing/>
            </w:pPr>
            <w:r>
              <w:t>2.1 (1.1</w:t>
            </w:r>
            <w:r w:rsidR="00EC46AB">
              <w:t>)</w:t>
            </w:r>
          </w:p>
        </w:tc>
        <w:tc>
          <w:tcPr>
            <w:tcW w:w="913" w:type="pct"/>
            <w:shd w:val="clear" w:color="auto" w:fill="auto"/>
          </w:tcPr>
          <w:p w14:paraId="2576D70A" w14:textId="5A65672C" w:rsidR="00EC46AB" w:rsidRDefault="00964B37" w:rsidP="00EC46AB">
            <w:pPr>
              <w:spacing w:after="0" w:line="240" w:lineRule="auto"/>
              <w:contextualSpacing/>
            </w:pPr>
            <w:r>
              <w:t>1.9 (.9</w:t>
            </w:r>
            <w:r w:rsidR="00EC46AB">
              <w:t>)</w:t>
            </w:r>
          </w:p>
        </w:tc>
      </w:tr>
      <w:tr w:rsidR="00EC46AB" w14:paraId="4C21E82A" w14:textId="77777777" w:rsidTr="00EC46AB">
        <w:trPr>
          <w:trHeight w:val="227"/>
        </w:trPr>
        <w:tc>
          <w:tcPr>
            <w:tcW w:w="2440" w:type="pct"/>
            <w:gridSpan w:val="2"/>
            <w:shd w:val="clear" w:color="auto" w:fill="auto"/>
          </w:tcPr>
          <w:p w14:paraId="1F9B02E2" w14:textId="77777777" w:rsidR="00EC46AB" w:rsidRDefault="00EC46AB" w:rsidP="00EC46AB">
            <w:pPr>
              <w:spacing w:after="0" w:line="240" w:lineRule="auto"/>
              <w:contextualSpacing/>
            </w:pPr>
            <w:r>
              <w:t>Disability or  compensation benefits</w:t>
            </w:r>
          </w:p>
        </w:tc>
        <w:tc>
          <w:tcPr>
            <w:tcW w:w="771" w:type="pct"/>
            <w:shd w:val="clear" w:color="auto" w:fill="auto"/>
          </w:tcPr>
          <w:p w14:paraId="18CA5865" w14:textId="77777777" w:rsidR="00EC46AB" w:rsidRDefault="00EC46AB" w:rsidP="00EC46AB">
            <w:pPr>
              <w:spacing w:after="0" w:line="240" w:lineRule="auto"/>
              <w:contextualSpacing/>
            </w:pPr>
            <w:r>
              <w:t xml:space="preserve">16 (4.6) </w:t>
            </w:r>
          </w:p>
        </w:tc>
        <w:tc>
          <w:tcPr>
            <w:tcW w:w="876" w:type="pct"/>
            <w:shd w:val="clear" w:color="auto" w:fill="auto"/>
          </w:tcPr>
          <w:p w14:paraId="25ADC853" w14:textId="77777777" w:rsidR="00EC46AB" w:rsidRDefault="00EC46AB" w:rsidP="00EC46AB">
            <w:pPr>
              <w:spacing w:after="0" w:line="240" w:lineRule="auto"/>
              <w:contextualSpacing/>
            </w:pPr>
            <w:r>
              <w:t>8 (4.6)</w:t>
            </w:r>
          </w:p>
        </w:tc>
        <w:tc>
          <w:tcPr>
            <w:tcW w:w="913" w:type="pct"/>
            <w:shd w:val="clear" w:color="auto" w:fill="auto"/>
          </w:tcPr>
          <w:p w14:paraId="16EAE362" w14:textId="77777777" w:rsidR="00EC46AB" w:rsidRDefault="00EC46AB" w:rsidP="00EC46AB">
            <w:pPr>
              <w:spacing w:after="0" w:line="240" w:lineRule="auto"/>
              <w:contextualSpacing/>
            </w:pPr>
            <w:r>
              <w:t>8 (4.6)</w:t>
            </w:r>
          </w:p>
        </w:tc>
      </w:tr>
      <w:tr w:rsidR="00EC46AB" w14:paraId="2D8AABEF" w14:textId="77777777" w:rsidTr="00EC46AB">
        <w:trPr>
          <w:trHeight w:val="227"/>
        </w:trPr>
        <w:tc>
          <w:tcPr>
            <w:tcW w:w="2440" w:type="pct"/>
            <w:gridSpan w:val="2"/>
            <w:shd w:val="clear" w:color="auto" w:fill="auto"/>
          </w:tcPr>
          <w:p w14:paraId="4BD46AA0" w14:textId="77777777" w:rsidR="00EC46AB" w:rsidRDefault="00EC46AB" w:rsidP="00EC46AB">
            <w:pPr>
              <w:spacing w:after="0" w:line="240" w:lineRule="auto"/>
              <w:contextualSpacing/>
            </w:pPr>
            <w:r>
              <w:t>Legal claim related to back</w:t>
            </w:r>
          </w:p>
        </w:tc>
        <w:tc>
          <w:tcPr>
            <w:tcW w:w="771" w:type="pct"/>
            <w:shd w:val="clear" w:color="auto" w:fill="auto"/>
          </w:tcPr>
          <w:p w14:paraId="2F0B4E06" w14:textId="77777777" w:rsidR="00EC46AB" w:rsidRDefault="00EC46AB" w:rsidP="00EC46AB">
            <w:pPr>
              <w:spacing w:after="0" w:line="240" w:lineRule="auto"/>
              <w:contextualSpacing/>
            </w:pPr>
            <w:r>
              <w:t>4 (1.1)</w:t>
            </w:r>
          </w:p>
        </w:tc>
        <w:tc>
          <w:tcPr>
            <w:tcW w:w="876" w:type="pct"/>
            <w:shd w:val="clear" w:color="auto" w:fill="auto"/>
          </w:tcPr>
          <w:p w14:paraId="5FBD041C" w14:textId="77777777" w:rsidR="00EC46AB" w:rsidRDefault="00EC46AB" w:rsidP="00EC46AB">
            <w:pPr>
              <w:spacing w:after="0" w:line="240" w:lineRule="auto"/>
              <w:contextualSpacing/>
            </w:pPr>
            <w:r>
              <w:t>2 (1.1)</w:t>
            </w:r>
          </w:p>
        </w:tc>
        <w:tc>
          <w:tcPr>
            <w:tcW w:w="913" w:type="pct"/>
            <w:shd w:val="clear" w:color="auto" w:fill="auto"/>
          </w:tcPr>
          <w:p w14:paraId="71538E65" w14:textId="77777777" w:rsidR="00EC46AB" w:rsidRDefault="00EC46AB" w:rsidP="00EC46AB">
            <w:pPr>
              <w:spacing w:after="0" w:line="240" w:lineRule="auto"/>
              <w:contextualSpacing/>
            </w:pPr>
            <w:r>
              <w:t>2 (1.1)</w:t>
            </w:r>
          </w:p>
        </w:tc>
      </w:tr>
      <w:tr w:rsidR="00EC46AB" w14:paraId="575DC4EE" w14:textId="77777777" w:rsidTr="00EC46AB">
        <w:trPr>
          <w:trHeight w:val="227"/>
        </w:trPr>
        <w:tc>
          <w:tcPr>
            <w:tcW w:w="2440" w:type="pct"/>
            <w:gridSpan w:val="2"/>
            <w:shd w:val="clear" w:color="auto" w:fill="auto"/>
          </w:tcPr>
          <w:p w14:paraId="3BF2B163" w14:textId="77777777" w:rsidR="00EC46AB" w:rsidRDefault="00EC46AB" w:rsidP="00EC46AB">
            <w:pPr>
              <w:spacing w:after="0" w:line="240" w:lineRule="auto"/>
              <w:contextualSpacing/>
            </w:pPr>
            <w:r>
              <w:t>Pain spread to leg(s) in past 2 weeks</w:t>
            </w:r>
          </w:p>
        </w:tc>
        <w:tc>
          <w:tcPr>
            <w:tcW w:w="771" w:type="pct"/>
            <w:shd w:val="clear" w:color="auto" w:fill="auto"/>
          </w:tcPr>
          <w:p w14:paraId="688BFA54" w14:textId="77777777" w:rsidR="00EC46AB" w:rsidRDefault="00EC46AB" w:rsidP="00EC46AB">
            <w:pPr>
              <w:spacing w:after="0" w:line="240" w:lineRule="auto"/>
              <w:contextualSpacing/>
            </w:pPr>
            <w:r>
              <w:t>142 (40.6)</w:t>
            </w:r>
          </w:p>
        </w:tc>
        <w:tc>
          <w:tcPr>
            <w:tcW w:w="876" w:type="pct"/>
            <w:shd w:val="clear" w:color="auto" w:fill="auto"/>
          </w:tcPr>
          <w:p w14:paraId="5D0F60C6" w14:textId="77777777" w:rsidR="00EC46AB" w:rsidRDefault="00EC46AB" w:rsidP="00EC46AB">
            <w:pPr>
              <w:spacing w:after="0" w:line="240" w:lineRule="auto"/>
              <w:contextualSpacing/>
            </w:pPr>
            <w:r>
              <w:t>70 (40.0)</w:t>
            </w:r>
          </w:p>
        </w:tc>
        <w:tc>
          <w:tcPr>
            <w:tcW w:w="913" w:type="pct"/>
            <w:shd w:val="clear" w:color="auto" w:fill="auto"/>
          </w:tcPr>
          <w:p w14:paraId="32007A3A" w14:textId="77777777" w:rsidR="00EC46AB" w:rsidRDefault="00EC46AB" w:rsidP="00EC46AB">
            <w:pPr>
              <w:spacing w:after="0" w:line="240" w:lineRule="auto"/>
              <w:contextualSpacing/>
            </w:pPr>
            <w:r>
              <w:t>72 (41.1)</w:t>
            </w:r>
          </w:p>
        </w:tc>
      </w:tr>
      <w:tr w:rsidR="00EC46AB" w14:paraId="7D06F2A6" w14:textId="77777777" w:rsidTr="00EC46AB">
        <w:trPr>
          <w:trHeight w:val="227"/>
        </w:trPr>
        <w:tc>
          <w:tcPr>
            <w:tcW w:w="2440" w:type="pct"/>
            <w:gridSpan w:val="2"/>
            <w:shd w:val="clear" w:color="auto" w:fill="auto"/>
          </w:tcPr>
          <w:p w14:paraId="4358D1B3" w14:textId="77777777" w:rsidR="00EC46AB" w:rsidRDefault="00EC46AB" w:rsidP="00EC46AB">
            <w:pPr>
              <w:spacing w:after="0" w:line="240" w:lineRule="auto"/>
              <w:contextualSpacing/>
            </w:pPr>
            <w:r>
              <w:t>Pain catastrophizing</w:t>
            </w:r>
          </w:p>
        </w:tc>
        <w:tc>
          <w:tcPr>
            <w:tcW w:w="771" w:type="pct"/>
            <w:shd w:val="clear" w:color="auto" w:fill="auto"/>
          </w:tcPr>
          <w:p w14:paraId="4171A7CE" w14:textId="77777777" w:rsidR="00EC46AB" w:rsidRDefault="00EC46AB" w:rsidP="00EC46AB">
            <w:pPr>
              <w:spacing w:after="0" w:line="240" w:lineRule="auto"/>
              <w:contextualSpacing/>
            </w:pPr>
            <w:r>
              <w:t>126 (36.0)</w:t>
            </w:r>
          </w:p>
        </w:tc>
        <w:tc>
          <w:tcPr>
            <w:tcW w:w="876" w:type="pct"/>
            <w:shd w:val="clear" w:color="auto" w:fill="auto"/>
          </w:tcPr>
          <w:p w14:paraId="403F5344" w14:textId="77777777" w:rsidR="00EC46AB" w:rsidRDefault="00EC46AB" w:rsidP="00EC46AB">
            <w:pPr>
              <w:spacing w:after="0" w:line="240" w:lineRule="auto"/>
              <w:contextualSpacing/>
            </w:pPr>
            <w:r>
              <w:t>61 (34.9)</w:t>
            </w:r>
          </w:p>
        </w:tc>
        <w:tc>
          <w:tcPr>
            <w:tcW w:w="913" w:type="pct"/>
            <w:shd w:val="clear" w:color="auto" w:fill="auto"/>
          </w:tcPr>
          <w:p w14:paraId="586A31D7" w14:textId="77777777" w:rsidR="00EC46AB" w:rsidRDefault="00EC46AB" w:rsidP="00EC46AB">
            <w:pPr>
              <w:spacing w:after="0" w:line="240" w:lineRule="auto"/>
              <w:contextualSpacing/>
            </w:pPr>
            <w:r>
              <w:t>65 (37.1)</w:t>
            </w:r>
          </w:p>
        </w:tc>
      </w:tr>
      <w:tr w:rsidR="00EC46AB" w14:paraId="07491FA5" w14:textId="77777777" w:rsidTr="00EC46AB">
        <w:trPr>
          <w:trHeight w:val="227"/>
        </w:trPr>
        <w:tc>
          <w:tcPr>
            <w:tcW w:w="2440" w:type="pct"/>
            <w:gridSpan w:val="2"/>
            <w:tcBorders>
              <w:bottom w:val="single" w:sz="4" w:space="0" w:color="auto"/>
            </w:tcBorders>
            <w:shd w:val="clear" w:color="auto" w:fill="auto"/>
          </w:tcPr>
          <w:p w14:paraId="0E97B994" w14:textId="77777777" w:rsidR="00EC46AB" w:rsidRDefault="00EC46AB" w:rsidP="00EC46AB">
            <w:pPr>
              <w:spacing w:after="0" w:line="240" w:lineRule="auto"/>
              <w:contextualSpacing/>
            </w:pPr>
            <w:r>
              <w:t>Previous acupuncture</w:t>
            </w:r>
          </w:p>
        </w:tc>
        <w:tc>
          <w:tcPr>
            <w:tcW w:w="771" w:type="pct"/>
            <w:tcBorders>
              <w:bottom w:val="single" w:sz="4" w:space="0" w:color="auto"/>
            </w:tcBorders>
            <w:shd w:val="clear" w:color="auto" w:fill="auto"/>
          </w:tcPr>
          <w:p w14:paraId="6DB70C33" w14:textId="77777777" w:rsidR="00EC46AB" w:rsidRDefault="00EC46AB" w:rsidP="00EC46AB">
            <w:pPr>
              <w:spacing w:after="0" w:line="240" w:lineRule="auto"/>
              <w:contextualSpacing/>
            </w:pPr>
            <w:r>
              <w:t>153 (43.7)</w:t>
            </w:r>
          </w:p>
        </w:tc>
        <w:tc>
          <w:tcPr>
            <w:tcW w:w="876" w:type="pct"/>
            <w:tcBorders>
              <w:bottom w:val="single" w:sz="4" w:space="0" w:color="auto"/>
            </w:tcBorders>
            <w:shd w:val="clear" w:color="auto" w:fill="auto"/>
          </w:tcPr>
          <w:p w14:paraId="225BEB87" w14:textId="77777777" w:rsidR="00EC46AB" w:rsidRDefault="00EC46AB" w:rsidP="00EC46AB">
            <w:pPr>
              <w:spacing w:after="0" w:line="240" w:lineRule="auto"/>
              <w:contextualSpacing/>
            </w:pPr>
            <w:r>
              <w:t>79 (45.1)</w:t>
            </w:r>
          </w:p>
        </w:tc>
        <w:tc>
          <w:tcPr>
            <w:tcW w:w="913" w:type="pct"/>
            <w:tcBorders>
              <w:bottom w:val="single" w:sz="4" w:space="0" w:color="auto"/>
            </w:tcBorders>
            <w:shd w:val="clear" w:color="auto" w:fill="auto"/>
          </w:tcPr>
          <w:p w14:paraId="3B675C35" w14:textId="77777777" w:rsidR="00EC46AB" w:rsidRDefault="00EC46AB" w:rsidP="00EC46AB">
            <w:pPr>
              <w:spacing w:after="0" w:line="240" w:lineRule="auto"/>
              <w:contextualSpacing/>
            </w:pPr>
            <w:r>
              <w:t>74 (42.3)</w:t>
            </w:r>
          </w:p>
        </w:tc>
      </w:tr>
    </w:tbl>
    <w:p w14:paraId="1B4FADDF" w14:textId="77777777" w:rsidR="00EC46AB" w:rsidRDefault="00EC46AB" w:rsidP="00DD5BE7"/>
    <w:p w14:paraId="5ACE0EF0" w14:textId="5C6807CE" w:rsidR="00EC46AB" w:rsidRPr="00EC46AB" w:rsidRDefault="00EC46AB" w:rsidP="00EC46AB">
      <w:r>
        <w:br w:type="page"/>
      </w:r>
      <w:proofErr w:type="gramStart"/>
      <w:r w:rsidRPr="00EC46AB">
        <w:lastRenderedPageBreak/>
        <w:t xml:space="preserve">Table </w:t>
      </w:r>
      <w:r w:rsidR="00031957">
        <w:t>2</w:t>
      </w:r>
      <w:r w:rsidRPr="00EC46AB">
        <w:t>.</w:t>
      </w:r>
      <w:proofErr w:type="gramEnd"/>
      <w:r>
        <w:t xml:space="preserve"> </w:t>
      </w:r>
      <w:r w:rsidRPr="00EC46AB">
        <w:t xml:space="preserve"> </w:t>
      </w:r>
      <w:r w:rsidR="00155235">
        <w:t xml:space="preserve">Proportion of Participants Displaying Different Scores </w:t>
      </w:r>
      <w:proofErr w:type="gramStart"/>
      <w:r w:rsidR="00155235">
        <w:t>Within</w:t>
      </w:r>
      <w:proofErr w:type="gramEnd"/>
      <w:r w:rsidR="00155235">
        <w:t xml:space="preserve"> Each </w:t>
      </w:r>
      <w:r w:rsidRPr="00EC46AB">
        <w:t xml:space="preserve">Informed Choice </w:t>
      </w:r>
      <w:r w:rsidR="00155235">
        <w:t>Category</w:t>
      </w:r>
    </w:p>
    <w:tbl>
      <w:tblPr>
        <w:tblW w:w="0" w:type="auto"/>
        <w:tblCellMar>
          <w:left w:w="28" w:type="dxa"/>
          <w:right w:w="28" w:type="dxa"/>
        </w:tblCellMar>
        <w:tblLook w:val="04A0" w:firstRow="1" w:lastRow="0" w:firstColumn="1" w:lastColumn="0" w:noHBand="0" w:noVBand="1"/>
      </w:tblPr>
      <w:tblGrid>
        <w:gridCol w:w="1235"/>
        <w:gridCol w:w="1048"/>
        <w:gridCol w:w="850"/>
        <w:gridCol w:w="968"/>
        <w:gridCol w:w="619"/>
        <w:gridCol w:w="956"/>
        <w:gridCol w:w="530"/>
        <w:gridCol w:w="1143"/>
        <w:gridCol w:w="549"/>
        <w:gridCol w:w="1184"/>
      </w:tblGrid>
      <w:tr w:rsidR="00155235" w14:paraId="496ED8C2" w14:textId="77777777" w:rsidTr="00155235">
        <w:tc>
          <w:tcPr>
            <w:tcW w:w="0" w:type="auto"/>
            <w:tcBorders>
              <w:top w:val="single" w:sz="4" w:space="0" w:color="auto"/>
            </w:tcBorders>
          </w:tcPr>
          <w:p w14:paraId="17172431" w14:textId="44017795" w:rsidR="00155235" w:rsidRDefault="00155235" w:rsidP="00155235">
            <w:r>
              <w:t>Informed Choice</w:t>
            </w:r>
          </w:p>
        </w:tc>
        <w:tc>
          <w:tcPr>
            <w:tcW w:w="0" w:type="auto"/>
            <w:tcBorders>
              <w:top w:val="single" w:sz="4" w:space="0" w:color="auto"/>
            </w:tcBorders>
            <w:shd w:val="clear" w:color="auto" w:fill="auto"/>
          </w:tcPr>
          <w:p w14:paraId="2E1FFF9B" w14:textId="3DAEC452" w:rsidR="00155235" w:rsidRDefault="00155235" w:rsidP="00155235">
            <w:r>
              <w:t>Knowledge</w:t>
            </w:r>
          </w:p>
        </w:tc>
        <w:tc>
          <w:tcPr>
            <w:tcW w:w="0" w:type="auto"/>
            <w:tcBorders>
              <w:top w:val="single" w:sz="4" w:space="0" w:color="auto"/>
            </w:tcBorders>
            <w:shd w:val="clear" w:color="auto" w:fill="auto"/>
          </w:tcPr>
          <w:p w14:paraId="1C9D9ECC" w14:textId="77777777" w:rsidR="00155235" w:rsidRDefault="00155235" w:rsidP="00155235">
            <w:r>
              <w:t>Attitude</w:t>
            </w:r>
          </w:p>
        </w:tc>
        <w:tc>
          <w:tcPr>
            <w:tcW w:w="0" w:type="auto"/>
            <w:tcBorders>
              <w:top w:val="single" w:sz="4" w:space="0" w:color="auto"/>
            </w:tcBorders>
            <w:shd w:val="clear" w:color="auto" w:fill="auto"/>
          </w:tcPr>
          <w:p w14:paraId="65E1C881" w14:textId="77777777" w:rsidR="00155235" w:rsidRDefault="00155235" w:rsidP="00155235">
            <w:r>
              <w:t>Intentions</w:t>
            </w:r>
          </w:p>
        </w:tc>
        <w:tc>
          <w:tcPr>
            <w:tcW w:w="0" w:type="auto"/>
            <w:gridSpan w:val="2"/>
            <w:tcBorders>
              <w:top w:val="single" w:sz="4" w:space="0" w:color="auto"/>
              <w:bottom w:val="single" w:sz="4" w:space="0" w:color="auto"/>
            </w:tcBorders>
            <w:shd w:val="clear" w:color="auto" w:fill="auto"/>
          </w:tcPr>
          <w:p w14:paraId="28C7AD72" w14:textId="77777777" w:rsidR="00155235" w:rsidRDefault="00155235" w:rsidP="00155235">
            <w:r>
              <w:t>Whole sample (n=307)</w:t>
            </w:r>
          </w:p>
        </w:tc>
        <w:tc>
          <w:tcPr>
            <w:tcW w:w="0" w:type="auto"/>
            <w:gridSpan w:val="2"/>
            <w:tcBorders>
              <w:top w:val="single" w:sz="4" w:space="0" w:color="auto"/>
              <w:bottom w:val="single" w:sz="4" w:space="0" w:color="auto"/>
            </w:tcBorders>
            <w:shd w:val="clear" w:color="auto" w:fill="auto"/>
          </w:tcPr>
          <w:p w14:paraId="0F55B3CD" w14:textId="77777777" w:rsidR="00155235" w:rsidRDefault="00155235" w:rsidP="00155235">
            <w:r>
              <w:t>Standard website (n=149)</w:t>
            </w:r>
          </w:p>
        </w:tc>
        <w:tc>
          <w:tcPr>
            <w:tcW w:w="0" w:type="auto"/>
            <w:gridSpan w:val="2"/>
            <w:tcBorders>
              <w:top w:val="single" w:sz="4" w:space="0" w:color="auto"/>
              <w:bottom w:val="single" w:sz="4" w:space="0" w:color="auto"/>
            </w:tcBorders>
          </w:tcPr>
          <w:p w14:paraId="65DF7A97" w14:textId="77777777" w:rsidR="00155235" w:rsidRDefault="00155235" w:rsidP="00155235">
            <w:r>
              <w:t>Enhanced website (n=158)</w:t>
            </w:r>
          </w:p>
        </w:tc>
      </w:tr>
      <w:tr w:rsidR="00155235" w14:paraId="5EFFC678" w14:textId="77777777" w:rsidTr="00155235">
        <w:tc>
          <w:tcPr>
            <w:tcW w:w="0" w:type="auto"/>
            <w:tcBorders>
              <w:bottom w:val="single" w:sz="4" w:space="0" w:color="auto"/>
            </w:tcBorders>
          </w:tcPr>
          <w:p w14:paraId="7CA14565" w14:textId="77777777" w:rsidR="00155235" w:rsidRDefault="00155235" w:rsidP="00155235"/>
        </w:tc>
        <w:tc>
          <w:tcPr>
            <w:tcW w:w="0" w:type="auto"/>
            <w:tcBorders>
              <w:bottom w:val="single" w:sz="4" w:space="0" w:color="auto"/>
            </w:tcBorders>
            <w:shd w:val="clear" w:color="auto" w:fill="auto"/>
          </w:tcPr>
          <w:p w14:paraId="3C7E6584" w14:textId="611699A1" w:rsidR="00155235" w:rsidRDefault="00155235" w:rsidP="00155235"/>
        </w:tc>
        <w:tc>
          <w:tcPr>
            <w:tcW w:w="0" w:type="auto"/>
            <w:tcBorders>
              <w:bottom w:val="single" w:sz="4" w:space="0" w:color="auto"/>
            </w:tcBorders>
            <w:shd w:val="clear" w:color="auto" w:fill="auto"/>
          </w:tcPr>
          <w:p w14:paraId="58094707" w14:textId="77777777" w:rsidR="00155235" w:rsidRDefault="00155235" w:rsidP="00155235"/>
        </w:tc>
        <w:tc>
          <w:tcPr>
            <w:tcW w:w="0" w:type="auto"/>
            <w:tcBorders>
              <w:bottom w:val="single" w:sz="4" w:space="0" w:color="auto"/>
            </w:tcBorders>
            <w:shd w:val="clear" w:color="auto" w:fill="auto"/>
          </w:tcPr>
          <w:p w14:paraId="76F6BBB8" w14:textId="77777777" w:rsidR="00155235" w:rsidRDefault="00155235" w:rsidP="00155235"/>
        </w:tc>
        <w:tc>
          <w:tcPr>
            <w:tcW w:w="0" w:type="auto"/>
            <w:tcBorders>
              <w:top w:val="single" w:sz="4" w:space="0" w:color="auto"/>
              <w:bottom w:val="single" w:sz="4" w:space="0" w:color="auto"/>
            </w:tcBorders>
            <w:shd w:val="clear" w:color="auto" w:fill="auto"/>
          </w:tcPr>
          <w:p w14:paraId="128E41BC" w14:textId="77777777" w:rsidR="00155235" w:rsidRDefault="00155235" w:rsidP="00155235">
            <w:r>
              <w:t>f</w:t>
            </w:r>
          </w:p>
        </w:tc>
        <w:tc>
          <w:tcPr>
            <w:tcW w:w="0" w:type="auto"/>
            <w:tcBorders>
              <w:top w:val="single" w:sz="4" w:space="0" w:color="auto"/>
              <w:bottom w:val="single" w:sz="4" w:space="0" w:color="auto"/>
            </w:tcBorders>
          </w:tcPr>
          <w:p w14:paraId="767C7E91" w14:textId="77777777" w:rsidR="00155235" w:rsidRDefault="00155235" w:rsidP="00155235">
            <w:r>
              <w:t>%</w:t>
            </w:r>
          </w:p>
        </w:tc>
        <w:tc>
          <w:tcPr>
            <w:tcW w:w="0" w:type="auto"/>
            <w:tcBorders>
              <w:top w:val="single" w:sz="4" w:space="0" w:color="auto"/>
              <w:bottom w:val="single" w:sz="4" w:space="0" w:color="auto"/>
            </w:tcBorders>
            <w:shd w:val="clear" w:color="auto" w:fill="auto"/>
          </w:tcPr>
          <w:p w14:paraId="21108680" w14:textId="77777777" w:rsidR="00155235" w:rsidRDefault="00155235" w:rsidP="00155235">
            <w:r>
              <w:t>f</w:t>
            </w:r>
          </w:p>
        </w:tc>
        <w:tc>
          <w:tcPr>
            <w:tcW w:w="0" w:type="auto"/>
            <w:tcBorders>
              <w:top w:val="single" w:sz="4" w:space="0" w:color="auto"/>
              <w:bottom w:val="single" w:sz="4" w:space="0" w:color="auto"/>
            </w:tcBorders>
          </w:tcPr>
          <w:p w14:paraId="12049FDD" w14:textId="77777777" w:rsidR="00155235" w:rsidRDefault="00155235" w:rsidP="00155235">
            <w:r>
              <w:t>%</w:t>
            </w:r>
          </w:p>
        </w:tc>
        <w:tc>
          <w:tcPr>
            <w:tcW w:w="0" w:type="auto"/>
            <w:tcBorders>
              <w:top w:val="single" w:sz="4" w:space="0" w:color="auto"/>
              <w:bottom w:val="single" w:sz="4" w:space="0" w:color="auto"/>
            </w:tcBorders>
          </w:tcPr>
          <w:p w14:paraId="5675A013" w14:textId="77777777" w:rsidR="00155235" w:rsidRDefault="00155235" w:rsidP="00155235">
            <w:r>
              <w:t>f</w:t>
            </w:r>
          </w:p>
        </w:tc>
        <w:tc>
          <w:tcPr>
            <w:tcW w:w="0" w:type="auto"/>
            <w:tcBorders>
              <w:top w:val="single" w:sz="4" w:space="0" w:color="auto"/>
              <w:bottom w:val="single" w:sz="4" w:space="0" w:color="auto"/>
            </w:tcBorders>
          </w:tcPr>
          <w:p w14:paraId="798ADAFB" w14:textId="77777777" w:rsidR="00155235" w:rsidRDefault="00155235" w:rsidP="00155235">
            <w:r>
              <w:t>%</w:t>
            </w:r>
          </w:p>
        </w:tc>
      </w:tr>
      <w:tr w:rsidR="00155235" w14:paraId="7C1FABCF" w14:textId="77777777" w:rsidTr="00155235">
        <w:tc>
          <w:tcPr>
            <w:tcW w:w="0" w:type="auto"/>
            <w:tcBorders>
              <w:top w:val="single" w:sz="4" w:space="0" w:color="auto"/>
            </w:tcBorders>
          </w:tcPr>
          <w:p w14:paraId="057CBB88" w14:textId="07557AE1" w:rsidR="00155235" w:rsidRDefault="00155235" w:rsidP="00155235">
            <w:r>
              <w:t>No</w:t>
            </w:r>
          </w:p>
        </w:tc>
        <w:tc>
          <w:tcPr>
            <w:tcW w:w="0" w:type="auto"/>
            <w:tcBorders>
              <w:top w:val="single" w:sz="4" w:space="0" w:color="auto"/>
            </w:tcBorders>
            <w:shd w:val="clear" w:color="auto" w:fill="auto"/>
          </w:tcPr>
          <w:p w14:paraId="156DCA08" w14:textId="09C3E83D" w:rsidR="00155235" w:rsidRDefault="00155235" w:rsidP="00155235">
            <w:r>
              <w:t xml:space="preserve">Low </w:t>
            </w:r>
          </w:p>
        </w:tc>
        <w:tc>
          <w:tcPr>
            <w:tcW w:w="0" w:type="auto"/>
            <w:tcBorders>
              <w:top w:val="single" w:sz="4" w:space="0" w:color="auto"/>
            </w:tcBorders>
            <w:shd w:val="clear" w:color="auto" w:fill="auto"/>
          </w:tcPr>
          <w:p w14:paraId="2FEC3F9E" w14:textId="77777777" w:rsidR="00155235" w:rsidRDefault="00155235" w:rsidP="00155235">
            <w:r>
              <w:t xml:space="preserve">Positive </w:t>
            </w:r>
          </w:p>
        </w:tc>
        <w:tc>
          <w:tcPr>
            <w:tcW w:w="0" w:type="auto"/>
            <w:tcBorders>
              <w:top w:val="single" w:sz="4" w:space="0" w:color="auto"/>
            </w:tcBorders>
            <w:shd w:val="clear" w:color="auto" w:fill="auto"/>
          </w:tcPr>
          <w:p w14:paraId="15515868" w14:textId="77777777" w:rsidR="00155235" w:rsidRDefault="00155235" w:rsidP="00155235">
            <w:r>
              <w:t>Negative</w:t>
            </w:r>
          </w:p>
        </w:tc>
        <w:tc>
          <w:tcPr>
            <w:tcW w:w="0" w:type="auto"/>
            <w:tcBorders>
              <w:top w:val="single" w:sz="4" w:space="0" w:color="auto"/>
            </w:tcBorders>
            <w:shd w:val="clear" w:color="auto" w:fill="auto"/>
          </w:tcPr>
          <w:p w14:paraId="1D3C8DCB" w14:textId="77777777" w:rsidR="00155235" w:rsidRPr="004618A4" w:rsidRDefault="00155235" w:rsidP="00155235">
            <w:r w:rsidRPr="004618A4">
              <w:t>23</w:t>
            </w:r>
          </w:p>
        </w:tc>
        <w:tc>
          <w:tcPr>
            <w:tcW w:w="0" w:type="auto"/>
            <w:tcBorders>
              <w:top w:val="single" w:sz="4" w:space="0" w:color="auto"/>
            </w:tcBorders>
          </w:tcPr>
          <w:p w14:paraId="3718669C" w14:textId="77777777" w:rsidR="00155235" w:rsidRPr="004618A4" w:rsidRDefault="00155235" w:rsidP="00155235">
            <w:r w:rsidRPr="004618A4">
              <w:t>7.5%</w:t>
            </w:r>
          </w:p>
        </w:tc>
        <w:tc>
          <w:tcPr>
            <w:tcW w:w="0" w:type="auto"/>
            <w:tcBorders>
              <w:top w:val="single" w:sz="4" w:space="0" w:color="auto"/>
            </w:tcBorders>
            <w:shd w:val="clear" w:color="auto" w:fill="auto"/>
          </w:tcPr>
          <w:p w14:paraId="3E253B8C" w14:textId="77777777" w:rsidR="00155235" w:rsidRPr="00CE0C47" w:rsidRDefault="00155235" w:rsidP="00155235">
            <w:r w:rsidRPr="00CE0C47">
              <w:t>12</w:t>
            </w:r>
          </w:p>
        </w:tc>
        <w:tc>
          <w:tcPr>
            <w:tcW w:w="0" w:type="auto"/>
            <w:tcBorders>
              <w:top w:val="single" w:sz="4" w:space="0" w:color="auto"/>
            </w:tcBorders>
          </w:tcPr>
          <w:p w14:paraId="356A51A3" w14:textId="77777777" w:rsidR="00155235" w:rsidRPr="00CE0C47" w:rsidRDefault="00155235" w:rsidP="00155235">
            <w:r w:rsidRPr="00CE0C47">
              <w:t>8.1%</w:t>
            </w:r>
          </w:p>
        </w:tc>
        <w:tc>
          <w:tcPr>
            <w:tcW w:w="0" w:type="auto"/>
            <w:tcBorders>
              <w:top w:val="single" w:sz="4" w:space="0" w:color="auto"/>
            </w:tcBorders>
          </w:tcPr>
          <w:p w14:paraId="4ACAA3A5" w14:textId="77777777" w:rsidR="00155235" w:rsidRPr="00E96327" w:rsidRDefault="00155235" w:rsidP="00155235">
            <w:r w:rsidRPr="00E96327">
              <w:t>11</w:t>
            </w:r>
          </w:p>
        </w:tc>
        <w:tc>
          <w:tcPr>
            <w:tcW w:w="0" w:type="auto"/>
            <w:tcBorders>
              <w:top w:val="single" w:sz="4" w:space="0" w:color="auto"/>
            </w:tcBorders>
          </w:tcPr>
          <w:p w14:paraId="5AF4CB14" w14:textId="77777777" w:rsidR="00155235" w:rsidRPr="00E96327" w:rsidRDefault="00155235" w:rsidP="00155235">
            <w:r w:rsidRPr="00E96327">
              <w:t>7.0%</w:t>
            </w:r>
          </w:p>
        </w:tc>
      </w:tr>
      <w:tr w:rsidR="00155235" w14:paraId="3B53A77F" w14:textId="77777777" w:rsidTr="00155235">
        <w:tc>
          <w:tcPr>
            <w:tcW w:w="0" w:type="auto"/>
          </w:tcPr>
          <w:p w14:paraId="47E3F563" w14:textId="7557C4DB" w:rsidR="00155235" w:rsidRDefault="00155235" w:rsidP="00155235">
            <w:r>
              <w:t>No</w:t>
            </w:r>
          </w:p>
        </w:tc>
        <w:tc>
          <w:tcPr>
            <w:tcW w:w="0" w:type="auto"/>
            <w:shd w:val="clear" w:color="auto" w:fill="auto"/>
          </w:tcPr>
          <w:p w14:paraId="660F1377" w14:textId="13291822" w:rsidR="00155235" w:rsidRDefault="00155235" w:rsidP="00155235">
            <w:r>
              <w:t xml:space="preserve">Low </w:t>
            </w:r>
          </w:p>
        </w:tc>
        <w:tc>
          <w:tcPr>
            <w:tcW w:w="0" w:type="auto"/>
            <w:shd w:val="clear" w:color="auto" w:fill="auto"/>
          </w:tcPr>
          <w:p w14:paraId="6B6AB264" w14:textId="77777777" w:rsidR="00155235" w:rsidRDefault="00155235" w:rsidP="00155235">
            <w:r>
              <w:t xml:space="preserve">Negative </w:t>
            </w:r>
          </w:p>
        </w:tc>
        <w:tc>
          <w:tcPr>
            <w:tcW w:w="0" w:type="auto"/>
            <w:shd w:val="clear" w:color="auto" w:fill="auto"/>
          </w:tcPr>
          <w:p w14:paraId="774A9153" w14:textId="77777777" w:rsidR="00155235" w:rsidRDefault="00155235" w:rsidP="00155235">
            <w:r>
              <w:t>Positive</w:t>
            </w:r>
          </w:p>
        </w:tc>
        <w:tc>
          <w:tcPr>
            <w:tcW w:w="0" w:type="auto"/>
            <w:shd w:val="clear" w:color="auto" w:fill="auto"/>
          </w:tcPr>
          <w:p w14:paraId="1C04A6AD" w14:textId="77777777" w:rsidR="00155235" w:rsidRPr="004618A4" w:rsidRDefault="00155235" w:rsidP="00155235">
            <w:r w:rsidRPr="004618A4">
              <w:t>21</w:t>
            </w:r>
          </w:p>
        </w:tc>
        <w:tc>
          <w:tcPr>
            <w:tcW w:w="0" w:type="auto"/>
          </w:tcPr>
          <w:p w14:paraId="797AF2BE" w14:textId="77777777" w:rsidR="00155235" w:rsidRPr="004618A4" w:rsidRDefault="00155235" w:rsidP="00155235">
            <w:r w:rsidRPr="004618A4">
              <w:t>6.8%</w:t>
            </w:r>
          </w:p>
        </w:tc>
        <w:tc>
          <w:tcPr>
            <w:tcW w:w="0" w:type="auto"/>
            <w:shd w:val="clear" w:color="auto" w:fill="auto"/>
          </w:tcPr>
          <w:p w14:paraId="7CBF6732" w14:textId="77777777" w:rsidR="00155235" w:rsidRPr="00CE0C47" w:rsidRDefault="00155235" w:rsidP="00155235">
            <w:r w:rsidRPr="00CE0C47">
              <w:t>15</w:t>
            </w:r>
          </w:p>
        </w:tc>
        <w:tc>
          <w:tcPr>
            <w:tcW w:w="0" w:type="auto"/>
          </w:tcPr>
          <w:p w14:paraId="55E6D2E3" w14:textId="77777777" w:rsidR="00155235" w:rsidRPr="00CE0C47" w:rsidRDefault="00155235" w:rsidP="00155235">
            <w:r w:rsidRPr="00CE0C47">
              <w:t>10.1%</w:t>
            </w:r>
          </w:p>
        </w:tc>
        <w:tc>
          <w:tcPr>
            <w:tcW w:w="0" w:type="auto"/>
          </w:tcPr>
          <w:p w14:paraId="133533B2" w14:textId="77777777" w:rsidR="00155235" w:rsidRPr="00E96327" w:rsidRDefault="00155235" w:rsidP="00155235">
            <w:r w:rsidRPr="00E96327">
              <w:t>6</w:t>
            </w:r>
          </w:p>
        </w:tc>
        <w:tc>
          <w:tcPr>
            <w:tcW w:w="0" w:type="auto"/>
          </w:tcPr>
          <w:p w14:paraId="7B0CF659" w14:textId="77777777" w:rsidR="00155235" w:rsidRPr="00E96327" w:rsidRDefault="00155235" w:rsidP="00155235">
            <w:r w:rsidRPr="00E96327">
              <w:t>3.8%</w:t>
            </w:r>
          </w:p>
        </w:tc>
      </w:tr>
      <w:tr w:rsidR="00155235" w14:paraId="7BF45CDB" w14:textId="77777777" w:rsidTr="00155235">
        <w:tc>
          <w:tcPr>
            <w:tcW w:w="0" w:type="auto"/>
          </w:tcPr>
          <w:p w14:paraId="19CB781B" w14:textId="4327EB76" w:rsidR="00155235" w:rsidRDefault="00155235" w:rsidP="00155235">
            <w:r>
              <w:t>No</w:t>
            </w:r>
          </w:p>
        </w:tc>
        <w:tc>
          <w:tcPr>
            <w:tcW w:w="0" w:type="auto"/>
            <w:shd w:val="clear" w:color="auto" w:fill="auto"/>
          </w:tcPr>
          <w:p w14:paraId="134D9406" w14:textId="616D4EE8" w:rsidR="00155235" w:rsidRDefault="00155235" w:rsidP="00155235">
            <w:r>
              <w:t xml:space="preserve">Low </w:t>
            </w:r>
          </w:p>
        </w:tc>
        <w:tc>
          <w:tcPr>
            <w:tcW w:w="0" w:type="auto"/>
            <w:shd w:val="clear" w:color="auto" w:fill="auto"/>
          </w:tcPr>
          <w:p w14:paraId="22345856" w14:textId="77777777" w:rsidR="00155235" w:rsidRDefault="00155235" w:rsidP="00155235">
            <w:r>
              <w:t xml:space="preserve">Positive </w:t>
            </w:r>
          </w:p>
        </w:tc>
        <w:tc>
          <w:tcPr>
            <w:tcW w:w="0" w:type="auto"/>
            <w:shd w:val="clear" w:color="auto" w:fill="auto"/>
          </w:tcPr>
          <w:p w14:paraId="4D2DB0E2" w14:textId="77777777" w:rsidR="00155235" w:rsidRDefault="00155235" w:rsidP="00155235">
            <w:r>
              <w:t>Positive</w:t>
            </w:r>
          </w:p>
        </w:tc>
        <w:tc>
          <w:tcPr>
            <w:tcW w:w="0" w:type="auto"/>
            <w:shd w:val="clear" w:color="auto" w:fill="auto"/>
          </w:tcPr>
          <w:p w14:paraId="11AC117D" w14:textId="77777777" w:rsidR="00155235" w:rsidRPr="004618A4" w:rsidRDefault="00155235" w:rsidP="00155235">
            <w:r w:rsidRPr="004618A4">
              <w:t>156</w:t>
            </w:r>
          </w:p>
        </w:tc>
        <w:tc>
          <w:tcPr>
            <w:tcW w:w="0" w:type="auto"/>
          </w:tcPr>
          <w:p w14:paraId="1127A1BC" w14:textId="77777777" w:rsidR="00155235" w:rsidRPr="004618A4" w:rsidRDefault="00155235" w:rsidP="00155235">
            <w:r w:rsidRPr="004618A4">
              <w:t>50.8%</w:t>
            </w:r>
          </w:p>
        </w:tc>
        <w:tc>
          <w:tcPr>
            <w:tcW w:w="0" w:type="auto"/>
            <w:shd w:val="clear" w:color="auto" w:fill="auto"/>
          </w:tcPr>
          <w:p w14:paraId="38745B0D" w14:textId="77777777" w:rsidR="00155235" w:rsidRPr="00CE0C47" w:rsidRDefault="00155235" w:rsidP="00155235">
            <w:r w:rsidRPr="00CE0C47">
              <w:t>87</w:t>
            </w:r>
          </w:p>
        </w:tc>
        <w:tc>
          <w:tcPr>
            <w:tcW w:w="0" w:type="auto"/>
          </w:tcPr>
          <w:p w14:paraId="62D5CC93" w14:textId="77777777" w:rsidR="00155235" w:rsidRPr="00CE0C47" w:rsidRDefault="00155235" w:rsidP="00155235">
            <w:r w:rsidRPr="00CE0C47">
              <w:t>58.4%</w:t>
            </w:r>
          </w:p>
        </w:tc>
        <w:tc>
          <w:tcPr>
            <w:tcW w:w="0" w:type="auto"/>
          </w:tcPr>
          <w:p w14:paraId="3F160EDA" w14:textId="77777777" w:rsidR="00155235" w:rsidRPr="00E96327" w:rsidRDefault="00155235" w:rsidP="00155235">
            <w:r w:rsidRPr="00E96327">
              <w:t>69</w:t>
            </w:r>
          </w:p>
        </w:tc>
        <w:tc>
          <w:tcPr>
            <w:tcW w:w="0" w:type="auto"/>
          </w:tcPr>
          <w:p w14:paraId="4C4486CE" w14:textId="77777777" w:rsidR="00155235" w:rsidRPr="00E96327" w:rsidRDefault="00155235" w:rsidP="00155235">
            <w:r w:rsidRPr="00E96327">
              <w:t>43.7%</w:t>
            </w:r>
          </w:p>
        </w:tc>
      </w:tr>
      <w:tr w:rsidR="00155235" w14:paraId="37C62145" w14:textId="77777777" w:rsidTr="00155235">
        <w:tc>
          <w:tcPr>
            <w:tcW w:w="0" w:type="auto"/>
          </w:tcPr>
          <w:p w14:paraId="6CE8FCCD" w14:textId="6D80E8E7" w:rsidR="00155235" w:rsidRDefault="00155235" w:rsidP="00155235">
            <w:r>
              <w:t>No</w:t>
            </w:r>
          </w:p>
        </w:tc>
        <w:tc>
          <w:tcPr>
            <w:tcW w:w="0" w:type="auto"/>
            <w:shd w:val="clear" w:color="auto" w:fill="auto"/>
          </w:tcPr>
          <w:p w14:paraId="689B3D76" w14:textId="72A6FEFF" w:rsidR="00155235" w:rsidRDefault="00155235" w:rsidP="00155235">
            <w:r>
              <w:t xml:space="preserve">Low </w:t>
            </w:r>
          </w:p>
        </w:tc>
        <w:tc>
          <w:tcPr>
            <w:tcW w:w="0" w:type="auto"/>
            <w:shd w:val="clear" w:color="auto" w:fill="auto"/>
          </w:tcPr>
          <w:p w14:paraId="2691B41B" w14:textId="77777777" w:rsidR="00155235" w:rsidRDefault="00155235" w:rsidP="00155235">
            <w:r>
              <w:t xml:space="preserve">Negative </w:t>
            </w:r>
          </w:p>
        </w:tc>
        <w:tc>
          <w:tcPr>
            <w:tcW w:w="0" w:type="auto"/>
            <w:shd w:val="clear" w:color="auto" w:fill="auto"/>
          </w:tcPr>
          <w:p w14:paraId="3EB73A4A" w14:textId="77777777" w:rsidR="00155235" w:rsidRDefault="00155235" w:rsidP="00155235">
            <w:r>
              <w:t>Negative</w:t>
            </w:r>
          </w:p>
        </w:tc>
        <w:tc>
          <w:tcPr>
            <w:tcW w:w="0" w:type="auto"/>
            <w:shd w:val="clear" w:color="auto" w:fill="auto"/>
          </w:tcPr>
          <w:p w14:paraId="479422A0" w14:textId="77777777" w:rsidR="00155235" w:rsidRPr="004618A4" w:rsidRDefault="00155235" w:rsidP="00155235">
            <w:r w:rsidRPr="004618A4">
              <w:t>25</w:t>
            </w:r>
          </w:p>
        </w:tc>
        <w:tc>
          <w:tcPr>
            <w:tcW w:w="0" w:type="auto"/>
          </w:tcPr>
          <w:p w14:paraId="19012247" w14:textId="77777777" w:rsidR="00155235" w:rsidRPr="004618A4" w:rsidRDefault="00155235" w:rsidP="00155235">
            <w:r w:rsidRPr="004618A4">
              <w:t>8.1%</w:t>
            </w:r>
          </w:p>
        </w:tc>
        <w:tc>
          <w:tcPr>
            <w:tcW w:w="0" w:type="auto"/>
            <w:shd w:val="clear" w:color="auto" w:fill="auto"/>
          </w:tcPr>
          <w:p w14:paraId="5B8CC293" w14:textId="77777777" w:rsidR="00155235" w:rsidRPr="00CE0C47" w:rsidRDefault="00155235" w:rsidP="00155235">
            <w:r w:rsidRPr="00CE0C47">
              <w:t>17</w:t>
            </w:r>
          </w:p>
        </w:tc>
        <w:tc>
          <w:tcPr>
            <w:tcW w:w="0" w:type="auto"/>
          </w:tcPr>
          <w:p w14:paraId="421177DD" w14:textId="77777777" w:rsidR="00155235" w:rsidRPr="00CE0C47" w:rsidRDefault="00155235" w:rsidP="00155235">
            <w:r w:rsidRPr="00CE0C47">
              <w:t>11.4%</w:t>
            </w:r>
          </w:p>
        </w:tc>
        <w:tc>
          <w:tcPr>
            <w:tcW w:w="0" w:type="auto"/>
          </w:tcPr>
          <w:p w14:paraId="333039CB" w14:textId="77777777" w:rsidR="00155235" w:rsidRPr="00E96327" w:rsidRDefault="00155235" w:rsidP="00155235">
            <w:r w:rsidRPr="00E96327">
              <w:t>8</w:t>
            </w:r>
          </w:p>
        </w:tc>
        <w:tc>
          <w:tcPr>
            <w:tcW w:w="0" w:type="auto"/>
          </w:tcPr>
          <w:p w14:paraId="5C25F8C9" w14:textId="77777777" w:rsidR="00155235" w:rsidRPr="00E96327" w:rsidRDefault="00155235" w:rsidP="00155235">
            <w:r w:rsidRPr="00E96327">
              <w:t>5.1%</w:t>
            </w:r>
          </w:p>
        </w:tc>
      </w:tr>
      <w:tr w:rsidR="00155235" w14:paraId="1060DB49" w14:textId="77777777" w:rsidTr="00155235">
        <w:tc>
          <w:tcPr>
            <w:tcW w:w="0" w:type="auto"/>
          </w:tcPr>
          <w:p w14:paraId="7E66E8A1" w14:textId="0573DA5C" w:rsidR="00155235" w:rsidRDefault="00155235" w:rsidP="00155235">
            <w:r>
              <w:t>No</w:t>
            </w:r>
          </w:p>
        </w:tc>
        <w:tc>
          <w:tcPr>
            <w:tcW w:w="0" w:type="auto"/>
            <w:shd w:val="clear" w:color="auto" w:fill="auto"/>
          </w:tcPr>
          <w:p w14:paraId="46F71D45" w14:textId="6632E413" w:rsidR="00155235" w:rsidRDefault="00155235" w:rsidP="00155235">
            <w:r>
              <w:t>High</w:t>
            </w:r>
          </w:p>
        </w:tc>
        <w:tc>
          <w:tcPr>
            <w:tcW w:w="0" w:type="auto"/>
            <w:shd w:val="clear" w:color="auto" w:fill="auto"/>
          </w:tcPr>
          <w:p w14:paraId="112ACBAB" w14:textId="77777777" w:rsidR="00155235" w:rsidRDefault="00155235" w:rsidP="00155235">
            <w:r>
              <w:t xml:space="preserve">Positive </w:t>
            </w:r>
          </w:p>
        </w:tc>
        <w:tc>
          <w:tcPr>
            <w:tcW w:w="0" w:type="auto"/>
            <w:shd w:val="clear" w:color="auto" w:fill="auto"/>
          </w:tcPr>
          <w:p w14:paraId="31D40C4E" w14:textId="77777777" w:rsidR="00155235" w:rsidRDefault="00155235" w:rsidP="00155235">
            <w:r>
              <w:t>Negative</w:t>
            </w:r>
          </w:p>
        </w:tc>
        <w:tc>
          <w:tcPr>
            <w:tcW w:w="0" w:type="auto"/>
            <w:shd w:val="clear" w:color="auto" w:fill="auto"/>
          </w:tcPr>
          <w:p w14:paraId="351E5D30" w14:textId="77777777" w:rsidR="00155235" w:rsidRPr="004618A4" w:rsidRDefault="00155235" w:rsidP="00155235">
            <w:r w:rsidRPr="004618A4">
              <w:t>12</w:t>
            </w:r>
          </w:p>
        </w:tc>
        <w:tc>
          <w:tcPr>
            <w:tcW w:w="0" w:type="auto"/>
          </w:tcPr>
          <w:p w14:paraId="68E9CF8E" w14:textId="77777777" w:rsidR="00155235" w:rsidRPr="004618A4" w:rsidRDefault="00155235" w:rsidP="00155235">
            <w:r w:rsidRPr="004618A4">
              <w:t>3.9%</w:t>
            </w:r>
          </w:p>
        </w:tc>
        <w:tc>
          <w:tcPr>
            <w:tcW w:w="0" w:type="auto"/>
            <w:shd w:val="clear" w:color="auto" w:fill="auto"/>
          </w:tcPr>
          <w:p w14:paraId="6CCC619C" w14:textId="77777777" w:rsidR="00155235" w:rsidRPr="00CE0C47" w:rsidRDefault="00155235" w:rsidP="00155235">
            <w:r w:rsidRPr="00CE0C47">
              <w:t>3</w:t>
            </w:r>
          </w:p>
        </w:tc>
        <w:tc>
          <w:tcPr>
            <w:tcW w:w="0" w:type="auto"/>
          </w:tcPr>
          <w:p w14:paraId="77C99481" w14:textId="77777777" w:rsidR="00155235" w:rsidRPr="00CE0C47" w:rsidRDefault="00155235" w:rsidP="00155235">
            <w:r w:rsidRPr="00CE0C47">
              <w:t>2.0%</w:t>
            </w:r>
          </w:p>
        </w:tc>
        <w:tc>
          <w:tcPr>
            <w:tcW w:w="0" w:type="auto"/>
          </w:tcPr>
          <w:p w14:paraId="0B531C5E" w14:textId="77777777" w:rsidR="00155235" w:rsidRPr="00E96327" w:rsidRDefault="00155235" w:rsidP="00155235">
            <w:r w:rsidRPr="00E96327">
              <w:t>9</w:t>
            </w:r>
          </w:p>
        </w:tc>
        <w:tc>
          <w:tcPr>
            <w:tcW w:w="0" w:type="auto"/>
          </w:tcPr>
          <w:p w14:paraId="0E73ED3C" w14:textId="77777777" w:rsidR="00155235" w:rsidRPr="00E96327" w:rsidRDefault="00155235" w:rsidP="00155235">
            <w:r w:rsidRPr="00E96327">
              <w:t>5.7%</w:t>
            </w:r>
          </w:p>
        </w:tc>
      </w:tr>
      <w:tr w:rsidR="00155235" w14:paraId="528D76BB" w14:textId="77777777" w:rsidTr="00155235">
        <w:tc>
          <w:tcPr>
            <w:tcW w:w="0" w:type="auto"/>
          </w:tcPr>
          <w:p w14:paraId="4C862875" w14:textId="488CB963" w:rsidR="00155235" w:rsidRDefault="00155235" w:rsidP="00155235">
            <w:r>
              <w:t>No</w:t>
            </w:r>
          </w:p>
        </w:tc>
        <w:tc>
          <w:tcPr>
            <w:tcW w:w="0" w:type="auto"/>
            <w:shd w:val="clear" w:color="auto" w:fill="auto"/>
          </w:tcPr>
          <w:p w14:paraId="6EC933BE" w14:textId="363D9763" w:rsidR="00155235" w:rsidRDefault="00155235" w:rsidP="00155235">
            <w:r>
              <w:t>High</w:t>
            </w:r>
          </w:p>
        </w:tc>
        <w:tc>
          <w:tcPr>
            <w:tcW w:w="0" w:type="auto"/>
            <w:shd w:val="clear" w:color="auto" w:fill="auto"/>
          </w:tcPr>
          <w:p w14:paraId="37D2F104" w14:textId="77777777" w:rsidR="00155235" w:rsidRDefault="00155235" w:rsidP="00155235">
            <w:r>
              <w:t>Negative</w:t>
            </w:r>
          </w:p>
        </w:tc>
        <w:tc>
          <w:tcPr>
            <w:tcW w:w="0" w:type="auto"/>
            <w:shd w:val="clear" w:color="auto" w:fill="auto"/>
          </w:tcPr>
          <w:p w14:paraId="3274FCFF" w14:textId="77777777" w:rsidR="00155235" w:rsidRDefault="00155235" w:rsidP="00155235">
            <w:r>
              <w:t>Positive</w:t>
            </w:r>
          </w:p>
        </w:tc>
        <w:tc>
          <w:tcPr>
            <w:tcW w:w="0" w:type="auto"/>
            <w:shd w:val="clear" w:color="auto" w:fill="auto"/>
          </w:tcPr>
          <w:p w14:paraId="0FC3F393" w14:textId="77777777" w:rsidR="00155235" w:rsidRPr="004618A4" w:rsidRDefault="00155235" w:rsidP="00155235">
            <w:r w:rsidRPr="004618A4">
              <w:t>3</w:t>
            </w:r>
          </w:p>
        </w:tc>
        <w:tc>
          <w:tcPr>
            <w:tcW w:w="0" w:type="auto"/>
          </w:tcPr>
          <w:p w14:paraId="6B640C24" w14:textId="77777777" w:rsidR="00155235" w:rsidRPr="004618A4" w:rsidRDefault="00155235" w:rsidP="00155235">
            <w:r w:rsidRPr="004618A4">
              <w:t>1.0%</w:t>
            </w:r>
          </w:p>
        </w:tc>
        <w:tc>
          <w:tcPr>
            <w:tcW w:w="0" w:type="auto"/>
            <w:shd w:val="clear" w:color="auto" w:fill="auto"/>
          </w:tcPr>
          <w:p w14:paraId="7832B4B0" w14:textId="77777777" w:rsidR="00155235" w:rsidRPr="00CE0C47" w:rsidRDefault="00155235" w:rsidP="00155235">
            <w:r w:rsidRPr="00CE0C47">
              <w:t>0</w:t>
            </w:r>
          </w:p>
        </w:tc>
        <w:tc>
          <w:tcPr>
            <w:tcW w:w="0" w:type="auto"/>
          </w:tcPr>
          <w:p w14:paraId="4C4ACEA1" w14:textId="77777777" w:rsidR="00155235" w:rsidRPr="00CE0C47" w:rsidRDefault="00155235" w:rsidP="00155235">
            <w:r w:rsidRPr="00CE0C47">
              <w:t>0.0%</w:t>
            </w:r>
          </w:p>
        </w:tc>
        <w:tc>
          <w:tcPr>
            <w:tcW w:w="0" w:type="auto"/>
          </w:tcPr>
          <w:p w14:paraId="6CE5D8B8" w14:textId="77777777" w:rsidR="00155235" w:rsidRPr="00E96327" w:rsidRDefault="00155235" w:rsidP="00155235">
            <w:r w:rsidRPr="00E96327">
              <w:t>3</w:t>
            </w:r>
          </w:p>
        </w:tc>
        <w:tc>
          <w:tcPr>
            <w:tcW w:w="0" w:type="auto"/>
          </w:tcPr>
          <w:p w14:paraId="48B7E9B4" w14:textId="77777777" w:rsidR="00155235" w:rsidRPr="00E96327" w:rsidRDefault="00155235" w:rsidP="00155235">
            <w:r w:rsidRPr="00E96327">
              <w:t>1.9%</w:t>
            </w:r>
          </w:p>
        </w:tc>
      </w:tr>
      <w:tr w:rsidR="00155235" w14:paraId="5E52F46C" w14:textId="77777777" w:rsidTr="00155235">
        <w:tc>
          <w:tcPr>
            <w:tcW w:w="0" w:type="auto"/>
          </w:tcPr>
          <w:p w14:paraId="6EC9B7F1" w14:textId="59B0ED1F" w:rsidR="00155235" w:rsidRDefault="00155235" w:rsidP="00155235">
            <w:r>
              <w:t>Yes</w:t>
            </w:r>
          </w:p>
        </w:tc>
        <w:tc>
          <w:tcPr>
            <w:tcW w:w="0" w:type="auto"/>
            <w:shd w:val="clear" w:color="auto" w:fill="auto"/>
          </w:tcPr>
          <w:p w14:paraId="1810C3B2" w14:textId="468C83B5" w:rsidR="00155235" w:rsidRDefault="00155235" w:rsidP="00155235">
            <w:r>
              <w:t>High</w:t>
            </w:r>
          </w:p>
        </w:tc>
        <w:tc>
          <w:tcPr>
            <w:tcW w:w="0" w:type="auto"/>
            <w:shd w:val="clear" w:color="auto" w:fill="auto"/>
          </w:tcPr>
          <w:p w14:paraId="56303C62" w14:textId="77777777" w:rsidR="00155235" w:rsidRDefault="00155235" w:rsidP="00155235">
            <w:r>
              <w:t>Positive</w:t>
            </w:r>
          </w:p>
        </w:tc>
        <w:tc>
          <w:tcPr>
            <w:tcW w:w="0" w:type="auto"/>
            <w:shd w:val="clear" w:color="auto" w:fill="auto"/>
          </w:tcPr>
          <w:p w14:paraId="138968B3" w14:textId="77777777" w:rsidR="00155235" w:rsidRDefault="00155235" w:rsidP="00155235">
            <w:r>
              <w:t>Positive</w:t>
            </w:r>
          </w:p>
        </w:tc>
        <w:tc>
          <w:tcPr>
            <w:tcW w:w="0" w:type="auto"/>
            <w:shd w:val="clear" w:color="auto" w:fill="auto"/>
          </w:tcPr>
          <w:p w14:paraId="39BC5D7F" w14:textId="77777777" w:rsidR="00155235" w:rsidRPr="004618A4" w:rsidRDefault="00155235" w:rsidP="00155235">
            <w:r w:rsidRPr="004618A4">
              <w:t>64</w:t>
            </w:r>
          </w:p>
        </w:tc>
        <w:tc>
          <w:tcPr>
            <w:tcW w:w="0" w:type="auto"/>
          </w:tcPr>
          <w:p w14:paraId="0A5BB2EC" w14:textId="77777777" w:rsidR="00155235" w:rsidRPr="004618A4" w:rsidRDefault="00155235" w:rsidP="00155235">
            <w:r w:rsidRPr="004618A4">
              <w:t>20.8%</w:t>
            </w:r>
          </w:p>
        </w:tc>
        <w:tc>
          <w:tcPr>
            <w:tcW w:w="0" w:type="auto"/>
            <w:shd w:val="clear" w:color="auto" w:fill="auto"/>
          </w:tcPr>
          <w:p w14:paraId="7AEBBCC8" w14:textId="77777777" w:rsidR="00155235" w:rsidRPr="00CE0C47" w:rsidRDefault="00155235" w:rsidP="00155235">
            <w:r w:rsidRPr="00CE0C47">
              <w:t>14</w:t>
            </w:r>
          </w:p>
        </w:tc>
        <w:tc>
          <w:tcPr>
            <w:tcW w:w="0" w:type="auto"/>
          </w:tcPr>
          <w:p w14:paraId="40B63593" w14:textId="77777777" w:rsidR="00155235" w:rsidRPr="00CE0C47" w:rsidRDefault="00155235" w:rsidP="00155235">
            <w:r w:rsidRPr="00CE0C47">
              <w:t>9.4%</w:t>
            </w:r>
          </w:p>
        </w:tc>
        <w:tc>
          <w:tcPr>
            <w:tcW w:w="0" w:type="auto"/>
          </w:tcPr>
          <w:p w14:paraId="2932180E" w14:textId="77777777" w:rsidR="00155235" w:rsidRPr="00E96327" w:rsidRDefault="00155235" w:rsidP="00155235">
            <w:r w:rsidRPr="00E96327">
              <w:t>50</w:t>
            </w:r>
          </w:p>
        </w:tc>
        <w:tc>
          <w:tcPr>
            <w:tcW w:w="0" w:type="auto"/>
          </w:tcPr>
          <w:p w14:paraId="01D187CA" w14:textId="77777777" w:rsidR="00155235" w:rsidRPr="00E96327" w:rsidRDefault="00155235" w:rsidP="00155235">
            <w:r w:rsidRPr="00E96327">
              <w:t>31.6%</w:t>
            </w:r>
          </w:p>
        </w:tc>
      </w:tr>
      <w:tr w:rsidR="00155235" w:rsidRPr="004127FE" w14:paraId="002F7FA7" w14:textId="77777777" w:rsidTr="00155235">
        <w:tc>
          <w:tcPr>
            <w:tcW w:w="0" w:type="auto"/>
            <w:tcBorders>
              <w:bottom w:val="single" w:sz="4" w:space="0" w:color="auto"/>
            </w:tcBorders>
          </w:tcPr>
          <w:p w14:paraId="36F35F7C" w14:textId="73859626" w:rsidR="00155235" w:rsidRPr="004127FE" w:rsidRDefault="00155235" w:rsidP="00155235">
            <w:r w:rsidRPr="004127FE">
              <w:t>Yes</w:t>
            </w:r>
          </w:p>
        </w:tc>
        <w:tc>
          <w:tcPr>
            <w:tcW w:w="0" w:type="auto"/>
            <w:tcBorders>
              <w:bottom w:val="single" w:sz="4" w:space="0" w:color="auto"/>
            </w:tcBorders>
            <w:shd w:val="clear" w:color="auto" w:fill="auto"/>
          </w:tcPr>
          <w:p w14:paraId="2F77BB3D" w14:textId="47411687" w:rsidR="00155235" w:rsidRPr="004127FE" w:rsidRDefault="00155235" w:rsidP="00155235">
            <w:r w:rsidRPr="004127FE">
              <w:t>High</w:t>
            </w:r>
          </w:p>
        </w:tc>
        <w:tc>
          <w:tcPr>
            <w:tcW w:w="0" w:type="auto"/>
            <w:tcBorders>
              <w:bottom w:val="single" w:sz="4" w:space="0" w:color="auto"/>
            </w:tcBorders>
            <w:shd w:val="clear" w:color="auto" w:fill="auto"/>
          </w:tcPr>
          <w:p w14:paraId="1F56E223" w14:textId="77777777" w:rsidR="00155235" w:rsidRPr="004127FE" w:rsidRDefault="00155235" w:rsidP="00155235">
            <w:r w:rsidRPr="004127FE">
              <w:t>Negative</w:t>
            </w:r>
          </w:p>
        </w:tc>
        <w:tc>
          <w:tcPr>
            <w:tcW w:w="0" w:type="auto"/>
            <w:tcBorders>
              <w:bottom w:val="single" w:sz="4" w:space="0" w:color="auto"/>
            </w:tcBorders>
            <w:shd w:val="clear" w:color="auto" w:fill="auto"/>
          </w:tcPr>
          <w:p w14:paraId="632E1D6C" w14:textId="77777777" w:rsidR="00155235" w:rsidRPr="004127FE" w:rsidRDefault="00155235" w:rsidP="00155235">
            <w:r w:rsidRPr="004127FE">
              <w:t>Negative</w:t>
            </w:r>
          </w:p>
        </w:tc>
        <w:tc>
          <w:tcPr>
            <w:tcW w:w="0" w:type="auto"/>
            <w:tcBorders>
              <w:bottom w:val="single" w:sz="4" w:space="0" w:color="auto"/>
            </w:tcBorders>
            <w:shd w:val="clear" w:color="auto" w:fill="auto"/>
          </w:tcPr>
          <w:p w14:paraId="54CE6F33" w14:textId="77777777" w:rsidR="00155235" w:rsidRPr="004127FE" w:rsidRDefault="00155235" w:rsidP="00155235">
            <w:r w:rsidRPr="004127FE">
              <w:t>3</w:t>
            </w:r>
          </w:p>
        </w:tc>
        <w:tc>
          <w:tcPr>
            <w:tcW w:w="0" w:type="auto"/>
            <w:tcBorders>
              <w:bottom w:val="single" w:sz="4" w:space="0" w:color="auto"/>
            </w:tcBorders>
          </w:tcPr>
          <w:p w14:paraId="0E8CCF46" w14:textId="77777777" w:rsidR="00155235" w:rsidRPr="004127FE" w:rsidRDefault="00155235" w:rsidP="00155235">
            <w:r w:rsidRPr="004127FE">
              <w:t>1.0%</w:t>
            </w:r>
          </w:p>
        </w:tc>
        <w:tc>
          <w:tcPr>
            <w:tcW w:w="0" w:type="auto"/>
            <w:tcBorders>
              <w:bottom w:val="single" w:sz="4" w:space="0" w:color="auto"/>
            </w:tcBorders>
            <w:shd w:val="clear" w:color="auto" w:fill="auto"/>
          </w:tcPr>
          <w:p w14:paraId="4AF85871" w14:textId="77777777" w:rsidR="00155235" w:rsidRPr="004127FE" w:rsidRDefault="00155235" w:rsidP="00155235">
            <w:r w:rsidRPr="004127FE">
              <w:t>1</w:t>
            </w:r>
          </w:p>
        </w:tc>
        <w:tc>
          <w:tcPr>
            <w:tcW w:w="0" w:type="auto"/>
            <w:tcBorders>
              <w:bottom w:val="single" w:sz="4" w:space="0" w:color="auto"/>
            </w:tcBorders>
          </w:tcPr>
          <w:p w14:paraId="3465C0BE" w14:textId="77777777" w:rsidR="00155235" w:rsidRPr="004127FE" w:rsidRDefault="00155235" w:rsidP="00155235">
            <w:r w:rsidRPr="004127FE">
              <w:t>0.7%</w:t>
            </w:r>
          </w:p>
        </w:tc>
        <w:tc>
          <w:tcPr>
            <w:tcW w:w="0" w:type="auto"/>
            <w:tcBorders>
              <w:bottom w:val="single" w:sz="4" w:space="0" w:color="auto"/>
            </w:tcBorders>
          </w:tcPr>
          <w:p w14:paraId="3E9FFCC2" w14:textId="77777777" w:rsidR="00155235" w:rsidRPr="004127FE" w:rsidRDefault="00155235" w:rsidP="00155235">
            <w:r w:rsidRPr="004127FE">
              <w:t>2</w:t>
            </w:r>
          </w:p>
        </w:tc>
        <w:tc>
          <w:tcPr>
            <w:tcW w:w="0" w:type="auto"/>
            <w:tcBorders>
              <w:bottom w:val="single" w:sz="4" w:space="0" w:color="auto"/>
            </w:tcBorders>
          </w:tcPr>
          <w:p w14:paraId="1AB0801C" w14:textId="77777777" w:rsidR="00155235" w:rsidRPr="004127FE" w:rsidRDefault="00155235" w:rsidP="00155235">
            <w:r w:rsidRPr="004127FE">
              <w:t>1.3%</w:t>
            </w:r>
          </w:p>
        </w:tc>
      </w:tr>
    </w:tbl>
    <w:p w14:paraId="3940D61A" w14:textId="77777777" w:rsidR="00EC46AB" w:rsidRPr="004127FE" w:rsidRDefault="00EC46AB" w:rsidP="00EC46AB">
      <w:pPr>
        <w:spacing w:line="480" w:lineRule="auto"/>
      </w:pPr>
    </w:p>
    <w:p w14:paraId="07627246" w14:textId="77777777" w:rsidR="00EC46AB" w:rsidRDefault="00EC46AB" w:rsidP="00EC46AB">
      <w:pPr>
        <w:spacing w:line="480" w:lineRule="auto"/>
      </w:pPr>
      <w:r>
        <w:br w:type="page"/>
      </w:r>
      <w:proofErr w:type="gramStart"/>
      <w:r>
        <w:lastRenderedPageBreak/>
        <w:t xml:space="preserve">Table </w:t>
      </w:r>
      <w:r w:rsidR="00031957">
        <w:t>3</w:t>
      </w:r>
      <w:r>
        <w:t>.</w:t>
      </w:r>
      <w:proofErr w:type="gramEnd"/>
      <w:r>
        <w:t xml:space="preserve">  Treatment Beliefs by Group</w:t>
      </w:r>
    </w:p>
    <w:tbl>
      <w:tblPr>
        <w:tblW w:w="0" w:type="auto"/>
        <w:tblLook w:val="04A0" w:firstRow="1" w:lastRow="0" w:firstColumn="1" w:lastColumn="0" w:noHBand="0" w:noVBand="1"/>
      </w:tblPr>
      <w:tblGrid>
        <w:gridCol w:w="1720"/>
        <w:gridCol w:w="653"/>
        <w:gridCol w:w="532"/>
        <w:gridCol w:w="592"/>
        <w:gridCol w:w="678"/>
        <w:gridCol w:w="553"/>
        <w:gridCol w:w="615"/>
        <w:gridCol w:w="2321"/>
        <w:gridCol w:w="716"/>
      </w:tblGrid>
      <w:tr w:rsidR="00EC46AB" w14:paraId="3B3AB578" w14:textId="77777777" w:rsidTr="00ED56DF">
        <w:tc>
          <w:tcPr>
            <w:tcW w:w="0" w:type="auto"/>
            <w:tcBorders>
              <w:top w:val="single" w:sz="4" w:space="0" w:color="auto"/>
            </w:tcBorders>
            <w:shd w:val="clear" w:color="auto" w:fill="auto"/>
          </w:tcPr>
          <w:p w14:paraId="66C6AC96" w14:textId="77777777" w:rsidR="00EC46AB" w:rsidRDefault="00EC46AB" w:rsidP="00ED56DF">
            <w:pPr>
              <w:spacing w:line="480" w:lineRule="auto"/>
            </w:pPr>
            <w:r>
              <w:t>Treatment Belief</w:t>
            </w:r>
          </w:p>
        </w:tc>
        <w:tc>
          <w:tcPr>
            <w:tcW w:w="0" w:type="auto"/>
            <w:gridSpan w:val="3"/>
            <w:tcBorders>
              <w:top w:val="single" w:sz="4" w:space="0" w:color="auto"/>
            </w:tcBorders>
            <w:shd w:val="clear" w:color="auto" w:fill="auto"/>
          </w:tcPr>
          <w:p w14:paraId="6ED7E96E" w14:textId="77777777" w:rsidR="00EC46AB" w:rsidRDefault="00EC46AB" w:rsidP="00ED56DF">
            <w:pPr>
              <w:spacing w:line="480" w:lineRule="auto"/>
            </w:pPr>
            <w:r>
              <w:t>Standard website</w:t>
            </w:r>
          </w:p>
        </w:tc>
        <w:tc>
          <w:tcPr>
            <w:tcW w:w="0" w:type="auto"/>
            <w:gridSpan w:val="3"/>
            <w:tcBorders>
              <w:top w:val="single" w:sz="4" w:space="0" w:color="auto"/>
            </w:tcBorders>
            <w:shd w:val="clear" w:color="auto" w:fill="auto"/>
          </w:tcPr>
          <w:p w14:paraId="6C231339" w14:textId="77777777" w:rsidR="00EC46AB" w:rsidRDefault="00EC46AB" w:rsidP="00ED56DF">
            <w:pPr>
              <w:spacing w:line="480" w:lineRule="auto"/>
            </w:pPr>
            <w:r>
              <w:t>Enhanced website</w:t>
            </w:r>
          </w:p>
        </w:tc>
        <w:tc>
          <w:tcPr>
            <w:tcW w:w="0" w:type="auto"/>
            <w:tcBorders>
              <w:top w:val="single" w:sz="4" w:space="0" w:color="auto"/>
            </w:tcBorders>
          </w:tcPr>
          <w:p w14:paraId="18A57210" w14:textId="77777777" w:rsidR="00EC46AB" w:rsidRDefault="00EC46AB" w:rsidP="00ED56DF">
            <w:pPr>
              <w:spacing w:line="480" w:lineRule="auto"/>
            </w:pPr>
            <w:r>
              <w:t xml:space="preserve">Comparison </w:t>
            </w:r>
            <w:r w:rsidRPr="008F6F01">
              <w:rPr>
                <w:vertAlign w:val="superscript"/>
              </w:rPr>
              <w:t>a</w:t>
            </w:r>
          </w:p>
        </w:tc>
        <w:tc>
          <w:tcPr>
            <w:tcW w:w="0" w:type="auto"/>
            <w:tcBorders>
              <w:top w:val="single" w:sz="4" w:space="0" w:color="auto"/>
            </w:tcBorders>
          </w:tcPr>
          <w:p w14:paraId="1E158923" w14:textId="77777777" w:rsidR="00EC46AB" w:rsidRDefault="00EC46AB" w:rsidP="00ED56DF">
            <w:pPr>
              <w:spacing w:line="480" w:lineRule="auto"/>
            </w:pPr>
            <w:r>
              <w:rPr>
                <w:rFonts w:cs="Calibri"/>
              </w:rPr>
              <w:t>η</w:t>
            </w:r>
            <w:r w:rsidRPr="00742DF0">
              <w:rPr>
                <w:vertAlign w:val="superscript"/>
              </w:rPr>
              <w:t>2</w:t>
            </w:r>
          </w:p>
        </w:tc>
      </w:tr>
      <w:tr w:rsidR="00EC46AB" w14:paraId="2A16F1CB" w14:textId="77777777" w:rsidTr="00ED56DF">
        <w:tc>
          <w:tcPr>
            <w:tcW w:w="0" w:type="auto"/>
            <w:tcBorders>
              <w:bottom w:val="single" w:sz="4" w:space="0" w:color="auto"/>
            </w:tcBorders>
            <w:shd w:val="clear" w:color="auto" w:fill="auto"/>
          </w:tcPr>
          <w:p w14:paraId="56508772" w14:textId="77777777" w:rsidR="00EC46AB" w:rsidRDefault="00EC46AB" w:rsidP="00ED56DF">
            <w:pPr>
              <w:spacing w:line="480" w:lineRule="auto"/>
            </w:pPr>
          </w:p>
        </w:tc>
        <w:tc>
          <w:tcPr>
            <w:tcW w:w="0" w:type="auto"/>
            <w:tcBorders>
              <w:bottom w:val="single" w:sz="4" w:space="0" w:color="auto"/>
            </w:tcBorders>
            <w:shd w:val="clear" w:color="auto" w:fill="auto"/>
          </w:tcPr>
          <w:p w14:paraId="6A690BDC" w14:textId="77777777" w:rsidR="00EC46AB" w:rsidRDefault="00EC46AB" w:rsidP="00ED56DF">
            <w:pPr>
              <w:spacing w:line="480" w:lineRule="auto"/>
            </w:pPr>
            <w:r>
              <w:t>M</w:t>
            </w:r>
          </w:p>
        </w:tc>
        <w:tc>
          <w:tcPr>
            <w:tcW w:w="0" w:type="auto"/>
            <w:tcBorders>
              <w:bottom w:val="single" w:sz="4" w:space="0" w:color="auto"/>
            </w:tcBorders>
          </w:tcPr>
          <w:p w14:paraId="5AF8E2E4" w14:textId="77777777" w:rsidR="00EC46AB" w:rsidRDefault="00EC46AB" w:rsidP="00ED56DF">
            <w:pPr>
              <w:spacing w:line="480" w:lineRule="auto"/>
            </w:pPr>
            <w:r>
              <w:t>SD</w:t>
            </w:r>
          </w:p>
        </w:tc>
        <w:tc>
          <w:tcPr>
            <w:tcW w:w="0" w:type="auto"/>
            <w:tcBorders>
              <w:bottom w:val="single" w:sz="4" w:space="0" w:color="auto"/>
            </w:tcBorders>
          </w:tcPr>
          <w:p w14:paraId="19253B38" w14:textId="77777777" w:rsidR="00EC46AB" w:rsidRDefault="00EC46AB" w:rsidP="00ED56DF">
            <w:pPr>
              <w:spacing w:line="480" w:lineRule="auto"/>
            </w:pPr>
            <w:r>
              <w:t>n</w:t>
            </w:r>
          </w:p>
        </w:tc>
        <w:tc>
          <w:tcPr>
            <w:tcW w:w="0" w:type="auto"/>
            <w:tcBorders>
              <w:bottom w:val="single" w:sz="4" w:space="0" w:color="auto"/>
            </w:tcBorders>
            <w:shd w:val="clear" w:color="auto" w:fill="auto"/>
          </w:tcPr>
          <w:p w14:paraId="445D8685" w14:textId="77777777" w:rsidR="00EC46AB" w:rsidRDefault="00EC46AB" w:rsidP="00ED56DF">
            <w:pPr>
              <w:spacing w:line="480" w:lineRule="auto"/>
            </w:pPr>
            <w:r>
              <w:t>M</w:t>
            </w:r>
          </w:p>
        </w:tc>
        <w:tc>
          <w:tcPr>
            <w:tcW w:w="0" w:type="auto"/>
            <w:tcBorders>
              <w:bottom w:val="single" w:sz="4" w:space="0" w:color="auto"/>
            </w:tcBorders>
          </w:tcPr>
          <w:p w14:paraId="52FE787A" w14:textId="77777777" w:rsidR="00EC46AB" w:rsidRDefault="00EC46AB" w:rsidP="00ED56DF">
            <w:pPr>
              <w:spacing w:line="480" w:lineRule="auto"/>
            </w:pPr>
            <w:r>
              <w:t>SD</w:t>
            </w:r>
          </w:p>
        </w:tc>
        <w:tc>
          <w:tcPr>
            <w:tcW w:w="0" w:type="auto"/>
            <w:tcBorders>
              <w:bottom w:val="single" w:sz="4" w:space="0" w:color="auto"/>
            </w:tcBorders>
          </w:tcPr>
          <w:p w14:paraId="0760CA33" w14:textId="77777777" w:rsidR="00EC46AB" w:rsidRDefault="00EC46AB" w:rsidP="00ED56DF">
            <w:pPr>
              <w:spacing w:line="480" w:lineRule="auto"/>
            </w:pPr>
            <w:r>
              <w:t>n</w:t>
            </w:r>
          </w:p>
        </w:tc>
        <w:tc>
          <w:tcPr>
            <w:tcW w:w="0" w:type="auto"/>
            <w:tcBorders>
              <w:bottom w:val="single" w:sz="4" w:space="0" w:color="auto"/>
            </w:tcBorders>
          </w:tcPr>
          <w:p w14:paraId="2739ACE4" w14:textId="77777777" w:rsidR="00EC46AB" w:rsidRDefault="00EC46AB" w:rsidP="00ED56DF">
            <w:pPr>
              <w:spacing w:line="480" w:lineRule="auto"/>
            </w:pPr>
          </w:p>
        </w:tc>
        <w:tc>
          <w:tcPr>
            <w:tcW w:w="0" w:type="auto"/>
            <w:tcBorders>
              <w:bottom w:val="single" w:sz="4" w:space="0" w:color="auto"/>
            </w:tcBorders>
          </w:tcPr>
          <w:p w14:paraId="6AAA80AA" w14:textId="77777777" w:rsidR="00EC46AB" w:rsidRDefault="00EC46AB" w:rsidP="00ED56DF">
            <w:pPr>
              <w:spacing w:line="480" w:lineRule="auto"/>
            </w:pPr>
          </w:p>
        </w:tc>
      </w:tr>
      <w:tr w:rsidR="00EC46AB" w14:paraId="70CDD6F4" w14:textId="77777777" w:rsidTr="00ED56DF">
        <w:tc>
          <w:tcPr>
            <w:tcW w:w="0" w:type="auto"/>
            <w:tcBorders>
              <w:top w:val="single" w:sz="4" w:space="0" w:color="auto"/>
            </w:tcBorders>
            <w:shd w:val="clear" w:color="auto" w:fill="auto"/>
          </w:tcPr>
          <w:p w14:paraId="4D46D223" w14:textId="77777777" w:rsidR="00EC46AB" w:rsidRDefault="00EC46AB" w:rsidP="00ED56DF">
            <w:pPr>
              <w:spacing w:line="480" w:lineRule="auto"/>
            </w:pPr>
            <w:r>
              <w:t>Concerns</w:t>
            </w:r>
          </w:p>
        </w:tc>
        <w:tc>
          <w:tcPr>
            <w:tcW w:w="0" w:type="auto"/>
            <w:tcBorders>
              <w:top w:val="single" w:sz="4" w:space="0" w:color="auto"/>
            </w:tcBorders>
            <w:shd w:val="clear" w:color="auto" w:fill="auto"/>
          </w:tcPr>
          <w:p w14:paraId="30F856F1" w14:textId="2B40EDCA" w:rsidR="00EC46AB" w:rsidRDefault="00964B37" w:rsidP="00ED56DF">
            <w:pPr>
              <w:spacing w:line="480" w:lineRule="auto"/>
            </w:pPr>
            <w:r>
              <w:t>8.2</w:t>
            </w:r>
          </w:p>
        </w:tc>
        <w:tc>
          <w:tcPr>
            <w:tcW w:w="0" w:type="auto"/>
            <w:tcBorders>
              <w:top w:val="single" w:sz="4" w:space="0" w:color="auto"/>
            </w:tcBorders>
          </w:tcPr>
          <w:p w14:paraId="422C274E" w14:textId="0110422D" w:rsidR="00EC46AB" w:rsidRDefault="00964B37" w:rsidP="00ED56DF">
            <w:pPr>
              <w:spacing w:line="480" w:lineRule="auto"/>
            </w:pPr>
            <w:r>
              <w:t>2.9</w:t>
            </w:r>
          </w:p>
        </w:tc>
        <w:tc>
          <w:tcPr>
            <w:tcW w:w="0" w:type="auto"/>
            <w:tcBorders>
              <w:top w:val="single" w:sz="4" w:space="0" w:color="auto"/>
            </w:tcBorders>
          </w:tcPr>
          <w:p w14:paraId="32ECA750" w14:textId="77777777" w:rsidR="00EC46AB" w:rsidRDefault="00EC46AB" w:rsidP="00ED56DF">
            <w:pPr>
              <w:spacing w:line="480" w:lineRule="auto"/>
            </w:pPr>
            <w:r>
              <w:t>157</w:t>
            </w:r>
          </w:p>
        </w:tc>
        <w:tc>
          <w:tcPr>
            <w:tcW w:w="0" w:type="auto"/>
            <w:tcBorders>
              <w:top w:val="single" w:sz="4" w:space="0" w:color="auto"/>
            </w:tcBorders>
            <w:shd w:val="clear" w:color="auto" w:fill="auto"/>
          </w:tcPr>
          <w:p w14:paraId="3BDB88F2" w14:textId="3C3FCBE1" w:rsidR="00EC46AB" w:rsidRDefault="00964B37" w:rsidP="00ED56DF">
            <w:pPr>
              <w:spacing w:line="480" w:lineRule="auto"/>
            </w:pPr>
            <w:r>
              <w:t>8.3</w:t>
            </w:r>
          </w:p>
        </w:tc>
        <w:tc>
          <w:tcPr>
            <w:tcW w:w="0" w:type="auto"/>
            <w:tcBorders>
              <w:top w:val="single" w:sz="4" w:space="0" w:color="auto"/>
            </w:tcBorders>
          </w:tcPr>
          <w:p w14:paraId="7021806E" w14:textId="6CD65388" w:rsidR="00EC46AB" w:rsidRDefault="00964B37" w:rsidP="00ED56DF">
            <w:pPr>
              <w:spacing w:line="480" w:lineRule="auto"/>
            </w:pPr>
            <w:r>
              <w:t>3.2</w:t>
            </w:r>
          </w:p>
        </w:tc>
        <w:tc>
          <w:tcPr>
            <w:tcW w:w="0" w:type="auto"/>
            <w:tcBorders>
              <w:top w:val="single" w:sz="4" w:space="0" w:color="auto"/>
            </w:tcBorders>
          </w:tcPr>
          <w:p w14:paraId="5048F7F7" w14:textId="77777777" w:rsidR="00EC46AB" w:rsidRDefault="00EC46AB" w:rsidP="00ED56DF">
            <w:pPr>
              <w:spacing w:line="480" w:lineRule="auto"/>
            </w:pPr>
            <w:r>
              <w:t>161</w:t>
            </w:r>
          </w:p>
        </w:tc>
        <w:tc>
          <w:tcPr>
            <w:tcW w:w="0" w:type="auto"/>
            <w:tcBorders>
              <w:top w:val="single" w:sz="4" w:space="0" w:color="auto"/>
            </w:tcBorders>
          </w:tcPr>
          <w:p w14:paraId="1A5DB040" w14:textId="524E93EA" w:rsidR="00EC46AB" w:rsidRDefault="00964B37" w:rsidP="00ED56DF">
            <w:pPr>
              <w:spacing w:line="480" w:lineRule="auto"/>
            </w:pPr>
            <w:r>
              <w:t>F(1, 314) = .02</w:t>
            </w:r>
            <w:r w:rsidR="00EC46AB">
              <w:t>, p=.898</w:t>
            </w:r>
          </w:p>
        </w:tc>
        <w:tc>
          <w:tcPr>
            <w:tcW w:w="0" w:type="auto"/>
            <w:tcBorders>
              <w:top w:val="single" w:sz="4" w:space="0" w:color="auto"/>
            </w:tcBorders>
          </w:tcPr>
          <w:p w14:paraId="173F41D9" w14:textId="77777777" w:rsidR="00EC46AB" w:rsidRDefault="00EC46AB" w:rsidP="00ED56DF">
            <w:pPr>
              <w:spacing w:line="480" w:lineRule="auto"/>
            </w:pPr>
            <w:r>
              <w:t>&lt;.001</w:t>
            </w:r>
          </w:p>
        </w:tc>
      </w:tr>
      <w:tr w:rsidR="00EC46AB" w14:paraId="00DB6B61" w14:textId="77777777" w:rsidTr="00ED56DF">
        <w:tc>
          <w:tcPr>
            <w:tcW w:w="0" w:type="auto"/>
            <w:shd w:val="clear" w:color="auto" w:fill="auto"/>
          </w:tcPr>
          <w:p w14:paraId="23BC4687" w14:textId="77777777" w:rsidR="00EC46AB" w:rsidRDefault="00EC46AB" w:rsidP="00ED56DF">
            <w:pPr>
              <w:spacing w:line="480" w:lineRule="auto"/>
            </w:pPr>
            <w:r>
              <w:t>Individual Fit</w:t>
            </w:r>
          </w:p>
        </w:tc>
        <w:tc>
          <w:tcPr>
            <w:tcW w:w="0" w:type="auto"/>
            <w:shd w:val="clear" w:color="auto" w:fill="auto"/>
          </w:tcPr>
          <w:p w14:paraId="08EA7480" w14:textId="437DD6E5" w:rsidR="00EC46AB" w:rsidRDefault="00964B37" w:rsidP="00ED56DF">
            <w:pPr>
              <w:spacing w:line="480" w:lineRule="auto"/>
            </w:pPr>
            <w:r>
              <w:t>14.5</w:t>
            </w:r>
          </w:p>
        </w:tc>
        <w:tc>
          <w:tcPr>
            <w:tcW w:w="0" w:type="auto"/>
          </w:tcPr>
          <w:p w14:paraId="2584029B" w14:textId="23B233BE" w:rsidR="00EC46AB" w:rsidRDefault="00964B37" w:rsidP="00ED56DF">
            <w:pPr>
              <w:spacing w:line="480" w:lineRule="auto"/>
            </w:pPr>
            <w:r>
              <w:t>4.0</w:t>
            </w:r>
          </w:p>
        </w:tc>
        <w:tc>
          <w:tcPr>
            <w:tcW w:w="0" w:type="auto"/>
          </w:tcPr>
          <w:p w14:paraId="5464BF50" w14:textId="77777777" w:rsidR="00EC46AB" w:rsidRDefault="00EC46AB" w:rsidP="00ED56DF">
            <w:pPr>
              <w:spacing w:line="480" w:lineRule="auto"/>
            </w:pPr>
            <w:r>
              <w:t>152</w:t>
            </w:r>
          </w:p>
        </w:tc>
        <w:tc>
          <w:tcPr>
            <w:tcW w:w="0" w:type="auto"/>
            <w:shd w:val="clear" w:color="auto" w:fill="auto"/>
          </w:tcPr>
          <w:p w14:paraId="380C3315" w14:textId="148DE0DC" w:rsidR="00EC46AB" w:rsidRDefault="00964B37" w:rsidP="00ED56DF">
            <w:pPr>
              <w:spacing w:line="480" w:lineRule="auto"/>
            </w:pPr>
            <w:r>
              <w:t>14.8</w:t>
            </w:r>
          </w:p>
        </w:tc>
        <w:tc>
          <w:tcPr>
            <w:tcW w:w="0" w:type="auto"/>
          </w:tcPr>
          <w:p w14:paraId="4710905C" w14:textId="575A81B2" w:rsidR="00EC46AB" w:rsidRDefault="00964B37" w:rsidP="00ED56DF">
            <w:pPr>
              <w:spacing w:line="480" w:lineRule="auto"/>
            </w:pPr>
            <w:r>
              <w:t>3.9</w:t>
            </w:r>
          </w:p>
        </w:tc>
        <w:tc>
          <w:tcPr>
            <w:tcW w:w="0" w:type="auto"/>
          </w:tcPr>
          <w:p w14:paraId="617EEA31" w14:textId="77777777" w:rsidR="00EC46AB" w:rsidRDefault="00EC46AB" w:rsidP="00ED56DF">
            <w:pPr>
              <w:spacing w:line="480" w:lineRule="auto"/>
            </w:pPr>
            <w:r>
              <w:t>151</w:t>
            </w:r>
          </w:p>
        </w:tc>
        <w:tc>
          <w:tcPr>
            <w:tcW w:w="0" w:type="auto"/>
          </w:tcPr>
          <w:p w14:paraId="5CEB52A9" w14:textId="0B16B2B4" w:rsidR="00EC46AB" w:rsidRDefault="00964B37" w:rsidP="00ED56DF">
            <w:pPr>
              <w:spacing w:line="480" w:lineRule="auto"/>
            </w:pPr>
            <w:r>
              <w:t>F(1, 299) = .4</w:t>
            </w:r>
            <w:r w:rsidR="00EC46AB">
              <w:t>8, p=.490</w:t>
            </w:r>
          </w:p>
        </w:tc>
        <w:tc>
          <w:tcPr>
            <w:tcW w:w="0" w:type="auto"/>
          </w:tcPr>
          <w:p w14:paraId="4ACEF6B5" w14:textId="77777777" w:rsidR="00EC46AB" w:rsidRDefault="00EC46AB" w:rsidP="00ED56DF">
            <w:pPr>
              <w:spacing w:line="480" w:lineRule="auto"/>
            </w:pPr>
            <w:r>
              <w:t>.002</w:t>
            </w:r>
          </w:p>
        </w:tc>
      </w:tr>
      <w:tr w:rsidR="00EC46AB" w14:paraId="263269D6" w14:textId="77777777" w:rsidTr="00ED56DF">
        <w:tc>
          <w:tcPr>
            <w:tcW w:w="0" w:type="auto"/>
            <w:shd w:val="clear" w:color="auto" w:fill="auto"/>
          </w:tcPr>
          <w:p w14:paraId="7CB311BF" w14:textId="77777777" w:rsidR="00EC46AB" w:rsidRDefault="00EC46AB" w:rsidP="00ED56DF">
            <w:pPr>
              <w:spacing w:line="480" w:lineRule="auto"/>
            </w:pPr>
            <w:r>
              <w:t xml:space="preserve">Expectancy </w:t>
            </w:r>
          </w:p>
        </w:tc>
        <w:tc>
          <w:tcPr>
            <w:tcW w:w="0" w:type="auto"/>
            <w:shd w:val="clear" w:color="auto" w:fill="auto"/>
          </w:tcPr>
          <w:p w14:paraId="7CBCBE5A" w14:textId="012AD82C" w:rsidR="00EC46AB" w:rsidRDefault="00964B37" w:rsidP="00ED56DF">
            <w:pPr>
              <w:spacing w:line="480" w:lineRule="auto"/>
            </w:pPr>
            <w:r>
              <w:t>16.1</w:t>
            </w:r>
          </w:p>
        </w:tc>
        <w:tc>
          <w:tcPr>
            <w:tcW w:w="0" w:type="auto"/>
          </w:tcPr>
          <w:p w14:paraId="6FDF72B6" w14:textId="67E56C08" w:rsidR="00EC46AB" w:rsidRDefault="00EC46AB" w:rsidP="00ED56DF">
            <w:pPr>
              <w:spacing w:line="480" w:lineRule="auto"/>
            </w:pPr>
            <w:r>
              <w:t>2</w:t>
            </w:r>
            <w:r w:rsidR="00964B37">
              <w:t>.8</w:t>
            </w:r>
          </w:p>
        </w:tc>
        <w:tc>
          <w:tcPr>
            <w:tcW w:w="0" w:type="auto"/>
          </w:tcPr>
          <w:p w14:paraId="6A409F3C" w14:textId="77777777" w:rsidR="00EC46AB" w:rsidRDefault="00EC46AB" w:rsidP="00ED56DF">
            <w:pPr>
              <w:spacing w:line="480" w:lineRule="auto"/>
            </w:pPr>
            <w:r>
              <w:t>154</w:t>
            </w:r>
          </w:p>
        </w:tc>
        <w:tc>
          <w:tcPr>
            <w:tcW w:w="0" w:type="auto"/>
            <w:shd w:val="clear" w:color="auto" w:fill="auto"/>
          </w:tcPr>
          <w:p w14:paraId="4C29A906" w14:textId="7859CE72" w:rsidR="00EC46AB" w:rsidRDefault="00964B37" w:rsidP="00ED56DF">
            <w:pPr>
              <w:spacing w:line="480" w:lineRule="auto"/>
            </w:pPr>
            <w:r>
              <w:t>16.5</w:t>
            </w:r>
          </w:p>
        </w:tc>
        <w:tc>
          <w:tcPr>
            <w:tcW w:w="0" w:type="auto"/>
          </w:tcPr>
          <w:p w14:paraId="7546180E" w14:textId="44567BA1" w:rsidR="00EC46AB" w:rsidRDefault="00964B37" w:rsidP="00ED56DF">
            <w:pPr>
              <w:spacing w:line="480" w:lineRule="auto"/>
            </w:pPr>
            <w:r>
              <w:t>2.5</w:t>
            </w:r>
          </w:p>
        </w:tc>
        <w:tc>
          <w:tcPr>
            <w:tcW w:w="0" w:type="auto"/>
          </w:tcPr>
          <w:p w14:paraId="1D15B8DD" w14:textId="77777777" w:rsidR="00EC46AB" w:rsidRDefault="00EC46AB" w:rsidP="00ED56DF">
            <w:pPr>
              <w:spacing w:line="480" w:lineRule="auto"/>
            </w:pPr>
            <w:r>
              <w:t>159</w:t>
            </w:r>
          </w:p>
        </w:tc>
        <w:tc>
          <w:tcPr>
            <w:tcW w:w="0" w:type="auto"/>
          </w:tcPr>
          <w:p w14:paraId="6561BFCA" w14:textId="5A4658CF" w:rsidR="00EC46AB" w:rsidRDefault="00964B37" w:rsidP="00ED56DF">
            <w:pPr>
              <w:spacing w:line="480" w:lineRule="auto"/>
            </w:pPr>
            <w:r>
              <w:t>F(1, 309) = 2.81</w:t>
            </w:r>
            <w:r w:rsidR="00EC46AB">
              <w:t>, p=.095</w:t>
            </w:r>
          </w:p>
        </w:tc>
        <w:tc>
          <w:tcPr>
            <w:tcW w:w="0" w:type="auto"/>
          </w:tcPr>
          <w:p w14:paraId="7207897D" w14:textId="77777777" w:rsidR="00EC46AB" w:rsidRDefault="00EC46AB" w:rsidP="00ED56DF">
            <w:pPr>
              <w:spacing w:line="480" w:lineRule="auto"/>
            </w:pPr>
            <w:r>
              <w:t>.009</w:t>
            </w:r>
          </w:p>
        </w:tc>
      </w:tr>
      <w:tr w:rsidR="00EC46AB" w14:paraId="74377265" w14:textId="77777777" w:rsidTr="00ED56DF">
        <w:tc>
          <w:tcPr>
            <w:tcW w:w="0" w:type="auto"/>
            <w:tcBorders>
              <w:bottom w:val="single" w:sz="4" w:space="0" w:color="auto"/>
            </w:tcBorders>
            <w:shd w:val="clear" w:color="auto" w:fill="auto"/>
          </w:tcPr>
          <w:p w14:paraId="77130018" w14:textId="77777777" w:rsidR="00EC46AB" w:rsidRDefault="00EC46AB" w:rsidP="00ED56DF">
            <w:pPr>
              <w:spacing w:line="480" w:lineRule="auto"/>
            </w:pPr>
            <w:r>
              <w:t>Credibility</w:t>
            </w:r>
          </w:p>
        </w:tc>
        <w:tc>
          <w:tcPr>
            <w:tcW w:w="0" w:type="auto"/>
            <w:tcBorders>
              <w:bottom w:val="single" w:sz="4" w:space="0" w:color="auto"/>
            </w:tcBorders>
            <w:shd w:val="clear" w:color="auto" w:fill="auto"/>
          </w:tcPr>
          <w:p w14:paraId="2EF79241" w14:textId="55ED30BB" w:rsidR="00EC46AB" w:rsidRDefault="00964B37" w:rsidP="00ED56DF">
            <w:pPr>
              <w:spacing w:line="480" w:lineRule="auto"/>
            </w:pPr>
            <w:r>
              <w:t>15.1</w:t>
            </w:r>
          </w:p>
        </w:tc>
        <w:tc>
          <w:tcPr>
            <w:tcW w:w="0" w:type="auto"/>
            <w:tcBorders>
              <w:bottom w:val="single" w:sz="4" w:space="0" w:color="auto"/>
            </w:tcBorders>
          </w:tcPr>
          <w:p w14:paraId="6AB29310" w14:textId="46BE37F3" w:rsidR="00EC46AB" w:rsidRDefault="00964B37" w:rsidP="00ED56DF">
            <w:pPr>
              <w:spacing w:line="480" w:lineRule="auto"/>
            </w:pPr>
            <w:r>
              <w:t>3.3</w:t>
            </w:r>
          </w:p>
        </w:tc>
        <w:tc>
          <w:tcPr>
            <w:tcW w:w="0" w:type="auto"/>
            <w:tcBorders>
              <w:bottom w:val="single" w:sz="4" w:space="0" w:color="auto"/>
            </w:tcBorders>
          </w:tcPr>
          <w:p w14:paraId="5FC0C9A4" w14:textId="77777777" w:rsidR="00EC46AB" w:rsidRDefault="00EC46AB" w:rsidP="00ED56DF">
            <w:pPr>
              <w:spacing w:line="480" w:lineRule="auto"/>
            </w:pPr>
            <w:r>
              <w:t>156</w:t>
            </w:r>
          </w:p>
        </w:tc>
        <w:tc>
          <w:tcPr>
            <w:tcW w:w="0" w:type="auto"/>
            <w:tcBorders>
              <w:bottom w:val="single" w:sz="4" w:space="0" w:color="auto"/>
            </w:tcBorders>
            <w:shd w:val="clear" w:color="auto" w:fill="auto"/>
          </w:tcPr>
          <w:p w14:paraId="020489F3" w14:textId="633B553C" w:rsidR="00EC46AB" w:rsidRDefault="00964B37" w:rsidP="00ED56DF">
            <w:pPr>
              <w:spacing w:line="480" w:lineRule="auto"/>
            </w:pPr>
            <w:r>
              <w:t>15.6</w:t>
            </w:r>
          </w:p>
        </w:tc>
        <w:tc>
          <w:tcPr>
            <w:tcW w:w="0" w:type="auto"/>
            <w:tcBorders>
              <w:bottom w:val="single" w:sz="4" w:space="0" w:color="auto"/>
            </w:tcBorders>
          </w:tcPr>
          <w:p w14:paraId="032CDBF0" w14:textId="405213AF" w:rsidR="00EC46AB" w:rsidRDefault="00964B37" w:rsidP="00ED56DF">
            <w:pPr>
              <w:spacing w:line="480" w:lineRule="auto"/>
            </w:pPr>
            <w:r>
              <w:t>3.1</w:t>
            </w:r>
          </w:p>
        </w:tc>
        <w:tc>
          <w:tcPr>
            <w:tcW w:w="0" w:type="auto"/>
            <w:tcBorders>
              <w:bottom w:val="single" w:sz="4" w:space="0" w:color="auto"/>
            </w:tcBorders>
          </w:tcPr>
          <w:p w14:paraId="6AFE438E" w14:textId="77777777" w:rsidR="00EC46AB" w:rsidRDefault="00EC46AB" w:rsidP="00ED56DF">
            <w:pPr>
              <w:spacing w:line="480" w:lineRule="auto"/>
            </w:pPr>
            <w:r>
              <w:t>161</w:t>
            </w:r>
          </w:p>
        </w:tc>
        <w:tc>
          <w:tcPr>
            <w:tcW w:w="0" w:type="auto"/>
            <w:tcBorders>
              <w:bottom w:val="single" w:sz="4" w:space="0" w:color="auto"/>
            </w:tcBorders>
          </w:tcPr>
          <w:p w14:paraId="3772865C" w14:textId="276AED7E" w:rsidR="00EC46AB" w:rsidRDefault="00964B37" w:rsidP="00ED56DF">
            <w:pPr>
              <w:spacing w:line="480" w:lineRule="auto"/>
            </w:pPr>
            <w:r>
              <w:t>F(1, 313) = 3.35</w:t>
            </w:r>
            <w:r w:rsidR="00EC46AB">
              <w:t>, p=.068</w:t>
            </w:r>
          </w:p>
        </w:tc>
        <w:tc>
          <w:tcPr>
            <w:tcW w:w="0" w:type="auto"/>
            <w:tcBorders>
              <w:bottom w:val="single" w:sz="4" w:space="0" w:color="auto"/>
            </w:tcBorders>
          </w:tcPr>
          <w:p w14:paraId="3F993949" w14:textId="77777777" w:rsidR="00EC46AB" w:rsidRDefault="00EC46AB" w:rsidP="00ED56DF">
            <w:pPr>
              <w:spacing w:line="480" w:lineRule="auto"/>
            </w:pPr>
            <w:r>
              <w:t>.011</w:t>
            </w:r>
          </w:p>
        </w:tc>
      </w:tr>
    </w:tbl>
    <w:p w14:paraId="0E2C7478" w14:textId="77777777" w:rsidR="00EC46AB" w:rsidRDefault="00EC46AB" w:rsidP="00EC46AB">
      <w:pPr>
        <w:spacing w:line="480" w:lineRule="auto"/>
      </w:pPr>
      <w:proofErr w:type="gramStart"/>
      <w:r w:rsidRPr="008F6F01">
        <w:rPr>
          <w:vertAlign w:val="superscript"/>
        </w:rPr>
        <w:t>a</w:t>
      </w:r>
      <w:proofErr w:type="gramEnd"/>
      <w:r>
        <w:rPr>
          <w:vertAlign w:val="superscript"/>
        </w:rPr>
        <w:t xml:space="preserve"> </w:t>
      </w:r>
      <w:r>
        <w:t>Models adjusted for previous acupuncture use and looking up additional information about acupuncture during breaks from the study</w:t>
      </w:r>
    </w:p>
    <w:p w14:paraId="5A7CE919" w14:textId="77777777" w:rsidR="004553AE" w:rsidRPr="004553AE" w:rsidRDefault="00E840EE" w:rsidP="00DD5BE7">
      <w:pPr>
        <w:rPr>
          <w:b/>
          <w:bCs/>
        </w:rPr>
      </w:pPr>
      <w:r>
        <w:br w:type="page"/>
      </w:r>
      <w:r w:rsidR="004553AE" w:rsidRPr="004553AE">
        <w:rPr>
          <w:b/>
          <w:bCs/>
        </w:rPr>
        <w:lastRenderedPageBreak/>
        <w:t>Figure Captions</w:t>
      </w:r>
    </w:p>
    <w:p w14:paraId="05074531" w14:textId="77777777" w:rsidR="00733BD1" w:rsidRDefault="00DD5BE7" w:rsidP="00DD5BE7">
      <w:proofErr w:type="gramStart"/>
      <w:r>
        <w:t>Figure 1</w:t>
      </w:r>
      <w:r w:rsidR="009D7F2E">
        <w:t>.</w:t>
      </w:r>
      <w:proofErr w:type="gramEnd"/>
      <w:r w:rsidR="009D7F2E">
        <w:t xml:space="preserve">  Example screenshot from enhanced website</w:t>
      </w:r>
    </w:p>
    <w:p w14:paraId="02F62BDE" w14:textId="77FBEBA0" w:rsidR="00083460" w:rsidRDefault="009D7F2E" w:rsidP="009D7F2E">
      <w:pPr>
        <w:rPr>
          <w:bCs/>
        </w:rPr>
      </w:pPr>
      <w:proofErr w:type="gramStart"/>
      <w:r w:rsidRPr="00C65828">
        <w:rPr>
          <w:bCs/>
        </w:rPr>
        <w:t>Figure 2.</w:t>
      </w:r>
      <w:proofErr w:type="gramEnd"/>
      <w:r w:rsidRPr="00C65828">
        <w:rPr>
          <w:bCs/>
        </w:rPr>
        <w:t xml:space="preserve">  </w:t>
      </w:r>
      <w:proofErr w:type="gramStart"/>
      <w:r w:rsidR="00155235">
        <w:rPr>
          <w:bCs/>
        </w:rPr>
        <w:t>Participant</w:t>
      </w:r>
      <w:r w:rsidRPr="00C65828">
        <w:rPr>
          <w:bCs/>
        </w:rPr>
        <w:t xml:space="preserve"> Flow Diagram.</w:t>
      </w:r>
      <w:proofErr w:type="gramEnd"/>
    </w:p>
    <w:p w14:paraId="0BA5F02F" w14:textId="65C4BCEE" w:rsidR="009D7F2E" w:rsidRPr="0079689E" w:rsidRDefault="009D7F2E" w:rsidP="00362FE7">
      <w:pPr>
        <w:spacing w:line="480" w:lineRule="auto"/>
        <w:rPr>
          <w:rFonts w:asciiTheme="minorHAnsi" w:hAnsiTheme="minorHAnsi" w:cstheme="majorBidi"/>
        </w:rPr>
      </w:pPr>
    </w:p>
    <w:sectPr w:rsidR="009D7F2E" w:rsidRPr="0079689E" w:rsidSect="009F1DBF">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499D12" w14:textId="77777777" w:rsidR="00FB15BA" w:rsidRDefault="00FB15BA" w:rsidP="00A07F74">
      <w:pPr>
        <w:spacing w:after="0" w:line="240" w:lineRule="auto"/>
      </w:pPr>
      <w:r>
        <w:separator/>
      </w:r>
    </w:p>
  </w:endnote>
  <w:endnote w:type="continuationSeparator" w:id="0">
    <w:p w14:paraId="365C142B" w14:textId="77777777" w:rsidR="00FB15BA" w:rsidRDefault="00FB15BA" w:rsidP="00A07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050674"/>
      <w:docPartObj>
        <w:docPartGallery w:val="Page Numbers (Bottom of Page)"/>
        <w:docPartUnique/>
      </w:docPartObj>
    </w:sdtPr>
    <w:sdtEndPr>
      <w:rPr>
        <w:noProof/>
      </w:rPr>
    </w:sdtEndPr>
    <w:sdtContent>
      <w:p w14:paraId="2E89D0C5" w14:textId="120EBE62" w:rsidR="00B73F04" w:rsidRDefault="00B73F04">
        <w:pPr>
          <w:pStyle w:val="Footer"/>
          <w:jc w:val="right"/>
        </w:pPr>
        <w:r>
          <w:fldChar w:fldCharType="begin"/>
        </w:r>
        <w:r>
          <w:instrText xml:space="preserve"> PAGE   \* MERGEFORMAT </w:instrText>
        </w:r>
        <w:r>
          <w:fldChar w:fldCharType="separate"/>
        </w:r>
        <w:r w:rsidR="000208B8">
          <w:rPr>
            <w:noProof/>
          </w:rPr>
          <w:t>1</w:t>
        </w:r>
        <w:r>
          <w:rPr>
            <w:noProof/>
          </w:rPr>
          <w:fldChar w:fldCharType="end"/>
        </w:r>
      </w:p>
    </w:sdtContent>
  </w:sdt>
  <w:p w14:paraId="528881A4" w14:textId="77777777" w:rsidR="00B73F04" w:rsidRDefault="00B73F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5E708A" w14:textId="77777777" w:rsidR="00FB15BA" w:rsidRDefault="00FB15BA" w:rsidP="00A07F74">
      <w:pPr>
        <w:spacing w:after="0" w:line="240" w:lineRule="auto"/>
      </w:pPr>
      <w:r>
        <w:separator/>
      </w:r>
    </w:p>
  </w:footnote>
  <w:footnote w:type="continuationSeparator" w:id="0">
    <w:p w14:paraId="6974064F" w14:textId="77777777" w:rsidR="00FB15BA" w:rsidRDefault="00FB15BA" w:rsidP="00A07F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410DE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AE94472"/>
    <w:multiLevelType w:val="singleLevel"/>
    <w:tmpl w:val="3A6A3ECC"/>
    <w:lvl w:ilvl="0">
      <w:start w:val="1"/>
      <w:numFmt w:val="decimal"/>
      <w:lvlText w:val="%1."/>
      <w:legacy w:legacy="1" w:legacySpace="0" w:legacyIndent="0"/>
      <w:lvlJc w:val="left"/>
      <w:pPr>
        <w:ind w:left="720" w:firstLine="0"/>
      </w:pPr>
      <w:rPr>
        <w:rFonts w:ascii="Calibri" w:eastAsia="Times New Roman" w:hAnsi="Calibri" w:cs="Times New Roman"/>
        <w:color w:val="000000"/>
      </w:rPr>
    </w:lvl>
  </w:abstractNum>
  <w:abstractNum w:abstractNumId="2">
    <w:nsid w:val="458F3551"/>
    <w:multiLevelType w:val="hybridMultilevel"/>
    <w:tmpl w:val="63B20B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3619C1"/>
    <w:multiLevelType w:val="hybridMultilevel"/>
    <w:tmpl w:val="B4E42E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lvlOverride w:ilvl="0">
      <w:startOverride w:val="1"/>
    </w:lvlOverride>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activeWritingStyle w:appName="MSWord" w:lang="fr-FR" w:vendorID="64" w:dllVersion="131078" w:nlCheck="1" w:checkStyle="0"/>
  <w:activeWritingStyle w:appName="MSWord" w:lang="en-GB" w:vendorID="64" w:dllVersion="131078" w:nlCheck="1" w:checkStyle="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33BD1"/>
    <w:rsid w:val="000157AA"/>
    <w:rsid w:val="000208B8"/>
    <w:rsid w:val="00027B67"/>
    <w:rsid w:val="000306EE"/>
    <w:rsid w:val="00031957"/>
    <w:rsid w:val="00040229"/>
    <w:rsid w:val="00040F17"/>
    <w:rsid w:val="00041F78"/>
    <w:rsid w:val="000432E7"/>
    <w:rsid w:val="00047297"/>
    <w:rsid w:val="000612DB"/>
    <w:rsid w:val="000663F8"/>
    <w:rsid w:val="000664BB"/>
    <w:rsid w:val="00066858"/>
    <w:rsid w:val="000728BE"/>
    <w:rsid w:val="0007492B"/>
    <w:rsid w:val="00076626"/>
    <w:rsid w:val="00080DE8"/>
    <w:rsid w:val="00081C48"/>
    <w:rsid w:val="00083460"/>
    <w:rsid w:val="0008763F"/>
    <w:rsid w:val="0009686F"/>
    <w:rsid w:val="00096972"/>
    <w:rsid w:val="000B2412"/>
    <w:rsid w:val="000C6798"/>
    <w:rsid w:val="000D2FB4"/>
    <w:rsid w:val="000E0031"/>
    <w:rsid w:val="000E52A7"/>
    <w:rsid w:val="000E53E1"/>
    <w:rsid w:val="000F0A6C"/>
    <w:rsid w:val="000F0E7B"/>
    <w:rsid w:val="000F10A1"/>
    <w:rsid w:val="000F3948"/>
    <w:rsid w:val="00106618"/>
    <w:rsid w:val="0011020B"/>
    <w:rsid w:val="00132AF9"/>
    <w:rsid w:val="00137E80"/>
    <w:rsid w:val="0014086C"/>
    <w:rsid w:val="00143EED"/>
    <w:rsid w:val="00154F36"/>
    <w:rsid w:val="00155235"/>
    <w:rsid w:val="00155B1D"/>
    <w:rsid w:val="001573AE"/>
    <w:rsid w:val="00164A1D"/>
    <w:rsid w:val="00164CF1"/>
    <w:rsid w:val="0017077E"/>
    <w:rsid w:val="001736E6"/>
    <w:rsid w:val="001846CB"/>
    <w:rsid w:val="00193FFC"/>
    <w:rsid w:val="00196178"/>
    <w:rsid w:val="001A0827"/>
    <w:rsid w:val="001C00CD"/>
    <w:rsid w:val="001C5022"/>
    <w:rsid w:val="001D2E14"/>
    <w:rsid w:val="001D4C36"/>
    <w:rsid w:val="001E182F"/>
    <w:rsid w:val="001E7D62"/>
    <w:rsid w:val="001F1DAE"/>
    <w:rsid w:val="001F686F"/>
    <w:rsid w:val="00201984"/>
    <w:rsid w:val="00204DFC"/>
    <w:rsid w:val="0020527E"/>
    <w:rsid w:val="00211378"/>
    <w:rsid w:val="00215397"/>
    <w:rsid w:val="00215916"/>
    <w:rsid w:val="00224F6E"/>
    <w:rsid w:val="00237E88"/>
    <w:rsid w:val="00240521"/>
    <w:rsid w:val="00257F7D"/>
    <w:rsid w:val="00262EAE"/>
    <w:rsid w:val="0026728B"/>
    <w:rsid w:val="00267342"/>
    <w:rsid w:val="00270BE6"/>
    <w:rsid w:val="00272039"/>
    <w:rsid w:val="00276A2B"/>
    <w:rsid w:val="0028732D"/>
    <w:rsid w:val="002909E2"/>
    <w:rsid w:val="0029469B"/>
    <w:rsid w:val="00295928"/>
    <w:rsid w:val="002A190F"/>
    <w:rsid w:val="002A1D3E"/>
    <w:rsid w:val="002B476B"/>
    <w:rsid w:val="002E5C66"/>
    <w:rsid w:val="0030157A"/>
    <w:rsid w:val="003054AF"/>
    <w:rsid w:val="00311582"/>
    <w:rsid w:val="0031226C"/>
    <w:rsid w:val="00321A23"/>
    <w:rsid w:val="00321CA1"/>
    <w:rsid w:val="00327DC1"/>
    <w:rsid w:val="00333370"/>
    <w:rsid w:val="0034513E"/>
    <w:rsid w:val="00347294"/>
    <w:rsid w:val="003566AE"/>
    <w:rsid w:val="00362272"/>
    <w:rsid w:val="00362FE7"/>
    <w:rsid w:val="00380F05"/>
    <w:rsid w:val="00382EB3"/>
    <w:rsid w:val="0039119E"/>
    <w:rsid w:val="0039346E"/>
    <w:rsid w:val="00397B6F"/>
    <w:rsid w:val="00397B79"/>
    <w:rsid w:val="003A7928"/>
    <w:rsid w:val="003C043A"/>
    <w:rsid w:val="003E7FC9"/>
    <w:rsid w:val="003F2160"/>
    <w:rsid w:val="003F35E5"/>
    <w:rsid w:val="003F6C47"/>
    <w:rsid w:val="00407D50"/>
    <w:rsid w:val="00411376"/>
    <w:rsid w:val="004127FE"/>
    <w:rsid w:val="00417796"/>
    <w:rsid w:val="00423341"/>
    <w:rsid w:val="0042533D"/>
    <w:rsid w:val="00427B03"/>
    <w:rsid w:val="00444E6C"/>
    <w:rsid w:val="0045464E"/>
    <w:rsid w:val="004553AE"/>
    <w:rsid w:val="00457769"/>
    <w:rsid w:val="00462EF9"/>
    <w:rsid w:val="00463A1B"/>
    <w:rsid w:val="004647A1"/>
    <w:rsid w:val="00474C64"/>
    <w:rsid w:val="004833F3"/>
    <w:rsid w:val="00486ACC"/>
    <w:rsid w:val="004A2CE0"/>
    <w:rsid w:val="004B17D5"/>
    <w:rsid w:val="004B280D"/>
    <w:rsid w:val="004C75E1"/>
    <w:rsid w:val="004D4CBB"/>
    <w:rsid w:val="004E0A9C"/>
    <w:rsid w:val="005013A5"/>
    <w:rsid w:val="0050212D"/>
    <w:rsid w:val="00502535"/>
    <w:rsid w:val="005026F7"/>
    <w:rsid w:val="00511877"/>
    <w:rsid w:val="00540F83"/>
    <w:rsid w:val="005413AC"/>
    <w:rsid w:val="005540A3"/>
    <w:rsid w:val="005607E8"/>
    <w:rsid w:val="00581768"/>
    <w:rsid w:val="005821F6"/>
    <w:rsid w:val="005826FF"/>
    <w:rsid w:val="00590382"/>
    <w:rsid w:val="005910DA"/>
    <w:rsid w:val="00596DB9"/>
    <w:rsid w:val="005A0F86"/>
    <w:rsid w:val="005B0386"/>
    <w:rsid w:val="005B5898"/>
    <w:rsid w:val="005C370D"/>
    <w:rsid w:val="005D5EE5"/>
    <w:rsid w:val="005D6399"/>
    <w:rsid w:val="005E0C7B"/>
    <w:rsid w:val="005E6F8A"/>
    <w:rsid w:val="005F0352"/>
    <w:rsid w:val="005F4D19"/>
    <w:rsid w:val="005F5ED3"/>
    <w:rsid w:val="006114CB"/>
    <w:rsid w:val="00624113"/>
    <w:rsid w:val="00637467"/>
    <w:rsid w:val="006637E9"/>
    <w:rsid w:val="00664F01"/>
    <w:rsid w:val="00671F61"/>
    <w:rsid w:val="00673993"/>
    <w:rsid w:val="006822AA"/>
    <w:rsid w:val="006B082C"/>
    <w:rsid w:val="006B1894"/>
    <w:rsid w:val="006C5A53"/>
    <w:rsid w:val="006C6409"/>
    <w:rsid w:val="006D0F21"/>
    <w:rsid w:val="006D6A71"/>
    <w:rsid w:val="006E0A9F"/>
    <w:rsid w:val="006E3EE1"/>
    <w:rsid w:val="006E50C3"/>
    <w:rsid w:val="006F29EB"/>
    <w:rsid w:val="006F4568"/>
    <w:rsid w:val="006F6176"/>
    <w:rsid w:val="006F773E"/>
    <w:rsid w:val="00706A2C"/>
    <w:rsid w:val="00714B08"/>
    <w:rsid w:val="007225EB"/>
    <w:rsid w:val="00723357"/>
    <w:rsid w:val="007321F9"/>
    <w:rsid w:val="00733BD1"/>
    <w:rsid w:val="0073562E"/>
    <w:rsid w:val="00735C43"/>
    <w:rsid w:val="00742A77"/>
    <w:rsid w:val="00742DF0"/>
    <w:rsid w:val="00756190"/>
    <w:rsid w:val="00756BCE"/>
    <w:rsid w:val="00761FEB"/>
    <w:rsid w:val="00763B9C"/>
    <w:rsid w:val="007674F6"/>
    <w:rsid w:val="00770C99"/>
    <w:rsid w:val="00775640"/>
    <w:rsid w:val="007772DC"/>
    <w:rsid w:val="00777C9E"/>
    <w:rsid w:val="00780D92"/>
    <w:rsid w:val="007869EA"/>
    <w:rsid w:val="0079166F"/>
    <w:rsid w:val="0079689E"/>
    <w:rsid w:val="0079768D"/>
    <w:rsid w:val="007A5AA0"/>
    <w:rsid w:val="007B0ACF"/>
    <w:rsid w:val="007B2122"/>
    <w:rsid w:val="007C1D39"/>
    <w:rsid w:val="007C5AC3"/>
    <w:rsid w:val="007D7CA4"/>
    <w:rsid w:val="007E0D8B"/>
    <w:rsid w:val="007F290D"/>
    <w:rsid w:val="007F5E9D"/>
    <w:rsid w:val="007F6266"/>
    <w:rsid w:val="00803273"/>
    <w:rsid w:val="008145C6"/>
    <w:rsid w:val="0085460B"/>
    <w:rsid w:val="00860A5A"/>
    <w:rsid w:val="008702CF"/>
    <w:rsid w:val="00885A45"/>
    <w:rsid w:val="00887C80"/>
    <w:rsid w:val="00887D38"/>
    <w:rsid w:val="008966D7"/>
    <w:rsid w:val="008A18E1"/>
    <w:rsid w:val="008A7C52"/>
    <w:rsid w:val="008B545D"/>
    <w:rsid w:val="008B7826"/>
    <w:rsid w:val="008C0D0F"/>
    <w:rsid w:val="008C19E9"/>
    <w:rsid w:val="008C73D5"/>
    <w:rsid w:val="008D3DF1"/>
    <w:rsid w:val="008E0B9F"/>
    <w:rsid w:val="008F1632"/>
    <w:rsid w:val="008F6F01"/>
    <w:rsid w:val="0090110B"/>
    <w:rsid w:val="0091040E"/>
    <w:rsid w:val="00912A01"/>
    <w:rsid w:val="00912A62"/>
    <w:rsid w:val="00920F47"/>
    <w:rsid w:val="00924DF7"/>
    <w:rsid w:val="00926397"/>
    <w:rsid w:val="00930963"/>
    <w:rsid w:val="00936BD9"/>
    <w:rsid w:val="009445E1"/>
    <w:rsid w:val="009575F9"/>
    <w:rsid w:val="00960EA4"/>
    <w:rsid w:val="00964B37"/>
    <w:rsid w:val="00970AB2"/>
    <w:rsid w:val="00971ADF"/>
    <w:rsid w:val="0098375A"/>
    <w:rsid w:val="00992A0F"/>
    <w:rsid w:val="00995E84"/>
    <w:rsid w:val="00996CCC"/>
    <w:rsid w:val="009A7C82"/>
    <w:rsid w:val="009B0778"/>
    <w:rsid w:val="009B0D41"/>
    <w:rsid w:val="009B3290"/>
    <w:rsid w:val="009D1795"/>
    <w:rsid w:val="009D3CBB"/>
    <w:rsid w:val="009D7F2E"/>
    <w:rsid w:val="009E3A3C"/>
    <w:rsid w:val="009E7868"/>
    <w:rsid w:val="009F1DBF"/>
    <w:rsid w:val="009F287E"/>
    <w:rsid w:val="009F5007"/>
    <w:rsid w:val="00A036A8"/>
    <w:rsid w:val="00A07F74"/>
    <w:rsid w:val="00A32C96"/>
    <w:rsid w:val="00A469DD"/>
    <w:rsid w:val="00A54326"/>
    <w:rsid w:val="00A618A4"/>
    <w:rsid w:val="00A62D48"/>
    <w:rsid w:val="00A6326C"/>
    <w:rsid w:val="00A74164"/>
    <w:rsid w:val="00A76785"/>
    <w:rsid w:val="00A81F52"/>
    <w:rsid w:val="00A84A8C"/>
    <w:rsid w:val="00A93AE3"/>
    <w:rsid w:val="00AA0367"/>
    <w:rsid w:val="00AA5F3F"/>
    <w:rsid w:val="00AB1054"/>
    <w:rsid w:val="00AC1080"/>
    <w:rsid w:val="00AC3C42"/>
    <w:rsid w:val="00AD014C"/>
    <w:rsid w:val="00AD159E"/>
    <w:rsid w:val="00AD6476"/>
    <w:rsid w:val="00AD6AF9"/>
    <w:rsid w:val="00AE1890"/>
    <w:rsid w:val="00AE686C"/>
    <w:rsid w:val="00B00EF3"/>
    <w:rsid w:val="00B0267F"/>
    <w:rsid w:val="00B07CB4"/>
    <w:rsid w:val="00B104CE"/>
    <w:rsid w:val="00B116D1"/>
    <w:rsid w:val="00B4189C"/>
    <w:rsid w:val="00B5220A"/>
    <w:rsid w:val="00B578E3"/>
    <w:rsid w:val="00B60925"/>
    <w:rsid w:val="00B70C81"/>
    <w:rsid w:val="00B7174F"/>
    <w:rsid w:val="00B7219A"/>
    <w:rsid w:val="00B73F04"/>
    <w:rsid w:val="00B87234"/>
    <w:rsid w:val="00BC385E"/>
    <w:rsid w:val="00BD118F"/>
    <w:rsid w:val="00BE04C0"/>
    <w:rsid w:val="00BE3F3B"/>
    <w:rsid w:val="00BE5D59"/>
    <w:rsid w:val="00BF0E2E"/>
    <w:rsid w:val="00C01340"/>
    <w:rsid w:val="00C03FE3"/>
    <w:rsid w:val="00C1222F"/>
    <w:rsid w:val="00C15540"/>
    <w:rsid w:val="00C21C12"/>
    <w:rsid w:val="00C27805"/>
    <w:rsid w:val="00C30641"/>
    <w:rsid w:val="00C35310"/>
    <w:rsid w:val="00C57264"/>
    <w:rsid w:val="00C70D27"/>
    <w:rsid w:val="00C7238B"/>
    <w:rsid w:val="00C76A07"/>
    <w:rsid w:val="00C77CB4"/>
    <w:rsid w:val="00C8202B"/>
    <w:rsid w:val="00C940A4"/>
    <w:rsid w:val="00C947EF"/>
    <w:rsid w:val="00C96B7D"/>
    <w:rsid w:val="00C978FB"/>
    <w:rsid w:val="00CA1655"/>
    <w:rsid w:val="00CC3994"/>
    <w:rsid w:val="00CE45A2"/>
    <w:rsid w:val="00D043BC"/>
    <w:rsid w:val="00D06BCB"/>
    <w:rsid w:val="00D07838"/>
    <w:rsid w:val="00D07C50"/>
    <w:rsid w:val="00D201B1"/>
    <w:rsid w:val="00D208F3"/>
    <w:rsid w:val="00D25ADD"/>
    <w:rsid w:val="00D31BEB"/>
    <w:rsid w:val="00D342E2"/>
    <w:rsid w:val="00D408EF"/>
    <w:rsid w:val="00D47388"/>
    <w:rsid w:val="00D47485"/>
    <w:rsid w:val="00D5145A"/>
    <w:rsid w:val="00D677BC"/>
    <w:rsid w:val="00D751F0"/>
    <w:rsid w:val="00D75F4E"/>
    <w:rsid w:val="00D76B71"/>
    <w:rsid w:val="00D772A1"/>
    <w:rsid w:val="00D91AA9"/>
    <w:rsid w:val="00DA29C7"/>
    <w:rsid w:val="00DA73E4"/>
    <w:rsid w:val="00DB229C"/>
    <w:rsid w:val="00DB4E89"/>
    <w:rsid w:val="00DC0FB1"/>
    <w:rsid w:val="00DC3933"/>
    <w:rsid w:val="00DC684A"/>
    <w:rsid w:val="00DC7FB7"/>
    <w:rsid w:val="00DD1053"/>
    <w:rsid w:val="00DD5BE7"/>
    <w:rsid w:val="00DE3DB5"/>
    <w:rsid w:val="00DE5BBA"/>
    <w:rsid w:val="00DF2198"/>
    <w:rsid w:val="00DF494F"/>
    <w:rsid w:val="00DF5066"/>
    <w:rsid w:val="00DF697D"/>
    <w:rsid w:val="00DF7AD8"/>
    <w:rsid w:val="00E0168C"/>
    <w:rsid w:val="00E03F9C"/>
    <w:rsid w:val="00E0579E"/>
    <w:rsid w:val="00E14223"/>
    <w:rsid w:val="00E14F0E"/>
    <w:rsid w:val="00E31971"/>
    <w:rsid w:val="00E35417"/>
    <w:rsid w:val="00E3607D"/>
    <w:rsid w:val="00E50B44"/>
    <w:rsid w:val="00E51F17"/>
    <w:rsid w:val="00E57519"/>
    <w:rsid w:val="00E57DC4"/>
    <w:rsid w:val="00E62D6D"/>
    <w:rsid w:val="00E655F1"/>
    <w:rsid w:val="00E75108"/>
    <w:rsid w:val="00E76560"/>
    <w:rsid w:val="00E840EE"/>
    <w:rsid w:val="00E92658"/>
    <w:rsid w:val="00EA74F2"/>
    <w:rsid w:val="00EB2066"/>
    <w:rsid w:val="00EB37F9"/>
    <w:rsid w:val="00EC0380"/>
    <w:rsid w:val="00EC46AB"/>
    <w:rsid w:val="00ED56DF"/>
    <w:rsid w:val="00ED6AB6"/>
    <w:rsid w:val="00ED7A75"/>
    <w:rsid w:val="00EE7263"/>
    <w:rsid w:val="00EF7E58"/>
    <w:rsid w:val="00F0467E"/>
    <w:rsid w:val="00F15E0D"/>
    <w:rsid w:val="00F231AE"/>
    <w:rsid w:val="00F258B8"/>
    <w:rsid w:val="00F25AC6"/>
    <w:rsid w:val="00F322A1"/>
    <w:rsid w:val="00F3448F"/>
    <w:rsid w:val="00F4224D"/>
    <w:rsid w:val="00F43D8E"/>
    <w:rsid w:val="00F45F2F"/>
    <w:rsid w:val="00F54166"/>
    <w:rsid w:val="00F81448"/>
    <w:rsid w:val="00F91F69"/>
    <w:rsid w:val="00FA066F"/>
    <w:rsid w:val="00FB099F"/>
    <w:rsid w:val="00FB15BA"/>
    <w:rsid w:val="00FB3A6B"/>
    <w:rsid w:val="00FC24CE"/>
    <w:rsid w:val="00FE2CE4"/>
    <w:rsid w:val="00FE6ADF"/>
    <w:rsid w:val="00FF07C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7E0F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rsid w:val="00733BD1"/>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qFormat/>
    <w:rsid w:val="00407D50"/>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407D50"/>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33BD1"/>
    <w:rPr>
      <w:rFonts w:ascii="Cambria" w:eastAsia="Times New Roman" w:hAnsi="Cambria" w:cs="Times New Roman"/>
      <w:b/>
      <w:bCs/>
      <w:kern w:val="32"/>
      <w:sz w:val="32"/>
      <w:szCs w:val="32"/>
      <w:lang w:eastAsia="en-US"/>
    </w:rPr>
  </w:style>
  <w:style w:type="paragraph" w:styleId="Title">
    <w:name w:val="Title"/>
    <w:basedOn w:val="Normal"/>
    <w:next w:val="Normal"/>
    <w:link w:val="TitleChar"/>
    <w:uiPriority w:val="10"/>
    <w:qFormat/>
    <w:rsid w:val="00733BD1"/>
    <w:pPr>
      <w:spacing w:before="240" w:after="60"/>
      <w:jc w:val="center"/>
      <w:outlineLvl w:val="0"/>
    </w:pPr>
    <w:rPr>
      <w:rFonts w:ascii="Cambria" w:eastAsia="Times New Roman" w:hAnsi="Cambria"/>
      <w:b/>
      <w:bCs/>
      <w:kern w:val="28"/>
      <w:sz w:val="32"/>
      <w:szCs w:val="32"/>
    </w:rPr>
  </w:style>
  <w:style w:type="character" w:customStyle="1" w:styleId="TitleChar">
    <w:name w:val="Title Char"/>
    <w:link w:val="Title"/>
    <w:uiPriority w:val="10"/>
    <w:rsid w:val="00733BD1"/>
    <w:rPr>
      <w:rFonts w:ascii="Cambria" w:eastAsia="Times New Roman" w:hAnsi="Cambria" w:cs="Times New Roman"/>
      <w:b/>
      <w:bCs/>
      <w:kern w:val="28"/>
      <w:sz w:val="32"/>
      <w:szCs w:val="32"/>
      <w:lang w:eastAsia="en-US"/>
    </w:rPr>
  </w:style>
  <w:style w:type="paragraph" w:customStyle="1" w:styleId="MediumGrid21">
    <w:name w:val="Medium Grid 21"/>
    <w:uiPriority w:val="1"/>
    <w:qFormat/>
    <w:rsid w:val="00733BD1"/>
    <w:rPr>
      <w:sz w:val="22"/>
      <w:szCs w:val="22"/>
      <w:lang w:eastAsia="en-US"/>
    </w:rPr>
  </w:style>
  <w:style w:type="character" w:styleId="CommentReference">
    <w:name w:val="annotation reference"/>
    <w:uiPriority w:val="99"/>
    <w:semiHidden/>
    <w:unhideWhenUsed/>
    <w:rsid w:val="0042533D"/>
    <w:rPr>
      <w:sz w:val="16"/>
      <w:szCs w:val="16"/>
    </w:rPr>
  </w:style>
  <w:style w:type="paragraph" w:styleId="CommentText">
    <w:name w:val="annotation text"/>
    <w:basedOn w:val="Normal"/>
    <w:link w:val="CommentTextChar"/>
    <w:uiPriority w:val="99"/>
    <w:semiHidden/>
    <w:unhideWhenUsed/>
    <w:rsid w:val="0042533D"/>
    <w:rPr>
      <w:sz w:val="20"/>
      <w:szCs w:val="20"/>
    </w:rPr>
  </w:style>
  <w:style w:type="character" w:customStyle="1" w:styleId="CommentTextChar">
    <w:name w:val="Comment Text Char"/>
    <w:link w:val="CommentText"/>
    <w:uiPriority w:val="99"/>
    <w:semiHidden/>
    <w:rsid w:val="0042533D"/>
    <w:rPr>
      <w:lang w:eastAsia="en-US"/>
    </w:rPr>
  </w:style>
  <w:style w:type="paragraph" w:styleId="CommentSubject">
    <w:name w:val="annotation subject"/>
    <w:basedOn w:val="CommentText"/>
    <w:next w:val="CommentText"/>
    <w:link w:val="CommentSubjectChar"/>
    <w:uiPriority w:val="99"/>
    <w:semiHidden/>
    <w:unhideWhenUsed/>
    <w:rsid w:val="0042533D"/>
    <w:rPr>
      <w:b/>
      <w:bCs/>
    </w:rPr>
  </w:style>
  <w:style w:type="character" w:customStyle="1" w:styleId="CommentSubjectChar">
    <w:name w:val="Comment Subject Char"/>
    <w:link w:val="CommentSubject"/>
    <w:uiPriority w:val="99"/>
    <w:semiHidden/>
    <w:rsid w:val="0042533D"/>
    <w:rPr>
      <w:b/>
      <w:bCs/>
      <w:lang w:eastAsia="en-US"/>
    </w:rPr>
  </w:style>
  <w:style w:type="paragraph" w:styleId="BalloonText">
    <w:name w:val="Balloon Text"/>
    <w:basedOn w:val="Normal"/>
    <w:link w:val="BalloonTextChar"/>
    <w:uiPriority w:val="99"/>
    <w:semiHidden/>
    <w:unhideWhenUsed/>
    <w:rsid w:val="0042533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2533D"/>
    <w:rPr>
      <w:rFonts w:ascii="Tahoma" w:hAnsi="Tahoma" w:cs="Tahoma"/>
      <w:sz w:val="16"/>
      <w:szCs w:val="16"/>
      <w:lang w:eastAsia="en-US"/>
    </w:rPr>
  </w:style>
  <w:style w:type="character" w:customStyle="1" w:styleId="Heading2Char">
    <w:name w:val="Heading 2 Char"/>
    <w:link w:val="Heading2"/>
    <w:uiPriority w:val="9"/>
    <w:rsid w:val="00164CF1"/>
    <w:rPr>
      <w:rFonts w:ascii="Cambria" w:eastAsia="Times New Roman" w:hAnsi="Cambria"/>
      <w:b/>
      <w:bCs/>
      <w:i/>
      <w:iCs/>
      <w:sz w:val="28"/>
      <w:szCs w:val="28"/>
      <w:lang w:eastAsia="en-US"/>
    </w:rPr>
  </w:style>
  <w:style w:type="table" w:styleId="TableGrid">
    <w:name w:val="Table Grid"/>
    <w:basedOn w:val="TableNormal"/>
    <w:uiPriority w:val="59"/>
    <w:rsid w:val="001C50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uiPriority w:val="9"/>
    <w:rsid w:val="00D342E2"/>
    <w:rPr>
      <w:rFonts w:ascii="Cambria" w:eastAsia="Times New Roman" w:hAnsi="Cambria"/>
      <w:b/>
      <w:bCs/>
      <w:sz w:val="26"/>
      <w:szCs w:val="26"/>
      <w:lang w:eastAsia="en-US"/>
    </w:rPr>
  </w:style>
  <w:style w:type="character" w:styleId="Hyperlink">
    <w:name w:val="Hyperlink"/>
    <w:uiPriority w:val="99"/>
    <w:unhideWhenUsed/>
    <w:rsid w:val="007F6266"/>
    <w:rPr>
      <w:color w:val="0000FF"/>
      <w:u w:val="single"/>
    </w:rPr>
  </w:style>
  <w:style w:type="paragraph" w:customStyle="1" w:styleId="EndNoteBibliographyTitle">
    <w:name w:val="EndNote Bibliography Title"/>
    <w:basedOn w:val="Normal"/>
    <w:link w:val="EndNoteBibliographyTitleChar"/>
    <w:rsid w:val="00A54326"/>
    <w:pPr>
      <w:spacing w:after="0"/>
      <w:jc w:val="center"/>
    </w:pPr>
    <w:rPr>
      <w:rFonts w:cs="Calibri"/>
      <w:noProof/>
      <w:lang w:val="en-US"/>
    </w:rPr>
  </w:style>
  <w:style w:type="character" w:customStyle="1" w:styleId="EndNoteBibliographyTitleChar">
    <w:name w:val="EndNote Bibliography Title Char"/>
    <w:link w:val="EndNoteBibliographyTitle"/>
    <w:rsid w:val="00A54326"/>
    <w:rPr>
      <w:rFonts w:cs="Calibri"/>
      <w:noProof/>
      <w:sz w:val="22"/>
      <w:szCs w:val="22"/>
      <w:lang w:val="en-US" w:eastAsia="en-US"/>
    </w:rPr>
  </w:style>
  <w:style w:type="paragraph" w:customStyle="1" w:styleId="EndNoteBibliography">
    <w:name w:val="EndNote Bibliography"/>
    <w:basedOn w:val="Normal"/>
    <w:link w:val="EndNoteBibliographyChar"/>
    <w:rsid w:val="00A54326"/>
    <w:pPr>
      <w:spacing w:line="240" w:lineRule="auto"/>
    </w:pPr>
    <w:rPr>
      <w:rFonts w:cs="Calibri"/>
      <w:noProof/>
      <w:lang w:val="en-US"/>
    </w:rPr>
  </w:style>
  <w:style w:type="character" w:customStyle="1" w:styleId="EndNoteBibliographyChar">
    <w:name w:val="EndNote Bibliography Char"/>
    <w:link w:val="EndNoteBibliography"/>
    <w:rsid w:val="00A54326"/>
    <w:rPr>
      <w:rFonts w:cs="Calibri"/>
      <w:noProof/>
      <w:sz w:val="22"/>
      <w:szCs w:val="22"/>
      <w:lang w:val="en-US" w:eastAsia="en-US"/>
    </w:rPr>
  </w:style>
  <w:style w:type="paragraph" w:styleId="NoSpacing">
    <w:name w:val="No Spacing"/>
    <w:uiPriority w:val="1"/>
    <w:qFormat/>
    <w:rsid w:val="00066858"/>
    <w:rPr>
      <w:sz w:val="22"/>
      <w:szCs w:val="22"/>
      <w:lang w:eastAsia="en-US"/>
    </w:rPr>
  </w:style>
  <w:style w:type="character" w:customStyle="1" w:styleId="st">
    <w:name w:val="st"/>
    <w:basedOn w:val="DefaultParagraphFont"/>
    <w:rsid w:val="00EA74F2"/>
  </w:style>
  <w:style w:type="paragraph" w:styleId="Header">
    <w:name w:val="header"/>
    <w:basedOn w:val="Normal"/>
    <w:link w:val="HeaderChar"/>
    <w:uiPriority w:val="99"/>
    <w:unhideWhenUsed/>
    <w:rsid w:val="00A07F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F74"/>
    <w:rPr>
      <w:sz w:val="22"/>
      <w:szCs w:val="22"/>
      <w:lang w:eastAsia="en-US"/>
    </w:rPr>
  </w:style>
  <w:style w:type="paragraph" w:styleId="Footer">
    <w:name w:val="footer"/>
    <w:basedOn w:val="Normal"/>
    <w:link w:val="FooterChar"/>
    <w:uiPriority w:val="99"/>
    <w:unhideWhenUsed/>
    <w:rsid w:val="00A07F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F74"/>
    <w:rPr>
      <w:sz w:val="22"/>
      <w:szCs w:val="22"/>
      <w:lang w:eastAsia="en-US"/>
    </w:rPr>
  </w:style>
  <w:style w:type="paragraph" w:styleId="ListParagraph">
    <w:name w:val="List Paragraph"/>
    <w:basedOn w:val="Normal"/>
    <w:uiPriority w:val="34"/>
    <w:qFormat/>
    <w:rsid w:val="00B104CE"/>
    <w:pPr>
      <w:spacing w:after="0" w:line="240" w:lineRule="auto"/>
      <w:ind w:left="720"/>
      <w:contextualSpacing/>
    </w:pPr>
    <w:rPr>
      <w:rFonts w:ascii="Times New Roman" w:eastAsia="Times New Roman" w:hAnsi="Times New Roman"/>
      <w:sz w:val="24"/>
      <w:szCs w:val="24"/>
      <w:lang w:val="en-US" w:eastAsia="zh-CN"/>
    </w:rPr>
  </w:style>
  <w:style w:type="paragraph" w:customStyle="1" w:styleId="Normal1">
    <w:name w:val="Normal1"/>
    <w:basedOn w:val="Normal"/>
    <w:rsid w:val="00B104CE"/>
    <w:pPr>
      <w:widowControl w:val="0"/>
      <w:suppressAutoHyphens/>
      <w:autoSpaceDE w:val="0"/>
      <w:spacing w:after="0" w:line="240" w:lineRule="auto"/>
    </w:pPr>
    <w:rPr>
      <w:rFonts w:ascii="Times New Roman" w:eastAsia="Times New Roman" w:hAnsi="Times New Roman"/>
      <w:color w:val="000000"/>
      <w:sz w:val="20"/>
      <w:szCs w:val="20"/>
      <w:lang w:eastAsia="en-GB"/>
    </w:rPr>
  </w:style>
  <w:style w:type="paragraph" w:styleId="HTMLPreformatted">
    <w:name w:val="HTML Preformatted"/>
    <w:basedOn w:val="Normal"/>
    <w:link w:val="HTMLPreformattedChar"/>
    <w:rsid w:val="00B104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rsid w:val="00B104CE"/>
    <w:rPr>
      <w:rFonts w:ascii="Courier New" w:eastAsia="Times New Roman" w:hAnsi="Courier New" w:cs="Courier New"/>
      <w:lang w:val="en-US" w:eastAsia="en-US"/>
    </w:rPr>
  </w:style>
  <w:style w:type="paragraph" w:styleId="Revision">
    <w:name w:val="Revision"/>
    <w:hidden/>
    <w:uiPriority w:val="99"/>
    <w:semiHidden/>
    <w:rsid w:val="007674F6"/>
    <w:rPr>
      <w:sz w:val="22"/>
      <w:szCs w:val="22"/>
      <w:lang w:eastAsia="en-US"/>
    </w:rPr>
  </w:style>
  <w:style w:type="character" w:styleId="FollowedHyperlink">
    <w:name w:val="FollowedHyperlink"/>
    <w:basedOn w:val="DefaultParagraphFont"/>
    <w:uiPriority w:val="99"/>
    <w:semiHidden/>
    <w:unhideWhenUsed/>
    <w:rsid w:val="00215397"/>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rsid w:val="00733BD1"/>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qFormat/>
    <w:rsid w:val="00407D50"/>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407D50"/>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33BD1"/>
    <w:rPr>
      <w:rFonts w:ascii="Cambria" w:eastAsia="Times New Roman" w:hAnsi="Cambria" w:cs="Times New Roman"/>
      <w:b/>
      <w:bCs/>
      <w:kern w:val="32"/>
      <w:sz w:val="32"/>
      <w:szCs w:val="32"/>
      <w:lang w:eastAsia="en-US"/>
    </w:rPr>
  </w:style>
  <w:style w:type="paragraph" w:styleId="Title">
    <w:name w:val="Title"/>
    <w:basedOn w:val="Normal"/>
    <w:next w:val="Normal"/>
    <w:link w:val="TitleChar"/>
    <w:uiPriority w:val="10"/>
    <w:qFormat/>
    <w:rsid w:val="00733BD1"/>
    <w:pPr>
      <w:spacing w:before="240" w:after="60"/>
      <w:jc w:val="center"/>
      <w:outlineLvl w:val="0"/>
    </w:pPr>
    <w:rPr>
      <w:rFonts w:ascii="Cambria" w:eastAsia="Times New Roman" w:hAnsi="Cambria"/>
      <w:b/>
      <w:bCs/>
      <w:kern w:val="28"/>
      <w:sz w:val="32"/>
      <w:szCs w:val="32"/>
    </w:rPr>
  </w:style>
  <w:style w:type="character" w:customStyle="1" w:styleId="TitleChar">
    <w:name w:val="Title Char"/>
    <w:link w:val="Title"/>
    <w:uiPriority w:val="10"/>
    <w:rsid w:val="00733BD1"/>
    <w:rPr>
      <w:rFonts w:ascii="Cambria" w:eastAsia="Times New Roman" w:hAnsi="Cambria" w:cs="Times New Roman"/>
      <w:b/>
      <w:bCs/>
      <w:kern w:val="28"/>
      <w:sz w:val="32"/>
      <w:szCs w:val="32"/>
      <w:lang w:eastAsia="en-US"/>
    </w:rPr>
  </w:style>
  <w:style w:type="paragraph" w:customStyle="1" w:styleId="MediumGrid21">
    <w:name w:val="Medium Grid 21"/>
    <w:uiPriority w:val="1"/>
    <w:qFormat/>
    <w:rsid w:val="00733BD1"/>
    <w:rPr>
      <w:sz w:val="22"/>
      <w:szCs w:val="22"/>
      <w:lang w:eastAsia="en-US"/>
    </w:rPr>
  </w:style>
  <w:style w:type="character" w:styleId="CommentReference">
    <w:name w:val="annotation reference"/>
    <w:uiPriority w:val="99"/>
    <w:semiHidden/>
    <w:unhideWhenUsed/>
    <w:rsid w:val="0042533D"/>
    <w:rPr>
      <w:sz w:val="16"/>
      <w:szCs w:val="16"/>
    </w:rPr>
  </w:style>
  <w:style w:type="paragraph" w:styleId="CommentText">
    <w:name w:val="annotation text"/>
    <w:basedOn w:val="Normal"/>
    <w:link w:val="CommentTextChar"/>
    <w:uiPriority w:val="99"/>
    <w:semiHidden/>
    <w:unhideWhenUsed/>
    <w:rsid w:val="0042533D"/>
    <w:rPr>
      <w:sz w:val="20"/>
      <w:szCs w:val="20"/>
    </w:rPr>
  </w:style>
  <w:style w:type="character" w:customStyle="1" w:styleId="CommentTextChar">
    <w:name w:val="Comment Text Char"/>
    <w:link w:val="CommentText"/>
    <w:uiPriority w:val="99"/>
    <w:semiHidden/>
    <w:rsid w:val="0042533D"/>
    <w:rPr>
      <w:lang w:eastAsia="en-US"/>
    </w:rPr>
  </w:style>
  <w:style w:type="paragraph" w:styleId="CommentSubject">
    <w:name w:val="annotation subject"/>
    <w:basedOn w:val="CommentText"/>
    <w:next w:val="CommentText"/>
    <w:link w:val="CommentSubjectChar"/>
    <w:uiPriority w:val="99"/>
    <w:semiHidden/>
    <w:unhideWhenUsed/>
    <w:rsid w:val="0042533D"/>
    <w:rPr>
      <w:b/>
      <w:bCs/>
    </w:rPr>
  </w:style>
  <w:style w:type="character" w:customStyle="1" w:styleId="CommentSubjectChar">
    <w:name w:val="Comment Subject Char"/>
    <w:link w:val="CommentSubject"/>
    <w:uiPriority w:val="99"/>
    <w:semiHidden/>
    <w:rsid w:val="0042533D"/>
    <w:rPr>
      <w:b/>
      <w:bCs/>
      <w:lang w:eastAsia="en-US"/>
    </w:rPr>
  </w:style>
  <w:style w:type="paragraph" w:styleId="BalloonText">
    <w:name w:val="Balloon Text"/>
    <w:basedOn w:val="Normal"/>
    <w:link w:val="BalloonTextChar"/>
    <w:uiPriority w:val="99"/>
    <w:semiHidden/>
    <w:unhideWhenUsed/>
    <w:rsid w:val="0042533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2533D"/>
    <w:rPr>
      <w:rFonts w:ascii="Tahoma" w:hAnsi="Tahoma" w:cs="Tahoma"/>
      <w:sz w:val="16"/>
      <w:szCs w:val="16"/>
      <w:lang w:eastAsia="en-US"/>
    </w:rPr>
  </w:style>
  <w:style w:type="character" w:customStyle="1" w:styleId="Heading2Char">
    <w:name w:val="Heading 2 Char"/>
    <w:link w:val="Heading2"/>
    <w:uiPriority w:val="9"/>
    <w:rsid w:val="00164CF1"/>
    <w:rPr>
      <w:rFonts w:ascii="Cambria" w:eastAsia="Times New Roman" w:hAnsi="Cambria"/>
      <w:b/>
      <w:bCs/>
      <w:i/>
      <w:iCs/>
      <w:sz w:val="28"/>
      <w:szCs w:val="28"/>
      <w:lang w:eastAsia="en-US"/>
    </w:rPr>
  </w:style>
  <w:style w:type="table" w:styleId="TableGrid">
    <w:name w:val="Table Grid"/>
    <w:basedOn w:val="TableNormal"/>
    <w:uiPriority w:val="59"/>
    <w:rsid w:val="001C50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uiPriority w:val="9"/>
    <w:rsid w:val="00D342E2"/>
    <w:rPr>
      <w:rFonts w:ascii="Cambria" w:eastAsia="Times New Roman" w:hAnsi="Cambria"/>
      <w:b/>
      <w:bCs/>
      <w:sz w:val="26"/>
      <w:szCs w:val="26"/>
      <w:lang w:eastAsia="en-US"/>
    </w:rPr>
  </w:style>
  <w:style w:type="character" w:styleId="Hyperlink">
    <w:name w:val="Hyperlink"/>
    <w:uiPriority w:val="99"/>
    <w:unhideWhenUsed/>
    <w:rsid w:val="007F6266"/>
    <w:rPr>
      <w:color w:val="0000FF"/>
      <w:u w:val="single"/>
    </w:rPr>
  </w:style>
  <w:style w:type="paragraph" w:customStyle="1" w:styleId="EndNoteBibliographyTitle">
    <w:name w:val="EndNote Bibliography Title"/>
    <w:basedOn w:val="Normal"/>
    <w:link w:val="EndNoteBibliographyTitleChar"/>
    <w:rsid w:val="00A54326"/>
    <w:pPr>
      <w:spacing w:after="0"/>
      <w:jc w:val="center"/>
    </w:pPr>
    <w:rPr>
      <w:rFonts w:cs="Calibri"/>
      <w:noProof/>
      <w:lang w:val="en-US"/>
    </w:rPr>
  </w:style>
  <w:style w:type="character" w:customStyle="1" w:styleId="EndNoteBibliographyTitleChar">
    <w:name w:val="EndNote Bibliography Title Char"/>
    <w:link w:val="EndNoteBibliographyTitle"/>
    <w:rsid w:val="00A54326"/>
    <w:rPr>
      <w:rFonts w:cs="Calibri"/>
      <w:noProof/>
      <w:sz w:val="22"/>
      <w:szCs w:val="22"/>
      <w:lang w:val="en-US" w:eastAsia="en-US"/>
    </w:rPr>
  </w:style>
  <w:style w:type="paragraph" w:customStyle="1" w:styleId="EndNoteBibliography">
    <w:name w:val="EndNote Bibliography"/>
    <w:basedOn w:val="Normal"/>
    <w:link w:val="EndNoteBibliographyChar"/>
    <w:rsid w:val="00A54326"/>
    <w:pPr>
      <w:spacing w:line="240" w:lineRule="auto"/>
    </w:pPr>
    <w:rPr>
      <w:rFonts w:cs="Calibri"/>
      <w:noProof/>
      <w:lang w:val="en-US"/>
    </w:rPr>
  </w:style>
  <w:style w:type="character" w:customStyle="1" w:styleId="EndNoteBibliographyChar">
    <w:name w:val="EndNote Bibliography Char"/>
    <w:link w:val="EndNoteBibliography"/>
    <w:rsid w:val="00A54326"/>
    <w:rPr>
      <w:rFonts w:cs="Calibri"/>
      <w:noProof/>
      <w:sz w:val="22"/>
      <w:szCs w:val="22"/>
      <w:lang w:val="en-US" w:eastAsia="en-US"/>
    </w:rPr>
  </w:style>
  <w:style w:type="paragraph" w:styleId="NoSpacing">
    <w:name w:val="No Spacing"/>
    <w:uiPriority w:val="1"/>
    <w:qFormat/>
    <w:rsid w:val="00066858"/>
    <w:rPr>
      <w:sz w:val="22"/>
      <w:szCs w:val="22"/>
      <w:lang w:eastAsia="en-US"/>
    </w:rPr>
  </w:style>
  <w:style w:type="character" w:customStyle="1" w:styleId="st">
    <w:name w:val="st"/>
    <w:basedOn w:val="DefaultParagraphFont"/>
    <w:rsid w:val="00EA74F2"/>
  </w:style>
  <w:style w:type="paragraph" w:styleId="Header">
    <w:name w:val="header"/>
    <w:basedOn w:val="Normal"/>
    <w:link w:val="HeaderChar"/>
    <w:uiPriority w:val="99"/>
    <w:unhideWhenUsed/>
    <w:rsid w:val="00A07F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F74"/>
    <w:rPr>
      <w:sz w:val="22"/>
      <w:szCs w:val="22"/>
      <w:lang w:eastAsia="en-US"/>
    </w:rPr>
  </w:style>
  <w:style w:type="paragraph" w:styleId="Footer">
    <w:name w:val="footer"/>
    <w:basedOn w:val="Normal"/>
    <w:link w:val="FooterChar"/>
    <w:uiPriority w:val="99"/>
    <w:unhideWhenUsed/>
    <w:rsid w:val="00A07F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F74"/>
    <w:rPr>
      <w:sz w:val="22"/>
      <w:szCs w:val="22"/>
      <w:lang w:eastAsia="en-US"/>
    </w:rPr>
  </w:style>
  <w:style w:type="paragraph" w:styleId="ListParagraph">
    <w:name w:val="List Paragraph"/>
    <w:basedOn w:val="Normal"/>
    <w:uiPriority w:val="34"/>
    <w:qFormat/>
    <w:rsid w:val="00B104CE"/>
    <w:pPr>
      <w:spacing w:after="0" w:line="240" w:lineRule="auto"/>
      <w:ind w:left="720"/>
      <w:contextualSpacing/>
    </w:pPr>
    <w:rPr>
      <w:rFonts w:ascii="Times New Roman" w:eastAsia="Times New Roman" w:hAnsi="Times New Roman"/>
      <w:sz w:val="24"/>
      <w:szCs w:val="24"/>
      <w:lang w:val="en-US" w:eastAsia="zh-CN"/>
    </w:rPr>
  </w:style>
  <w:style w:type="paragraph" w:customStyle="1" w:styleId="Normal1">
    <w:name w:val="Normal1"/>
    <w:basedOn w:val="Normal"/>
    <w:rsid w:val="00B104CE"/>
    <w:pPr>
      <w:widowControl w:val="0"/>
      <w:suppressAutoHyphens/>
      <w:autoSpaceDE w:val="0"/>
      <w:spacing w:after="0" w:line="240" w:lineRule="auto"/>
    </w:pPr>
    <w:rPr>
      <w:rFonts w:ascii="Times New Roman" w:eastAsia="Times New Roman" w:hAnsi="Times New Roman"/>
      <w:color w:val="000000"/>
      <w:sz w:val="20"/>
      <w:szCs w:val="20"/>
      <w:lang w:eastAsia="en-GB"/>
    </w:rPr>
  </w:style>
  <w:style w:type="paragraph" w:styleId="HTMLPreformatted">
    <w:name w:val="HTML Preformatted"/>
    <w:basedOn w:val="Normal"/>
    <w:link w:val="HTMLPreformattedChar"/>
    <w:rsid w:val="00B104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rsid w:val="00B104CE"/>
    <w:rPr>
      <w:rFonts w:ascii="Courier New" w:eastAsia="Times New Roman" w:hAnsi="Courier New" w:cs="Courier New"/>
      <w:lang w:val="en-US" w:eastAsia="en-US"/>
    </w:rPr>
  </w:style>
  <w:style w:type="paragraph" w:styleId="Revision">
    <w:name w:val="Revision"/>
    <w:hidden/>
    <w:uiPriority w:val="99"/>
    <w:semiHidden/>
    <w:rsid w:val="007674F6"/>
    <w:rPr>
      <w:sz w:val="22"/>
      <w:szCs w:val="22"/>
      <w:lang w:eastAsia="en-US"/>
    </w:rPr>
  </w:style>
  <w:style w:type="character" w:styleId="FollowedHyperlink">
    <w:name w:val="FollowedHyperlink"/>
    <w:basedOn w:val="DefaultParagraphFont"/>
    <w:uiPriority w:val="99"/>
    <w:semiHidden/>
    <w:unhideWhenUsed/>
    <w:rsid w:val="0021539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234812">
      <w:bodyDiv w:val="1"/>
      <w:marLeft w:val="0"/>
      <w:marRight w:val="0"/>
      <w:marTop w:val="0"/>
      <w:marBottom w:val="0"/>
      <w:divBdr>
        <w:top w:val="none" w:sz="0" w:space="0" w:color="auto"/>
        <w:left w:val="none" w:sz="0" w:space="0" w:color="auto"/>
        <w:bottom w:val="none" w:sz="0" w:space="0" w:color="auto"/>
        <w:right w:val="none" w:sz="0" w:space="0" w:color="auto"/>
      </w:divBdr>
    </w:div>
    <w:div w:id="316498840">
      <w:bodyDiv w:val="1"/>
      <w:marLeft w:val="0"/>
      <w:marRight w:val="0"/>
      <w:marTop w:val="0"/>
      <w:marBottom w:val="0"/>
      <w:divBdr>
        <w:top w:val="none" w:sz="0" w:space="0" w:color="auto"/>
        <w:left w:val="none" w:sz="0" w:space="0" w:color="auto"/>
        <w:bottom w:val="none" w:sz="0" w:space="0" w:color="auto"/>
        <w:right w:val="none" w:sz="0" w:space="0" w:color="auto"/>
      </w:divBdr>
    </w:div>
    <w:div w:id="545531662">
      <w:bodyDiv w:val="1"/>
      <w:marLeft w:val="0"/>
      <w:marRight w:val="0"/>
      <w:marTop w:val="0"/>
      <w:marBottom w:val="0"/>
      <w:divBdr>
        <w:top w:val="none" w:sz="0" w:space="0" w:color="auto"/>
        <w:left w:val="none" w:sz="0" w:space="0" w:color="auto"/>
        <w:bottom w:val="none" w:sz="0" w:space="0" w:color="auto"/>
        <w:right w:val="none" w:sz="0" w:space="0" w:color="auto"/>
      </w:divBdr>
    </w:div>
    <w:div w:id="554316207">
      <w:bodyDiv w:val="1"/>
      <w:marLeft w:val="0"/>
      <w:marRight w:val="0"/>
      <w:marTop w:val="0"/>
      <w:marBottom w:val="0"/>
      <w:divBdr>
        <w:top w:val="none" w:sz="0" w:space="0" w:color="auto"/>
        <w:left w:val="none" w:sz="0" w:space="0" w:color="auto"/>
        <w:bottom w:val="none" w:sz="0" w:space="0" w:color="auto"/>
        <w:right w:val="none" w:sz="0" w:space="0" w:color="auto"/>
      </w:divBdr>
    </w:div>
    <w:div w:id="1989167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E.Din@soton.ac.uk" TargetMode="External"/><Relationship Id="rId18" Type="http://schemas.openxmlformats.org/officeDocument/2006/relationships/hyperlink" Target="http://www.ons.gov.uk/peoplepopulationandcommunity/householdcharacteristics/homeinternetandsocialmediausage/bulletins/internetaccesshouseholdsandindividuals/2015-08-0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L.Yardley@soton.ac.uk" TargetMode="External"/><Relationship Id="rId17" Type="http://schemas.openxmlformats.org/officeDocument/2006/relationships/hyperlink" Target="http://dx.doi.org/10.1016/j.jpain.2014.03.005" TargetMode="External"/><Relationship Id="rId2" Type="http://schemas.openxmlformats.org/officeDocument/2006/relationships/numbering" Target="numbering.xml"/><Relationship Id="rId16" Type="http://schemas.openxmlformats.org/officeDocument/2006/relationships/hyperlink" Target="mailto:F.L.Bishop@southampton.ac.u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Liossi@soton.ac.uk" TargetMode="External"/><Relationship Id="rId5" Type="http://schemas.openxmlformats.org/officeDocument/2006/relationships/settings" Target="settings.xml"/><Relationship Id="rId15" Type="http://schemas.openxmlformats.org/officeDocument/2006/relationships/hyperlink" Target="mailto:gl3@soton.ac.uk" TargetMode="External"/><Relationship Id="rId10" Type="http://schemas.openxmlformats.org/officeDocument/2006/relationships/hyperlink" Target="mailto:C.A.Graham@soton.ac.uk" TargetMode="External"/><Relationship Id="rId19" Type="http://schemas.openxmlformats.org/officeDocument/2006/relationships/hyperlink" Target="http://www.webcitation.org/6g1la5vII" TargetMode="External"/><Relationship Id="rId4" Type="http://schemas.microsoft.com/office/2007/relationships/stylesWithEffects" Target="stylesWithEffects.xml"/><Relationship Id="rId9" Type="http://schemas.openxmlformats.org/officeDocument/2006/relationships/hyperlink" Target="mailto:M.L.Greville-Harris@soton.ac.uk" TargetMode="External"/><Relationship Id="rId14" Type="http://schemas.openxmlformats.org/officeDocument/2006/relationships/hyperlink" Target="mailto:P.J.White@soton.ac.uk"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9BD1BA-C987-4C6A-AC38-39BDF13F6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0</Pages>
  <Words>11349</Words>
  <Characters>64691</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5889</CharactersWithSpaces>
  <SharedDoc>false</SharedDoc>
  <HLinks>
    <vt:vector size="630" baseType="variant">
      <vt:variant>
        <vt:i4>4194333</vt:i4>
      </vt:variant>
      <vt:variant>
        <vt:i4>599</vt:i4>
      </vt:variant>
      <vt:variant>
        <vt:i4>0</vt:i4>
      </vt:variant>
      <vt:variant>
        <vt:i4>5</vt:i4>
      </vt:variant>
      <vt:variant>
        <vt:lpwstr>http://www.webcitation.org/6g1la5vII)</vt:lpwstr>
      </vt:variant>
      <vt:variant>
        <vt:lpwstr/>
      </vt:variant>
      <vt:variant>
        <vt:i4>7995449</vt:i4>
      </vt:variant>
      <vt:variant>
        <vt:i4>596</vt:i4>
      </vt:variant>
      <vt:variant>
        <vt:i4>0</vt:i4>
      </vt:variant>
      <vt:variant>
        <vt:i4>5</vt:i4>
      </vt:variant>
      <vt:variant>
        <vt:lpwstr>http://www.ons.gov.uk/peoplepopulationandcommunity/householdcharacteristics/homeinternetandsocialmediausage/bulletins/internetaccesshouseholdsandindividuals/2015-08-06</vt:lpwstr>
      </vt:variant>
      <vt:variant>
        <vt:lpwstr/>
      </vt:variant>
      <vt:variant>
        <vt:i4>5767169</vt:i4>
      </vt:variant>
      <vt:variant>
        <vt:i4>593</vt:i4>
      </vt:variant>
      <vt:variant>
        <vt:i4>0</vt:i4>
      </vt:variant>
      <vt:variant>
        <vt:i4>5</vt:i4>
      </vt:variant>
      <vt:variant>
        <vt:lpwstr>http://www.biomedcentral.com/1472-6963/1411/1129</vt:lpwstr>
      </vt:variant>
      <vt:variant>
        <vt:lpwstr/>
      </vt:variant>
      <vt:variant>
        <vt:i4>7405627</vt:i4>
      </vt:variant>
      <vt:variant>
        <vt:i4>587</vt:i4>
      </vt:variant>
      <vt:variant>
        <vt:i4>0</vt:i4>
      </vt:variant>
      <vt:variant>
        <vt:i4>5</vt:i4>
      </vt:variant>
      <vt:variant>
        <vt:lpwstr/>
      </vt:variant>
      <vt:variant>
        <vt:lpwstr>_ENREF_101</vt:lpwstr>
      </vt:variant>
      <vt:variant>
        <vt:i4>7340091</vt:i4>
      </vt:variant>
      <vt:variant>
        <vt:i4>581</vt:i4>
      </vt:variant>
      <vt:variant>
        <vt:i4>0</vt:i4>
      </vt:variant>
      <vt:variant>
        <vt:i4>5</vt:i4>
      </vt:variant>
      <vt:variant>
        <vt:lpwstr/>
      </vt:variant>
      <vt:variant>
        <vt:lpwstr>_ENREF_100</vt:lpwstr>
      </vt:variant>
      <vt:variant>
        <vt:i4>4390923</vt:i4>
      </vt:variant>
      <vt:variant>
        <vt:i4>573</vt:i4>
      </vt:variant>
      <vt:variant>
        <vt:i4>0</vt:i4>
      </vt:variant>
      <vt:variant>
        <vt:i4>5</vt:i4>
      </vt:variant>
      <vt:variant>
        <vt:lpwstr/>
      </vt:variant>
      <vt:variant>
        <vt:lpwstr>_ENREF_25</vt:lpwstr>
      </vt:variant>
      <vt:variant>
        <vt:i4>4390923</vt:i4>
      </vt:variant>
      <vt:variant>
        <vt:i4>570</vt:i4>
      </vt:variant>
      <vt:variant>
        <vt:i4>0</vt:i4>
      </vt:variant>
      <vt:variant>
        <vt:i4>5</vt:i4>
      </vt:variant>
      <vt:variant>
        <vt:lpwstr/>
      </vt:variant>
      <vt:variant>
        <vt:lpwstr>_ENREF_24</vt:lpwstr>
      </vt:variant>
      <vt:variant>
        <vt:i4>4325387</vt:i4>
      </vt:variant>
      <vt:variant>
        <vt:i4>562</vt:i4>
      </vt:variant>
      <vt:variant>
        <vt:i4>0</vt:i4>
      </vt:variant>
      <vt:variant>
        <vt:i4>5</vt:i4>
      </vt:variant>
      <vt:variant>
        <vt:lpwstr/>
      </vt:variant>
      <vt:variant>
        <vt:lpwstr>_ENREF_38</vt:lpwstr>
      </vt:variant>
      <vt:variant>
        <vt:i4>4325387</vt:i4>
      </vt:variant>
      <vt:variant>
        <vt:i4>556</vt:i4>
      </vt:variant>
      <vt:variant>
        <vt:i4>0</vt:i4>
      </vt:variant>
      <vt:variant>
        <vt:i4>5</vt:i4>
      </vt:variant>
      <vt:variant>
        <vt:lpwstr/>
      </vt:variant>
      <vt:variant>
        <vt:lpwstr>_ENREF_37</vt:lpwstr>
      </vt:variant>
      <vt:variant>
        <vt:i4>4718603</vt:i4>
      </vt:variant>
      <vt:variant>
        <vt:i4>550</vt:i4>
      </vt:variant>
      <vt:variant>
        <vt:i4>0</vt:i4>
      </vt:variant>
      <vt:variant>
        <vt:i4>5</vt:i4>
      </vt:variant>
      <vt:variant>
        <vt:lpwstr/>
      </vt:variant>
      <vt:variant>
        <vt:lpwstr>_ENREF_99</vt:lpwstr>
      </vt:variant>
      <vt:variant>
        <vt:i4>4718603</vt:i4>
      </vt:variant>
      <vt:variant>
        <vt:i4>544</vt:i4>
      </vt:variant>
      <vt:variant>
        <vt:i4>0</vt:i4>
      </vt:variant>
      <vt:variant>
        <vt:i4>5</vt:i4>
      </vt:variant>
      <vt:variant>
        <vt:lpwstr/>
      </vt:variant>
      <vt:variant>
        <vt:lpwstr>_ENREF_98</vt:lpwstr>
      </vt:variant>
      <vt:variant>
        <vt:i4>4718603</vt:i4>
      </vt:variant>
      <vt:variant>
        <vt:i4>538</vt:i4>
      </vt:variant>
      <vt:variant>
        <vt:i4>0</vt:i4>
      </vt:variant>
      <vt:variant>
        <vt:i4>5</vt:i4>
      </vt:variant>
      <vt:variant>
        <vt:lpwstr/>
      </vt:variant>
      <vt:variant>
        <vt:lpwstr>_ENREF_97</vt:lpwstr>
      </vt:variant>
      <vt:variant>
        <vt:i4>4718603</vt:i4>
      </vt:variant>
      <vt:variant>
        <vt:i4>532</vt:i4>
      </vt:variant>
      <vt:variant>
        <vt:i4>0</vt:i4>
      </vt:variant>
      <vt:variant>
        <vt:i4>5</vt:i4>
      </vt:variant>
      <vt:variant>
        <vt:lpwstr/>
      </vt:variant>
      <vt:variant>
        <vt:lpwstr>_ENREF_96</vt:lpwstr>
      </vt:variant>
      <vt:variant>
        <vt:i4>4784139</vt:i4>
      </vt:variant>
      <vt:variant>
        <vt:i4>526</vt:i4>
      </vt:variant>
      <vt:variant>
        <vt:i4>0</vt:i4>
      </vt:variant>
      <vt:variant>
        <vt:i4>5</vt:i4>
      </vt:variant>
      <vt:variant>
        <vt:lpwstr/>
      </vt:variant>
      <vt:variant>
        <vt:lpwstr>_ENREF_87</vt:lpwstr>
      </vt:variant>
      <vt:variant>
        <vt:i4>4784139</vt:i4>
      </vt:variant>
      <vt:variant>
        <vt:i4>518</vt:i4>
      </vt:variant>
      <vt:variant>
        <vt:i4>0</vt:i4>
      </vt:variant>
      <vt:variant>
        <vt:i4>5</vt:i4>
      </vt:variant>
      <vt:variant>
        <vt:lpwstr/>
      </vt:variant>
      <vt:variant>
        <vt:lpwstr>_ENREF_86</vt:lpwstr>
      </vt:variant>
      <vt:variant>
        <vt:i4>4325387</vt:i4>
      </vt:variant>
      <vt:variant>
        <vt:i4>515</vt:i4>
      </vt:variant>
      <vt:variant>
        <vt:i4>0</vt:i4>
      </vt:variant>
      <vt:variant>
        <vt:i4>5</vt:i4>
      </vt:variant>
      <vt:variant>
        <vt:lpwstr/>
      </vt:variant>
      <vt:variant>
        <vt:lpwstr>_ENREF_38</vt:lpwstr>
      </vt:variant>
      <vt:variant>
        <vt:i4>4194315</vt:i4>
      </vt:variant>
      <vt:variant>
        <vt:i4>507</vt:i4>
      </vt:variant>
      <vt:variant>
        <vt:i4>0</vt:i4>
      </vt:variant>
      <vt:variant>
        <vt:i4>5</vt:i4>
      </vt:variant>
      <vt:variant>
        <vt:lpwstr/>
      </vt:variant>
      <vt:variant>
        <vt:lpwstr>_ENREF_11</vt:lpwstr>
      </vt:variant>
      <vt:variant>
        <vt:i4>4784139</vt:i4>
      </vt:variant>
      <vt:variant>
        <vt:i4>501</vt:i4>
      </vt:variant>
      <vt:variant>
        <vt:i4>0</vt:i4>
      </vt:variant>
      <vt:variant>
        <vt:i4>5</vt:i4>
      </vt:variant>
      <vt:variant>
        <vt:lpwstr/>
      </vt:variant>
      <vt:variant>
        <vt:lpwstr>_ENREF_85</vt:lpwstr>
      </vt:variant>
      <vt:variant>
        <vt:i4>4390923</vt:i4>
      </vt:variant>
      <vt:variant>
        <vt:i4>495</vt:i4>
      </vt:variant>
      <vt:variant>
        <vt:i4>0</vt:i4>
      </vt:variant>
      <vt:variant>
        <vt:i4>5</vt:i4>
      </vt:variant>
      <vt:variant>
        <vt:lpwstr/>
      </vt:variant>
      <vt:variant>
        <vt:lpwstr>_ENREF_28</vt:lpwstr>
      </vt:variant>
      <vt:variant>
        <vt:i4>4390923</vt:i4>
      </vt:variant>
      <vt:variant>
        <vt:i4>487</vt:i4>
      </vt:variant>
      <vt:variant>
        <vt:i4>0</vt:i4>
      </vt:variant>
      <vt:variant>
        <vt:i4>5</vt:i4>
      </vt:variant>
      <vt:variant>
        <vt:lpwstr/>
      </vt:variant>
      <vt:variant>
        <vt:lpwstr>_ENREF_24</vt:lpwstr>
      </vt:variant>
      <vt:variant>
        <vt:i4>4390923</vt:i4>
      </vt:variant>
      <vt:variant>
        <vt:i4>479</vt:i4>
      </vt:variant>
      <vt:variant>
        <vt:i4>0</vt:i4>
      </vt:variant>
      <vt:variant>
        <vt:i4>5</vt:i4>
      </vt:variant>
      <vt:variant>
        <vt:lpwstr/>
      </vt:variant>
      <vt:variant>
        <vt:lpwstr>_ENREF_22</vt:lpwstr>
      </vt:variant>
      <vt:variant>
        <vt:i4>4390923</vt:i4>
      </vt:variant>
      <vt:variant>
        <vt:i4>476</vt:i4>
      </vt:variant>
      <vt:variant>
        <vt:i4>0</vt:i4>
      </vt:variant>
      <vt:variant>
        <vt:i4>5</vt:i4>
      </vt:variant>
      <vt:variant>
        <vt:lpwstr/>
      </vt:variant>
      <vt:variant>
        <vt:lpwstr>_ENREF_21</vt:lpwstr>
      </vt:variant>
      <vt:variant>
        <vt:i4>4718603</vt:i4>
      </vt:variant>
      <vt:variant>
        <vt:i4>473</vt:i4>
      </vt:variant>
      <vt:variant>
        <vt:i4>0</vt:i4>
      </vt:variant>
      <vt:variant>
        <vt:i4>5</vt:i4>
      </vt:variant>
      <vt:variant>
        <vt:lpwstr/>
      </vt:variant>
      <vt:variant>
        <vt:lpwstr>_ENREF_9</vt:lpwstr>
      </vt:variant>
      <vt:variant>
        <vt:i4>4784139</vt:i4>
      </vt:variant>
      <vt:variant>
        <vt:i4>465</vt:i4>
      </vt:variant>
      <vt:variant>
        <vt:i4>0</vt:i4>
      </vt:variant>
      <vt:variant>
        <vt:i4>5</vt:i4>
      </vt:variant>
      <vt:variant>
        <vt:lpwstr/>
      </vt:variant>
      <vt:variant>
        <vt:lpwstr>_ENREF_84</vt:lpwstr>
      </vt:variant>
      <vt:variant>
        <vt:i4>4784139</vt:i4>
      </vt:variant>
      <vt:variant>
        <vt:i4>459</vt:i4>
      </vt:variant>
      <vt:variant>
        <vt:i4>0</vt:i4>
      </vt:variant>
      <vt:variant>
        <vt:i4>5</vt:i4>
      </vt:variant>
      <vt:variant>
        <vt:lpwstr/>
      </vt:variant>
      <vt:variant>
        <vt:lpwstr>_ENREF_83</vt:lpwstr>
      </vt:variant>
      <vt:variant>
        <vt:i4>4784139</vt:i4>
      </vt:variant>
      <vt:variant>
        <vt:i4>453</vt:i4>
      </vt:variant>
      <vt:variant>
        <vt:i4>0</vt:i4>
      </vt:variant>
      <vt:variant>
        <vt:i4>5</vt:i4>
      </vt:variant>
      <vt:variant>
        <vt:lpwstr/>
      </vt:variant>
      <vt:variant>
        <vt:lpwstr>_ENREF_82</vt:lpwstr>
      </vt:variant>
      <vt:variant>
        <vt:i4>4784139</vt:i4>
      </vt:variant>
      <vt:variant>
        <vt:i4>447</vt:i4>
      </vt:variant>
      <vt:variant>
        <vt:i4>0</vt:i4>
      </vt:variant>
      <vt:variant>
        <vt:i4>5</vt:i4>
      </vt:variant>
      <vt:variant>
        <vt:lpwstr/>
      </vt:variant>
      <vt:variant>
        <vt:lpwstr>_ENREF_82</vt:lpwstr>
      </vt:variant>
      <vt:variant>
        <vt:i4>4587531</vt:i4>
      </vt:variant>
      <vt:variant>
        <vt:i4>441</vt:i4>
      </vt:variant>
      <vt:variant>
        <vt:i4>0</vt:i4>
      </vt:variant>
      <vt:variant>
        <vt:i4>5</vt:i4>
      </vt:variant>
      <vt:variant>
        <vt:lpwstr/>
      </vt:variant>
      <vt:variant>
        <vt:lpwstr>_ENREF_79</vt:lpwstr>
      </vt:variant>
      <vt:variant>
        <vt:i4>4390923</vt:i4>
      </vt:variant>
      <vt:variant>
        <vt:i4>433</vt:i4>
      </vt:variant>
      <vt:variant>
        <vt:i4>0</vt:i4>
      </vt:variant>
      <vt:variant>
        <vt:i4>5</vt:i4>
      </vt:variant>
      <vt:variant>
        <vt:lpwstr/>
      </vt:variant>
      <vt:variant>
        <vt:lpwstr>_ENREF_28</vt:lpwstr>
      </vt:variant>
      <vt:variant>
        <vt:i4>4587531</vt:i4>
      </vt:variant>
      <vt:variant>
        <vt:i4>427</vt:i4>
      </vt:variant>
      <vt:variant>
        <vt:i4>0</vt:i4>
      </vt:variant>
      <vt:variant>
        <vt:i4>5</vt:i4>
      </vt:variant>
      <vt:variant>
        <vt:lpwstr/>
      </vt:variant>
      <vt:variant>
        <vt:lpwstr>_ENREF_78</vt:lpwstr>
      </vt:variant>
      <vt:variant>
        <vt:i4>4325387</vt:i4>
      </vt:variant>
      <vt:variant>
        <vt:i4>421</vt:i4>
      </vt:variant>
      <vt:variant>
        <vt:i4>0</vt:i4>
      </vt:variant>
      <vt:variant>
        <vt:i4>5</vt:i4>
      </vt:variant>
      <vt:variant>
        <vt:lpwstr/>
      </vt:variant>
      <vt:variant>
        <vt:lpwstr>_ENREF_38</vt:lpwstr>
      </vt:variant>
      <vt:variant>
        <vt:i4>4587531</vt:i4>
      </vt:variant>
      <vt:variant>
        <vt:i4>415</vt:i4>
      </vt:variant>
      <vt:variant>
        <vt:i4>0</vt:i4>
      </vt:variant>
      <vt:variant>
        <vt:i4>5</vt:i4>
      </vt:variant>
      <vt:variant>
        <vt:lpwstr/>
      </vt:variant>
      <vt:variant>
        <vt:lpwstr>_ENREF_75</vt:lpwstr>
      </vt:variant>
      <vt:variant>
        <vt:i4>4587531</vt:i4>
      </vt:variant>
      <vt:variant>
        <vt:i4>407</vt:i4>
      </vt:variant>
      <vt:variant>
        <vt:i4>0</vt:i4>
      </vt:variant>
      <vt:variant>
        <vt:i4>5</vt:i4>
      </vt:variant>
      <vt:variant>
        <vt:lpwstr/>
      </vt:variant>
      <vt:variant>
        <vt:lpwstr>_ENREF_72</vt:lpwstr>
      </vt:variant>
      <vt:variant>
        <vt:i4>4587531</vt:i4>
      </vt:variant>
      <vt:variant>
        <vt:i4>399</vt:i4>
      </vt:variant>
      <vt:variant>
        <vt:i4>0</vt:i4>
      </vt:variant>
      <vt:variant>
        <vt:i4>5</vt:i4>
      </vt:variant>
      <vt:variant>
        <vt:lpwstr/>
      </vt:variant>
      <vt:variant>
        <vt:lpwstr>_ENREF_71</vt:lpwstr>
      </vt:variant>
      <vt:variant>
        <vt:i4>4587531</vt:i4>
      </vt:variant>
      <vt:variant>
        <vt:i4>393</vt:i4>
      </vt:variant>
      <vt:variant>
        <vt:i4>0</vt:i4>
      </vt:variant>
      <vt:variant>
        <vt:i4>5</vt:i4>
      </vt:variant>
      <vt:variant>
        <vt:lpwstr/>
      </vt:variant>
      <vt:variant>
        <vt:lpwstr>_ENREF_70</vt:lpwstr>
      </vt:variant>
      <vt:variant>
        <vt:i4>4653067</vt:i4>
      </vt:variant>
      <vt:variant>
        <vt:i4>387</vt:i4>
      </vt:variant>
      <vt:variant>
        <vt:i4>0</vt:i4>
      </vt:variant>
      <vt:variant>
        <vt:i4>5</vt:i4>
      </vt:variant>
      <vt:variant>
        <vt:lpwstr/>
      </vt:variant>
      <vt:variant>
        <vt:lpwstr>_ENREF_61</vt:lpwstr>
      </vt:variant>
      <vt:variant>
        <vt:i4>4456459</vt:i4>
      </vt:variant>
      <vt:variant>
        <vt:i4>384</vt:i4>
      </vt:variant>
      <vt:variant>
        <vt:i4>0</vt:i4>
      </vt:variant>
      <vt:variant>
        <vt:i4>5</vt:i4>
      </vt:variant>
      <vt:variant>
        <vt:lpwstr/>
      </vt:variant>
      <vt:variant>
        <vt:lpwstr>_ENREF_57</vt:lpwstr>
      </vt:variant>
      <vt:variant>
        <vt:i4>4456459</vt:i4>
      </vt:variant>
      <vt:variant>
        <vt:i4>381</vt:i4>
      </vt:variant>
      <vt:variant>
        <vt:i4>0</vt:i4>
      </vt:variant>
      <vt:variant>
        <vt:i4>5</vt:i4>
      </vt:variant>
      <vt:variant>
        <vt:lpwstr/>
      </vt:variant>
      <vt:variant>
        <vt:lpwstr>_ENREF_53</vt:lpwstr>
      </vt:variant>
      <vt:variant>
        <vt:i4>4390923</vt:i4>
      </vt:variant>
      <vt:variant>
        <vt:i4>378</vt:i4>
      </vt:variant>
      <vt:variant>
        <vt:i4>0</vt:i4>
      </vt:variant>
      <vt:variant>
        <vt:i4>5</vt:i4>
      </vt:variant>
      <vt:variant>
        <vt:lpwstr/>
      </vt:variant>
      <vt:variant>
        <vt:lpwstr>_ENREF_29</vt:lpwstr>
      </vt:variant>
      <vt:variant>
        <vt:i4>4390923</vt:i4>
      </vt:variant>
      <vt:variant>
        <vt:i4>375</vt:i4>
      </vt:variant>
      <vt:variant>
        <vt:i4>0</vt:i4>
      </vt:variant>
      <vt:variant>
        <vt:i4>5</vt:i4>
      </vt:variant>
      <vt:variant>
        <vt:lpwstr/>
      </vt:variant>
      <vt:variant>
        <vt:lpwstr>_ENREF_21</vt:lpwstr>
      </vt:variant>
      <vt:variant>
        <vt:i4>4456459</vt:i4>
      </vt:variant>
      <vt:variant>
        <vt:i4>367</vt:i4>
      </vt:variant>
      <vt:variant>
        <vt:i4>0</vt:i4>
      </vt:variant>
      <vt:variant>
        <vt:i4>5</vt:i4>
      </vt:variant>
      <vt:variant>
        <vt:lpwstr/>
      </vt:variant>
      <vt:variant>
        <vt:lpwstr>_ENREF_59</vt:lpwstr>
      </vt:variant>
      <vt:variant>
        <vt:i4>4653067</vt:i4>
      </vt:variant>
      <vt:variant>
        <vt:i4>361</vt:i4>
      </vt:variant>
      <vt:variant>
        <vt:i4>0</vt:i4>
      </vt:variant>
      <vt:variant>
        <vt:i4>5</vt:i4>
      </vt:variant>
      <vt:variant>
        <vt:lpwstr/>
      </vt:variant>
      <vt:variant>
        <vt:lpwstr>_ENREF_68</vt:lpwstr>
      </vt:variant>
      <vt:variant>
        <vt:i4>4653067</vt:i4>
      </vt:variant>
      <vt:variant>
        <vt:i4>358</vt:i4>
      </vt:variant>
      <vt:variant>
        <vt:i4>0</vt:i4>
      </vt:variant>
      <vt:variant>
        <vt:i4>5</vt:i4>
      </vt:variant>
      <vt:variant>
        <vt:lpwstr/>
      </vt:variant>
      <vt:variant>
        <vt:lpwstr>_ENREF_67</vt:lpwstr>
      </vt:variant>
      <vt:variant>
        <vt:i4>4456459</vt:i4>
      </vt:variant>
      <vt:variant>
        <vt:i4>355</vt:i4>
      </vt:variant>
      <vt:variant>
        <vt:i4>0</vt:i4>
      </vt:variant>
      <vt:variant>
        <vt:i4>5</vt:i4>
      </vt:variant>
      <vt:variant>
        <vt:lpwstr/>
      </vt:variant>
      <vt:variant>
        <vt:lpwstr>_ENREF_59</vt:lpwstr>
      </vt:variant>
      <vt:variant>
        <vt:i4>4653067</vt:i4>
      </vt:variant>
      <vt:variant>
        <vt:i4>347</vt:i4>
      </vt:variant>
      <vt:variant>
        <vt:i4>0</vt:i4>
      </vt:variant>
      <vt:variant>
        <vt:i4>5</vt:i4>
      </vt:variant>
      <vt:variant>
        <vt:lpwstr/>
      </vt:variant>
      <vt:variant>
        <vt:lpwstr>_ENREF_67</vt:lpwstr>
      </vt:variant>
      <vt:variant>
        <vt:i4>4653067</vt:i4>
      </vt:variant>
      <vt:variant>
        <vt:i4>344</vt:i4>
      </vt:variant>
      <vt:variant>
        <vt:i4>0</vt:i4>
      </vt:variant>
      <vt:variant>
        <vt:i4>5</vt:i4>
      </vt:variant>
      <vt:variant>
        <vt:lpwstr/>
      </vt:variant>
      <vt:variant>
        <vt:lpwstr>_ENREF_65</vt:lpwstr>
      </vt:variant>
      <vt:variant>
        <vt:i4>4653067</vt:i4>
      </vt:variant>
      <vt:variant>
        <vt:i4>341</vt:i4>
      </vt:variant>
      <vt:variant>
        <vt:i4>0</vt:i4>
      </vt:variant>
      <vt:variant>
        <vt:i4>5</vt:i4>
      </vt:variant>
      <vt:variant>
        <vt:lpwstr/>
      </vt:variant>
      <vt:variant>
        <vt:lpwstr>_ENREF_64</vt:lpwstr>
      </vt:variant>
      <vt:variant>
        <vt:i4>4653067</vt:i4>
      </vt:variant>
      <vt:variant>
        <vt:i4>338</vt:i4>
      </vt:variant>
      <vt:variant>
        <vt:i4>0</vt:i4>
      </vt:variant>
      <vt:variant>
        <vt:i4>5</vt:i4>
      </vt:variant>
      <vt:variant>
        <vt:lpwstr/>
      </vt:variant>
      <vt:variant>
        <vt:lpwstr>_ENREF_61</vt:lpwstr>
      </vt:variant>
      <vt:variant>
        <vt:i4>4456459</vt:i4>
      </vt:variant>
      <vt:variant>
        <vt:i4>335</vt:i4>
      </vt:variant>
      <vt:variant>
        <vt:i4>0</vt:i4>
      </vt:variant>
      <vt:variant>
        <vt:i4>5</vt:i4>
      </vt:variant>
      <vt:variant>
        <vt:lpwstr/>
      </vt:variant>
      <vt:variant>
        <vt:lpwstr>_ENREF_59</vt:lpwstr>
      </vt:variant>
      <vt:variant>
        <vt:i4>4456459</vt:i4>
      </vt:variant>
      <vt:variant>
        <vt:i4>332</vt:i4>
      </vt:variant>
      <vt:variant>
        <vt:i4>0</vt:i4>
      </vt:variant>
      <vt:variant>
        <vt:i4>5</vt:i4>
      </vt:variant>
      <vt:variant>
        <vt:lpwstr/>
      </vt:variant>
      <vt:variant>
        <vt:lpwstr>_ENREF_58</vt:lpwstr>
      </vt:variant>
      <vt:variant>
        <vt:i4>4456459</vt:i4>
      </vt:variant>
      <vt:variant>
        <vt:i4>329</vt:i4>
      </vt:variant>
      <vt:variant>
        <vt:i4>0</vt:i4>
      </vt:variant>
      <vt:variant>
        <vt:i4>5</vt:i4>
      </vt:variant>
      <vt:variant>
        <vt:lpwstr/>
      </vt:variant>
      <vt:variant>
        <vt:lpwstr>_ENREF_56</vt:lpwstr>
      </vt:variant>
      <vt:variant>
        <vt:i4>4456459</vt:i4>
      </vt:variant>
      <vt:variant>
        <vt:i4>326</vt:i4>
      </vt:variant>
      <vt:variant>
        <vt:i4>0</vt:i4>
      </vt:variant>
      <vt:variant>
        <vt:i4>5</vt:i4>
      </vt:variant>
      <vt:variant>
        <vt:lpwstr/>
      </vt:variant>
      <vt:variant>
        <vt:lpwstr>_ENREF_54</vt:lpwstr>
      </vt:variant>
      <vt:variant>
        <vt:i4>4390923</vt:i4>
      </vt:variant>
      <vt:variant>
        <vt:i4>323</vt:i4>
      </vt:variant>
      <vt:variant>
        <vt:i4>0</vt:i4>
      </vt:variant>
      <vt:variant>
        <vt:i4>5</vt:i4>
      </vt:variant>
      <vt:variant>
        <vt:lpwstr/>
      </vt:variant>
      <vt:variant>
        <vt:lpwstr>_ENREF_21</vt:lpwstr>
      </vt:variant>
      <vt:variant>
        <vt:i4>4653067</vt:i4>
      </vt:variant>
      <vt:variant>
        <vt:i4>315</vt:i4>
      </vt:variant>
      <vt:variant>
        <vt:i4>0</vt:i4>
      </vt:variant>
      <vt:variant>
        <vt:i4>5</vt:i4>
      </vt:variant>
      <vt:variant>
        <vt:lpwstr/>
      </vt:variant>
      <vt:variant>
        <vt:lpwstr>_ENREF_66</vt:lpwstr>
      </vt:variant>
      <vt:variant>
        <vt:i4>4456459</vt:i4>
      </vt:variant>
      <vt:variant>
        <vt:i4>312</vt:i4>
      </vt:variant>
      <vt:variant>
        <vt:i4>0</vt:i4>
      </vt:variant>
      <vt:variant>
        <vt:i4>5</vt:i4>
      </vt:variant>
      <vt:variant>
        <vt:lpwstr/>
      </vt:variant>
      <vt:variant>
        <vt:lpwstr>_ENREF_56</vt:lpwstr>
      </vt:variant>
      <vt:variant>
        <vt:i4>4653067</vt:i4>
      </vt:variant>
      <vt:variant>
        <vt:i4>304</vt:i4>
      </vt:variant>
      <vt:variant>
        <vt:i4>0</vt:i4>
      </vt:variant>
      <vt:variant>
        <vt:i4>5</vt:i4>
      </vt:variant>
      <vt:variant>
        <vt:lpwstr/>
      </vt:variant>
      <vt:variant>
        <vt:lpwstr>_ENREF_65</vt:lpwstr>
      </vt:variant>
      <vt:variant>
        <vt:i4>4653067</vt:i4>
      </vt:variant>
      <vt:variant>
        <vt:i4>301</vt:i4>
      </vt:variant>
      <vt:variant>
        <vt:i4>0</vt:i4>
      </vt:variant>
      <vt:variant>
        <vt:i4>5</vt:i4>
      </vt:variant>
      <vt:variant>
        <vt:lpwstr/>
      </vt:variant>
      <vt:variant>
        <vt:lpwstr>_ENREF_63</vt:lpwstr>
      </vt:variant>
      <vt:variant>
        <vt:i4>4456459</vt:i4>
      </vt:variant>
      <vt:variant>
        <vt:i4>298</vt:i4>
      </vt:variant>
      <vt:variant>
        <vt:i4>0</vt:i4>
      </vt:variant>
      <vt:variant>
        <vt:i4>5</vt:i4>
      </vt:variant>
      <vt:variant>
        <vt:lpwstr/>
      </vt:variant>
      <vt:variant>
        <vt:lpwstr>_ENREF_58</vt:lpwstr>
      </vt:variant>
      <vt:variant>
        <vt:i4>4456459</vt:i4>
      </vt:variant>
      <vt:variant>
        <vt:i4>295</vt:i4>
      </vt:variant>
      <vt:variant>
        <vt:i4>0</vt:i4>
      </vt:variant>
      <vt:variant>
        <vt:i4>5</vt:i4>
      </vt:variant>
      <vt:variant>
        <vt:lpwstr/>
      </vt:variant>
      <vt:variant>
        <vt:lpwstr>_ENREF_54</vt:lpwstr>
      </vt:variant>
      <vt:variant>
        <vt:i4>4456459</vt:i4>
      </vt:variant>
      <vt:variant>
        <vt:i4>292</vt:i4>
      </vt:variant>
      <vt:variant>
        <vt:i4>0</vt:i4>
      </vt:variant>
      <vt:variant>
        <vt:i4>5</vt:i4>
      </vt:variant>
      <vt:variant>
        <vt:lpwstr/>
      </vt:variant>
      <vt:variant>
        <vt:lpwstr>_ENREF_53</vt:lpwstr>
      </vt:variant>
      <vt:variant>
        <vt:i4>4390923</vt:i4>
      </vt:variant>
      <vt:variant>
        <vt:i4>289</vt:i4>
      </vt:variant>
      <vt:variant>
        <vt:i4>0</vt:i4>
      </vt:variant>
      <vt:variant>
        <vt:i4>5</vt:i4>
      </vt:variant>
      <vt:variant>
        <vt:lpwstr/>
      </vt:variant>
      <vt:variant>
        <vt:lpwstr>_ENREF_21</vt:lpwstr>
      </vt:variant>
      <vt:variant>
        <vt:i4>4653067</vt:i4>
      </vt:variant>
      <vt:variant>
        <vt:i4>281</vt:i4>
      </vt:variant>
      <vt:variant>
        <vt:i4>0</vt:i4>
      </vt:variant>
      <vt:variant>
        <vt:i4>5</vt:i4>
      </vt:variant>
      <vt:variant>
        <vt:lpwstr/>
      </vt:variant>
      <vt:variant>
        <vt:lpwstr>_ENREF_61</vt:lpwstr>
      </vt:variant>
      <vt:variant>
        <vt:i4>4456459</vt:i4>
      </vt:variant>
      <vt:variant>
        <vt:i4>273</vt:i4>
      </vt:variant>
      <vt:variant>
        <vt:i4>0</vt:i4>
      </vt:variant>
      <vt:variant>
        <vt:i4>5</vt:i4>
      </vt:variant>
      <vt:variant>
        <vt:lpwstr/>
      </vt:variant>
      <vt:variant>
        <vt:lpwstr>_ENREF_58</vt:lpwstr>
      </vt:variant>
      <vt:variant>
        <vt:i4>4456459</vt:i4>
      </vt:variant>
      <vt:variant>
        <vt:i4>270</vt:i4>
      </vt:variant>
      <vt:variant>
        <vt:i4>0</vt:i4>
      </vt:variant>
      <vt:variant>
        <vt:i4>5</vt:i4>
      </vt:variant>
      <vt:variant>
        <vt:lpwstr/>
      </vt:variant>
      <vt:variant>
        <vt:lpwstr>_ENREF_56</vt:lpwstr>
      </vt:variant>
      <vt:variant>
        <vt:i4>4456459</vt:i4>
      </vt:variant>
      <vt:variant>
        <vt:i4>262</vt:i4>
      </vt:variant>
      <vt:variant>
        <vt:i4>0</vt:i4>
      </vt:variant>
      <vt:variant>
        <vt:i4>5</vt:i4>
      </vt:variant>
      <vt:variant>
        <vt:lpwstr/>
      </vt:variant>
      <vt:variant>
        <vt:lpwstr>_ENREF_57</vt:lpwstr>
      </vt:variant>
      <vt:variant>
        <vt:i4>4456459</vt:i4>
      </vt:variant>
      <vt:variant>
        <vt:i4>256</vt:i4>
      </vt:variant>
      <vt:variant>
        <vt:i4>0</vt:i4>
      </vt:variant>
      <vt:variant>
        <vt:i4>5</vt:i4>
      </vt:variant>
      <vt:variant>
        <vt:lpwstr/>
      </vt:variant>
      <vt:variant>
        <vt:lpwstr>_ENREF_56</vt:lpwstr>
      </vt:variant>
      <vt:variant>
        <vt:i4>4456459</vt:i4>
      </vt:variant>
      <vt:variant>
        <vt:i4>250</vt:i4>
      </vt:variant>
      <vt:variant>
        <vt:i4>0</vt:i4>
      </vt:variant>
      <vt:variant>
        <vt:i4>5</vt:i4>
      </vt:variant>
      <vt:variant>
        <vt:lpwstr/>
      </vt:variant>
      <vt:variant>
        <vt:lpwstr>_ENREF_51</vt:lpwstr>
      </vt:variant>
      <vt:variant>
        <vt:i4>4456459</vt:i4>
      </vt:variant>
      <vt:variant>
        <vt:i4>242</vt:i4>
      </vt:variant>
      <vt:variant>
        <vt:i4>0</vt:i4>
      </vt:variant>
      <vt:variant>
        <vt:i4>5</vt:i4>
      </vt:variant>
      <vt:variant>
        <vt:lpwstr/>
      </vt:variant>
      <vt:variant>
        <vt:lpwstr>_ENREF_52</vt:lpwstr>
      </vt:variant>
      <vt:variant>
        <vt:i4>4456459</vt:i4>
      </vt:variant>
      <vt:variant>
        <vt:i4>239</vt:i4>
      </vt:variant>
      <vt:variant>
        <vt:i4>0</vt:i4>
      </vt:variant>
      <vt:variant>
        <vt:i4>5</vt:i4>
      </vt:variant>
      <vt:variant>
        <vt:lpwstr/>
      </vt:variant>
      <vt:variant>
        <vt:lpwstr>_ENREF_51</vt:lpwstr>
      </vt:variant>
      <vt:variant>
        <vt:i4>4521995</vt:i4>
      </vt:variant>
      <vt:variant>
        <vt:i4>231</vt:i4>
      </vt:variant>
      <vt:variant>
        <vt:i4>0</vt:i4>
      </vt:variant>
      <vt:variant>
        <vt:i4>5</vt:i4>
      </vt:variant>
      <vt:variant>
        <vt:lpwstr/>
      </vt:variant>
      <vt:variant>
        <vt:lpwstr>_ENREF_47</vt:lpwstr>
      </vt:variant>
      <vt:variant>
        <vt:i4>4521995</vt:i4>
      </vt:variant>
      <vt:variant>
        <vt:i4>223</vt:i4>
      </vt:variant>
      <vt:variant>
        <vt:i4>0</vt:i4>
      </vt:variant>
      <vt:variant>
        <vt:i4>5</vt:i4>
      </vt:variant>
      <vt:variant>
        <vt:lpwstr/>
      </vt:variant>
      <vt:variant>
        <vt:lpwstr>_ENREF_46</vt:lpwstr>
      </vt:variant>
      <vt:variant>
        <vt:i4>4521995</vt:i4>
      </vt:variant>
      <vt:variant>
        <vt:i4>217</vt:i4>
      </vt:variant>
      <vt:variant>
        <vt:i4>0</vt:i4>
      </vt:variant>
      <vt:variant>
        <vt:i4>5</vt:i4>
      </vt:variant>
      <vt:variant>
        <vt:lpwstr/>
      </vt:variant>
      <vt:variant>
        <vt:lpwstr>_ENREF_45</vt:lpwstr>
      </vt:variant>
      <vt:variant>
        <vt:i4>4521995</vt:i4>
      </vt:variant>
      <vt:variant>
        <vt:i4>211</vt:i4>
      </vt:variant>
      <vt:variant>
        <vt:i4>0</vt:i4>
      </vt:variant>
      <vt:variant>
        <vt:i4>5</vt:i4>
      </vt:variant>
      <vt:variant>
        <vt:lpwstr/>
      </vt:variant>
      <vt:variant>
        <vt:lpwstr>_ENREF_44</vt:lpwstr>
      </vt:variant>
      <vt:variant>
        <vt:i4>4521995</vt:i4>
      </vt:variant>
      <vt:variant>
        <vt:i4>208</vt:i4>
      </vt:variant>
      <vt:variant>
        <vt:i4>0</vt:i4>
      </vt:variant>
      <vt:variant>
        <vt:i4>5</vt:i4>
      </vt:variant>
      <vt:variant>
        <vt:lpwstr/>
      </vt:variant>
      <vt:variant>
        <vt:lpwstr>_ENREF_43</vt:lpwstr>
      </vt:variant>
      <vt:variant>
        <vt:i4>4325387</vt:i4>
      </vt:variant>
      <vt:variant>
        <vt:i4>200</vt:i4>
      </vt:variant>
      <vt:variant>
        <vt:i4>0</vt:i4>
      </vt:variant>
      <vt:variant>
        <vt:i4>5</vt:i4>
      </vt:variant>
      <vt:variant>
        <vt:lpwstr/>
      </vt:variant>
      <vt:variant>
        <vt:lpwstr>_ENREF_37</vt:lpwstr>
      </vt:variant>
      <vt:variant>
        <vt:i4>4521995</vt:i4>
      </vt:variant>
      <vt:variant>
        <vt:i4>194</vt:i4>
      </vt:variant>
      <vt:variant>
        <vt:i4>0</vt:i4>
      </vt:variant>
      <vt:variant>
        <vt:i4>5</vt:i4>
      </vt:variant>
      <vt:variant>
        <vt:lpwstr/>
      </vt:variant>
      <vt:variant>
        <vt:lpwstr>_ENREF_42</vt:lpwstr>
      </vt:variant>
      <vt:variant>
        <vt:i4>4456459</vt:i4>
      </vt:variant>
      <vt:variant>
        <vt:i4>186</vt:i4>
      </vt:variant>
      <vt:variant>
        <vt:i4>0</vt:i4>
      </vt:variant>
      <vt:variant>
        <vt:i4>5</vt:i4>
      </vt:variant>
      <vt:variant>
        <vt:lpwstr/>
      </vt:variant>
      <vt:variant>
        <vt:lpwstr>_ENREF_5</vt:lpwstr>
      </vt:variant>
      <vt:variant>
        <vt:i4>4521995</vt:i4>
      </vt:variant>
      <vt:variant>
        <vt:i4>183</vt:i4>
      </vt:variant>
      <vt:variant>
        <vt:i4>0</vt:i4>
      </vt:variant>
      <vt:variant>
        <vt:i4>5</vt:i4>
      </vt:variant>
      <vt:variant>
        <vt:lpwstr/>
      </vt:variant>
      <vt:variant>
        <vt:lpwstr>_ENREF_4</vt:lpwstr>
      </vt:variant>
      <vt:variant>
        <vt:i4>4653067</vt:i4>
      </vt:variant>
      <vt:variant>
        <vt:i4>175</vt:i4>
      </vt:variant>
      <vt:variant>
        <vt:i4>0</vt:i4>
      </vt:variant>
      <vt:variant>
        <vt:i4>5</vt:i4>
      </vt:variant>
      <vt:variant>
        <vt:lpwstr/>
      </vt:variant>
      <vt:variant>
        <vt:lpwstr>_ENREF_6</vt:lpwstr>
      </vt:variant>
      <vt:variant>
        <vt:i4>4325387</vt:i4>
      </vt:variant>
      <vt:variant>
        <vt:i4>167</vt:i4>
      </vt:variant>
      <vt:variant>
        <vt:i4>0</vt:i4>
      </vt:variant>
      <vt:variant>
        <vt:i4>5</vt:i4>
      </vt:variant>
      <vt:variant>
        <vt:lpwstr/>
      </vt:variant>
      <vt:variant>
        <vt:lpwstr>_ENREF_39</vt:lpwstr>
      </vt:variant>
      <vt:variant>
        <vt:i4>4325387</vt:i4>
      </vt:variant>
      <vt:variant>
        <vt:i4>159</vt:i4>
      </vt:variant>
      <vt:variant>
        <vt:i4>0</vt:i4>
      </vt:variant>
      <vt:variant>
        <vt:i4>5</vt:i4>
      </vt:variant>
      <vt:variant>
        <vt:lpwstr/>
      </vt:variant>
      <vt:variant>
        <vt:lpwstr>_ENREF_38</vt:lpwstr>
      </vt:variant>
      <vt:variant>
        <vt:i4>4325387</vt:i4>
      </vt:variant>
      <vt:variant>
        <vt:i4>153</vt:i4>
      </vt:variant>
      <vt:variant>
        <vt:i4>0</vt:i4>
      </vt:variant>
      <vt:variant>
        <vt:i4>5</vt:i4>
      </vt:variant>
      <vt:variant>
        <vt:lpwstr/>
      </vt:variant>
      <vt:variant>
        <vt:lpwstr>_ENREF_37</vt:lpwstr>
      </vt:variant>
      <vt:variant>
        <vt:i4>4325387</vt:i4>
      </vt:variant>
      <vt:variant>
        <vt:i4>147</vt:i4>
      </vt:variant>
      <vt:variant>
        <vt:i4>0</vt:i4>
      </vt:variant>
      <vt:variant>
        <vt:i4>5</vt:i4>
      </vt:variant>
      <vt:variant>
        <vt:lpwstr/>
      </vt:variant>
      <vt:variant>
        <vt:lpwstr>_ENREF_33</vt:lpwstr>
      </vt:variant>
      <vt:variant>
        <vt:i4>4325387</vt:i4>
      </vt:variant>
      <vt:variant>
        <vt:i4>139</vt:i4>
      </vt:variant>
      <vt:variant>
        <vt:i4>0</vt:i4>
      </vt:variant>
      <vt:variant>
        <vt:i4>5</vt:i4>
      </vt:variant>
      <vt:variant>
        <vt:lpwstr/>
      </vt:variant>
      <vt:variant>
        <vt:lpwstr>_ENREF_32</vt:lpwstr>
      </vt:variant>
      <vt:variant>
        <vt:i4>4325387</vt:i4>
      </vt:variant>
      <vt:variant>
        <vt:i4>136</vt:i4>
      </vt:variant>
      <vt:variant>
        <vt:i4>0</vt:i4>
      </vt:variant>
      <vt:variant>
        <vt:i4>5</vt:i4>
      </vt:variant>
      <vt:variant>
        <vt:lpwstr/>
      </vt:variant>
      <vt:variant>
        <vt:lpwstr>_ENREF_31</vt:lpwstr>
      </vt:variant>
      <vt:variant>
        <vt:i4>4390923</vt:i4>
      </vt:variant>
      <vt:variant>
        <vt:i4>128</vt:i4>
      </vt:variant>
      <vt:variant>
        <vt:i4>0</vt:i4>
      </vt:variant>
      <vt:variant>
        <vt:i4>5</vt:i4>
      </vt:variant>
      <vt:variant>
        <vt:lpwstr/>
      </vt:variant>
      <vt:variant>
        <vt:lpwstr>_ENREF_28</vt:lpwstr>
      </vt:variant>
      <vt:variant>
        <vt:i4>4390923</vt:i4>
      </vt:variant>
      <vt:variant>
        <vt:i4>122</vt:i4>
      </vt:variant>
      <vt:variant>
        <vt:i4>0</vt:i4>
      </vt:variant>
      <vt:variant>
        <vt:i4>5</vt:i4>
      </vt:variant>
      <vt:variant>
        <vt:lpwstr/>
      </vt:variant>
      <vt:variant>
        <vt:lpwstr>_ENREF_28</vt:lpwstr>
      </vt:variant>
      <vt:variant>
        <vt:i4>4390923</vt:i4>
      </vt:variant>
      <vt:variant>
        <vt:i4>114</vt:i4>
      </vt:variant>
      <vt:variant>
        <vt:i4>0</vt:i4>
      </vt:variant>
      <vt:variant>
        <vt:i4>5</vt:i4>
      </vt:variant>
      <vt:variant>
        <vt:lpwstr/>
      </vt:variant>
      <vt:variant>
        <vt:lpwstr>_ENREF_24</vt:lpwstr>
      </vt:variant>
      <vt:variant>
        <vt:i4>4390923</vt:i4>
      </vt:variant>
      <vt:variant>
        <vt:i4>106</vt:i4>
      </vt:variant>
      <vt:variant>
        <vt:i4>0</vt:i4>
      </vt:variant>
      <vt:variant>
        <vt:i4>5</vt:i4>
      </vt:variant>
      <vt:variant>
        <vt:lpwstr/>
      </vt:variant>
      <vt:variant>
        <vt:lpwstr>_ENREF_23</vt:lpwstr>
      </vt:variant>
      <vt:variant>
        <vt:i4>4390923</vt:i4>
      </vt:variant>
      <vt:variant>
        <vt:i4>98</vt:i4>
      </vt:variant>
      <vt:variant>
        <vt:i4>0</vt:i4>
      </vt:variant>
      <vt:variant>
        <vt:i4>5</vt:i4>
      </vt:variant>
      <vt:variant>
        <vt:lpwstr/>
      </vt:variant>
      <vt:variant>
        <vt:lpwstr>_ENREF_22</vt:lpwstr>
      </vt:variant>
      <vt:variant>
        <vt:i4>4390923</vt:i4>
      </vt:variant>
      <vt:variant>
        <vt:i4>95</vt:i4>
      </vt:variant>
      <vt:variant>
        <vt:i4>0</vt:i4>
      </vt:variant>
      <vt:variant>
        <vt:i4>5</vt:i4>
      </vt:variant>
      <vt:variant>
        <vt:lpwstr/>
      </vt:variant>
      <vt:variant>
        <vt:lpwstr>_ENREF_21</vt:lpwstr>
      </vt:variant>
      <vt:variant>
        <vt:i4>4718603</vt:i4>
      </vt:variant>
      <vt:variant>
        <vt:i4>92</vt:i4>
      </vt:variant>
      <vt:variant>
        <vt:i4>0</vt:i4>
      </vt:variant>
      <vt:variant>
        <vt:i4>5</vt:i4>
      </vt:variant>
      <vt:variant>
        <vt:lpwstr/>
      </vt:variant>
      <vt:variant>
        <vt:lpwstr>_ENREF_9</vt:lpwstr>
      </vt:variant>
      <vt:variant>
        <vt:i4>4194315</vt:i4>
      </vt:variant>
      <vt:variant>
        <vt:i4>84</vt:i4>
      </vt:variant>
      <vt:variant>
        <vt:i4>0</vt:i4>
      </vt:variant>
      <vt:variant>
        <vt:i4>5</vt:i4>
      </vt:variant>
      <vt:variant>
        <vt:lpwstr/>
      </vt:variant>
      <vt:variant>
        <vt:lpwstr>_ENREF_18</vt:lpwstr>
      </vt:variant>
      <vt:variant>
        <vt:i4>4194315</vt:i4>
      </vt:variant>
      <vt:variant>
        <vt:i4>76</vt:i4>
      </vt:variant>
      <vt:variant>
        <vt:i4>0</vt:i4>
      </vt:variant>
      <vt:variant>
        <vt:i4>5</vt:i4>
      </vt:variant>
      <vt:variant>
        <vt:lpwstr/>
      </vt:variant>
      <vt:variant>
        <vt:lpwstr>_ENREF_14</vt:lpwstr>
      </vt:variant>
      <vt:variant>
        <vt:i4>4194315</vt:i4>
      </vt:variant>
      <vt:variant>
        <vt:i4>68</vt:i4>
      </vt:variant>
      <vt:variant>
        <vt:i4>0</vt:i4>
      </vt:variant>
      <vt:variant>
        <vt:i4>5</vt:i4>
      </vt:variant>
      <vt:variant>
        <vt:lpwstr/>
      </vt:variant>
      <vt:variant>
        <vt:lpwstr>_ENREF_12</vt:lpwstr>
      </vt:variant>
      <vt:variant>
        <vt:i4>4194315</vt:i4>
      </vt:variant>
      <vt:variant>
        <vt:i4>60</vt:i4>
      </vt:variant>
      <vt:variant>
        <vt:i4>0</vt:i4>
      </vt:variant>
      <vt:variant>
        <vt:i4>5</vt:i4>
      </vt:variant>
      <vt:variant>
        <vt:lpwstr/>
      </vt:variant>
      <vt:variant>
        <vt:lpwstr>_ENREF_13</vt:lpwstr>
      </vt:variant>
      <vt:variant>
        <vt:i4>4194315</vt:i4>
      </vt:variant>
      <vt:variant>
        <vt:i4>54</vt:i4>
      </vt:variant>
      <vt:variant>
        <vt:i4>0</vt:i4>
      </vt:variant>
      <vt:variant>
        <vt:i4>5</vt:i4>
      </vt:variant>
      <vt:variant>
        <vt:lpwstr/>
      </vt:variant>
      <vt:variant>
        <vt:lpwstr>_ENREF_12</vt:lpwstr>
      </vt:variant>
      <vt:variant>
        <vt:i4>4194315</vt:i4>
      </vt:variant>
      <vt:variant>
        <vt:i4>46</vt:i4>
      </vt:variant>
      <vt:variant>
        <vt:i4>0</vt:i4>
      </vt:variant>
      <vt:variant>
        <vt:i4>5</vt:i4>
      </vt:variant>
      <vt:variant>
        <vt:lpwstr/>
      </vt:variant>
      <vt:variant>
        <vt:lpwstr>_ENREF_11</vt:lpwstr>
      </vt:variant>
      <vt:variant>
        <vt:i4>4194315</vt:i4>
      </vt:variant>
      <vt:variant>
        <vt:i4>40</vt:i4>
      </vt:variant>
      <vt:variant>
        <vt:i4>0</vt:i4>
      </vt:variant>
      <vt:variant>
        <vt:i4>5</vt:i4>
      </vt:variant>
      <vt:variant>
        <vt:lpwstr/>
      </vt:variant>
      <vt:variant>
        <vt:lpwstr>_ENREF_10</vt:lpwstr>
      </vt:variant>
      <vt:variant>
        <vt:i4>4718603</vt:i4>
      </vt:variant>
      <vt:variant>
        <vt:i4>37</vt:i4>
      </vt:variant>
      <vt:variant>
        <vt:i4>0</vt:i4>
      </vt:variant>
      <vt:variant>
        <vt:i4>5</vt:i4>
      </vt:variant>
      <vt:variant>
        <vt:lpwstr/>
      </vt:variant>
      <vt:variant>
        <vt:lpwstr>_ENREF_9</vt:lpwstr>
      </vt:variant>
      <vt:variant>
        <vt:i4>4653067</vt:i4>
      </vt:variant>
      <vt:variant>
        <vt:i4>29</vt:i4>
      </vt:variant>
      <vt:variant>
        <vt:i4>0</vt:i4>
      </vt:variant>
      <vt:variant>
        <vt:i4>5</vt:i4>
      </vt:variant>
      <vt:variant>
        <vt:lpwstr/>
      </vt:variant>
      <vt:variant>
        <vt:lpwstr>_ENREF_6</vt:lpwstr>
      </vt:variant>
      <vt:variant>
        <vt:i4>4456459</vt:i4>
      </vt:variant>
      <vt:variant>
        <vt:i4>21</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521995</vt:i4>
      </vt:variant>
      <vt:variant>
        <vt:i4>10</vt:i4>
      </vt:variant>
      <vt:variant>
        <vt:i4>0</vt:i4>
      </vt:variant>
      <vt:variant>
        <vt:i4>5</vt:i4>
      </vt:variant>
      <vt:variant>
        <vt:lpwstr/>
      </vt:variant>
      <vt:variant>
        <vt:lpwstr>_ENREF_4</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is</dc:creator>
  <cp:lastModifiedBy>Flis Bishop</cp:lastModifiedBy>
  <cp:revision>6</cp:revision>
  <dcterms:created xsi:type="dcterms:W3CDTF">2018-08-06T19:47:00Z</dcterms:created>
  <dcterms:modified xsi:type="dcterms:W3CDTF">2019-01-07T15:48:00Z</dcterms:modified>
</cp:coreProperties>
</file>